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9E1CD" w14:textId="77777777" w:rsidR="00421544" w:rsidRPr="00D21E4F" w:rsidRDefault="00421544" w:rsidP="00421544">
      <w:pPr>
        <w:rPr>
          <w:rFonts w:ascii="Times" w:hAnsi="Times" w:cs="Calibri"/>
          <w:b/>
        </w:rPr>
      </w:pPr>
      <w:r w:rsidRPr="00D21E4F">
        <w:rPr>
          <w:rFonts w:ascii="Times" w:hAnsi="Times" w:cs="Calibri"/>
          <w:b/>
        </w:rPr>
        <w:t>Hearing Impairment in Children Living with HIV in Haiti</w:t>
      </w:r>
    </w:p>
    <w:p w14:paraId="45984545" w14:textId="77777777" w:rsidR="00421544" w:rsidRPr="00D21E4F" w:rsidRDefault="00421544" w:rsidP="00421544">
      <w:pPr>
        <w:rPr>
          <w:rFonts w:ascii="Times" w:hAnsi="Times" w:cs="Calibri"/>
          <w:b/>
        </w:rPr>
      </w:pPr>
    </w:p>
    <w:p w14:paraId="7DA65310" w14:textId="77777777" w:rsidR="00421544" w:rsidRPr="00D21E4F" w:rsidRDefault="00421544" w:rsidP="00421544">
      <w:pPr>
        <w:rPr>
          <w:rFonts w:ascii="Times" w:hAnsi="Times"/>
        </w:rPr>
      </w:pPr>
      <w:r w:rsidRPr="00D21E4F">
        <w:rPr>
          <w:rFonts w:ascii="Times" w:hAnsi="Times"/>
        </w:rPr>
        <w:t xml:space="preserve">Vienna </w:t>
      </w:r>
      <w:proofErr w:type="spellStart"/>
      <w:r w:rsidRPr="00D21E4F">
        <w:rPr>
          <w:rFonts w:ascii="Times" w:hAnsi="Times"/>
        </w:rPr>
        <w:t>Valeriani</w:t>
      </w:r>
      <w:proofErr w:type="spellEnd"/>
      <w:r w:rsidRPr="00D21E4F">
        <w:rPr>
          <w:rFonts w:ascii="Times" w:hAnsi="Times"/>
        </w:rPr>
        <w:t xml:space="preserve">, RN, </w:t>
      </w:r>
      <w:proofErr w:type="spellStart"/>
      <w:r w:rsidRPr="00D21E4F">
        <w:rPr>
          <w:rFonts w:ascii="Times" w:hAnsi="Times"/>
        </w:rPr>
        <w:t>MPH</w:t>
      </w:r>
      <w:r w:rsidRPr="00D21E4F">
        <w:rPr>
          <w:rFonts w:ascii="Times" w:hAnsi="Times"/>
          <w:vertAlign w:val="superscript"/>
        </w:rPr>
        <w:t>a</w:t>
      </w:r>
      <w:proofErr w:type="spellEnd"/>
      <w:r w:rsidRPr="00D21E4F">
        <w:rPr>
          <w:rFonts w:ascii="Times" w:hAnsi="Times"/>
          <w:vertAlign w:val="superscript"/>
        </w:rPr>
        <w:t>,†</w:t>
      </w:r>
      <w:r w:rsidRPr="00D21E4F">
        <w:rPr>
          <w:rFonts w:ascii="Times" w:hAnsi="Times"/>
        </w:rPr>
        <w:t xml:space="preserve">; Ankita Patro, MD, </w:t>
      </w:r>
      <w:proofErr w:type="spellStart"/>
      <w:r w:rsidRPr="00D21E4F">
        <w:rPr>
          <w:rFonts w:ascii="Times" w:hAnsi="Times"/>
        </w:rPr>
        <w:t>MS</w:t>
      </w:r>
      <w:r w:rsidRPr="00D21E4F">
        <w:rPr>
          <w:rFonts w:ascii="Times" w:hAnsi="Times"/>
          <w:vertAlign w:val="superscript"/>
        </w:rPr>
        <w:t>b</w:t>
      </w:r>
      <w:proofErr w:type="spellEnd"/>
      <w:r w:rsidRPr="00D21E4F">
        <w:rPr>
          <w:rFonts w:ascii="Times" w:hAnsi="Times"/>
          <w:vertAlign w:val="superscript"/>
        </w:rPr>
        <w:t>,†</w:t>
      </w:r>
      <w:r w:rsidRPr="00D21E4F">
        <w:rPr>
          <w:rFonts w:ascii="Times" w:hAnsi="Times"/>
        </w:rPr>
        <w:t xml:space="preserve">; Nathaniel </w:t>
      </w:r>
      <w:proofErr w:type="spellStart"/>
      <w:r w:rsidRPr="00D21E4F">
        <w:rPr>
          <w:rFonts w:ascii="Times" w:hAnsi="Times"/>
        </w:rPr>
        <w:t>Segaren</w:t>
      </w:r>
      <w:proofErr w:type="spellEnd"/>
      <w:r w:rsidRPr="00D21E4F">
        <w:rPr>
          <w:rFonts w:ascii="Times" w:hAnsi="Times"/>
        </w:rPr>
        <w:t xml:space="preserve">, MD, MPH, </w:t>
      </w:r>
      <w:proofErr w:type="spellStart"/>
      <w:r w:rsidRPr="00D21E4F">
        <w:rPr>
          <w:rFonts w:ascii="Times" w:hAnsi="Times"/>
        </w:rPr>
        <w:t>MBA</w:t>
      </w:r>
      <w:r w:rsidRPr="00D21E4F">
        <w:rPr>
          <w:rFonts w:ascii="Times" w:hAnsi="Times"/>
          <w:vertAlign w:val="superscript"/>
        </w:rPr>
        <w:t>a</w:t>
      </w:r>
      <w:proofErr w:type="spellEnd"/>
      <w:r w:rsidRPr="00D21E4F">
        <w:rPr>
          <w:rFonts w:ascii="Times" w:hAnsi="Times"/>
        </w:rPr>
        <w:t xml:space="preserve">; </w:t>
      </w:r>
      <w:proofErr w:type="spellStart"/>
      <w:r w:rsidRPr="00D21E4F">
        <w:rPr>
          <w:rFonts w:ascii="Times" w:hAnsi="Times"/>
        </w:rPr>
        <w:t>Daphnee</w:t>
      </w:r>
      <w:proofErr w:type="spellEnd"/>
      <w:r w:rsidRPr="00D21E4F">
        <w:rPr>
          <w:rFonts w:ascii="Times" w:hAnsi="Times"/>
        </w:rPr>
        <w:t xml:space="preserve"> Michel, </w:t>
      </w:r>
      <w:proofErr w:type="spellStart"/>
      <w:r w:rsidRPr="00D21E4F">
        <w:rPr>
          <w:rFonts w:ascii="Times" w:hAnsi="Times"/>
        </w:rPr>
        <w:t>MD</w:t>
      </w:r>
      <w:r w:rsidRPr="00D21E4F">
        <w:rPr>
          <w:rFonts w:ascii="Times" w:hAnsi="Times"/>
          <w:vertAlign w:val="superscript"/>
        </w:rPr>
        <w:t>a</w:t>
      </w:r>
      <w:proofErr w:type="spellEnd"/>
      <w:r w:rsidRPr="00D21E4F">
        <w:rPr>
          <w:rFonts w:ascii="Times" w:hAnsi="Times"/>
        </w:rPr>
        <w:t xml:space="preserve">; </w:t>
      </w:r>
      <w:proofErr w:type="spellStart"/>
      <w:r w:rsidRPr="00D21E4F">
        <w:rPr>
          <w:rFonts w:ascii="Times" w:hAnsi="Times"/>
        </w:rPr>
        <w:t>Anaelle</w:t>
      </w:r>
      <w:proofErr w:type="spellEnd"/>
      <w:r w:rsidRPr="00D21E4F">
        <w:rPr>
          <w:rFonts w:ascii="Times" w:hAnsi="Times"/>
        </w:rPr>
        <w:t xml:space="preserve"> </w:t>
      </w:r>
      <w:proofErr w:type="spellStart"/>
      <w:r w:rsidRPr="00D21E4F">
        <w:rPr>
          <w:rFonts w:ascii="Times" w:hAnsi="Times"/>
        </w:rPr>
        <w:t>Canez</w:t>
      </w:r>
      <w:r w:rsidRPr="00D21E4F">
        <w:rPr>
          <w:rFonts w:ascii="Times" w:hAnsi="Times"/>
          <w:vertAlign w:val="superscript"/>
        </w:rPr>
        <w:t>a</w:t>
      </w:r>
      <w:proofErr w:type="spellEnd"/>
      <w:r w:rsidRPr="00D21E4F">
        <w:rPr>
          <w:rFonts w:ascii="Times" w:hAnsi="Times"/>
        </w:rPr>
        <w:t xml:space="preserve">; Shaina Lamour, </w:t>
      </w:r>
      <w:proofErr w:type="spellStart"/>
      <w:r w:rsidRPr="00D21E4F">
        <w:rPr>
          <w:rFonts w:ascii="Times" w:hAnsi="Times"/>
        </w:rPr>
        <w:t>MD</w:t>
      </w:r>
      <w:r w:rsidRPr="00D21E4F">
        <w:rPr>
          <w:rFonts w:ascii="Times" w:hAnsi="Times"/>
          <w:vertAlign w:val="superscript"/>
        </w:rPr>
        <w:t>c</w:t>
      </w:r>
      <w:proofErr w:type="spellEnd"/>
      <w:r w:rsidRPr="00D21E4F">
        <w:rPr>
          <w:rFonts w:ascii="Times" w:hAnsi="Times"/>
        </w:rPr>
        <w:t xml:space="preserve">; Patrick J. Gilles, </w:t>
      </w:r>
      <w:proofErr w:type="spellStart"/>
      <w:r w:rsidRPr="00D21E4F">
        <w:rPr>
          <w:rFonts w:ascii="Times" w:hAnsi="Times"/>
        </w:rPr>
        <w:t>MD</w:t>
      </w:r>
      <w:r w:rsidRPr="00D21E4F">
        <w:rPr>
          <w:rFonts w:ascii="Times" w:hAnsi="Times"/>
          <w:vertAlign w:val="superscript"/>
        </w:rPr>
        <w:t>c</w:t>
      </w:r>
      <w:proofErr w:type="spellEnd"/>
      <w:r w:rsidRPr="00D21E4F">
        <w:rPr>
          <w:rFonts w:ascii="Times" w:hAnsi="Times"/>
        </w:rPr>
        <w:t xml:space="preserve">; Sophia Charles, </w:t>
      </w:r>
      <w:proofErr w:type="spellStart"/>
      <w:r w:rsidRPr="00D21E4F">
        <w:rPr>
          <w:rFonts w:ascii="Times" w:hAnsi="Times"/>
        </w:rPr>
        <w:t>MD</w:t>
      </w:r>
      <w:r w:rsidRPr="00D21E4F">
        <w:rPr>
          <w:rFonts w:ascii="Times" w:hAnsi="Times"/>
          <w:vertAlign w:val="superscript"/>
        </w:rPr>
        <w:t>a</w:t>
      </w:r>
      <w:proofErr w:type="spellEnd"/>
      <w:r w:rsidRPr="00D21E4F">
        <w:rPr>
          <w:rFonts w:ascii="Times" w:hAnsi="Times"/>
        </w:rPr>
        <w:t xml:space="preserve">; John M. Corkery, MSc, </w:t>
      </w:r>
      <w:proofErr w:type="spellStart"/>
      <w:r w:rsidRPr="00D21E4F">
        <w:rPr>
          <w:rFonts w:ascii="Times" w:hAnsi="Times"/>
        </w:rPr>
        <w:t>MPhil</w:t>
      </w:r>
      <w:r w:rsidRPr="00D21E4F">
        <w:rPr>
          <w:rFonts w:ascii="Times" w:hAnsi="Times"/>
          <w:vertAlign w:val="superscript"/>
        </w:rPr>
        <w:t>d</w:t>
      </w:r>
      <w:proofErr w:type="spellEnd"/>
      <w:r w:rsidRPr="00D21E4F">
        <w:rPr>
          <w:rFonts w:ascii="Times" w:hAnsi="Times"/>
        </w:rPr>
        <w:t xml:space="preserve">; James L. </w:t>
      </w:r>
      <w:proofErr w:type="spellStart"/>
      <w:r w:rsidRPr="00D21E4F">
        <w:rPr>
          <w:rFonts w:ascii="Times" w:hAnsi="Times"/>
        </w:rPr>
        <w:t>Netterville</w:t>
      </w:r>
      <w:proofErr w:type="spellEnd"/>
      <w:r w:rsidRPr="00D21E4F">
        <w:rPr>
          <w:rFonts w:ascii="Times" w:hAnsi="Times"/>
        </w:rPr>
        <w:t xml:space="preserve">, </w:t>
      </w:r>
      <w:proofErr w:type="spellStart"/>
      <w:r w:rsidRPr="00D21E4F">
        <w:rPr>
          <w:rFonts w:ascii="Times" w:hAnsi="Times"/>
        </w:rPr>
        <w:t>MD</w:t>
      </w:r>
      <w:r w:rsidRPr="00D21E4F">
        <w:rPr>
          <w:rFonts w:ascii="Times" w:hAnsi="Times"/>
          <w:vertAlign w:val="superscript"/>
        </w:rPr>
        <w:t>b</w:t>
      </w:r>
      <w:proofErr w:type="spellEnd"/>
      <w:r w:rsidRPr="00D21E4F">
        <w:rPr>
          <w:rFonts w:ascii="Times" w:hAnsi="Times"/>
        </w:rPr>
        <w:t xml:space="preserve">; </w:t>
      </w:r>
      <w:proofErr w:type="spellStart"/>
      <w:r w:rsidRPr="00D21E4F">
        <w:rPr>
          <w:rFonts w:ascii="Times" w:hAnsi="Times"/>
        </w:rPr>
        <w:t>Asitha</w:t>
      </w:r>
      <w:proofErr w:type="spellEnd"/>
      <w:r w:rsidRPr="00D21E4F">
        <w:rPr>
          <w:rFonts w:ascii="Times" w:hAnsi="Times"/>
        </w:rPr>
        <w:t xml:space="preserve"> D.L. Jayawardena, MD </w:t>
      </w:r>
      <w:proofErr w:type="spellStart"/>
      <w:r w:rsidRPr="00D21E4F">
        <w:rPr>
          <w:rFonts w:ascii="Times" w:hAnsi="Times"/>
        </w:rPr>
        <w:t>MPH</w:t>
      </w:r>
      <w:r w:rsidRPr="00D21E4F">
        <w:rPr>
          <w:rFonts w:ascii="Times" w:hAnsi="Times"/>
          <w:vertAlign w:val="superscript"/>
        </w:rPr>
        <w:t>e</w:t>
      </w:r>
      <w:proofErr w:type="spellEnd"/>
    </w:p>
    <w:p w14:paraId="70CD7556" w14:textId="77777777" w:rsidR="00421544" w:rsidRPr="00D21E4F" w:rsidRDefault="00421544" w:rsidP="00421544">
      <w:pPr>
        <w:rPr>
          <w:rFonts w:ascii="Times" w:hAnsi="Times"/>
        </w:rPr>
      </w:pPr>
    </w:p>
    <w:p w14:paraId="151B4D12" w14:textId="77777777" w:rsidR="00421544" w:rsidRPr="00D21E4F" w:rsidRDefault="00421544" w:rsidP="00421544">
      <w:pPr>
        <w:rPr>
          <w:rFonts w:ascii="Times" w:hAnsi="Times"/>
        </w:rPr>
      </w:pPr>
      <w:proofErr w:type="spellStart"/>
      <w:r w:rsidRPr="00D21E4F">
        <w:rPr>
          <w:rFonts w:ascii="Times" w:hAnsi="Times"/>
          <w:vertAlign w:val="superscript"/>
        </w:rPr>
        <w:t>a</w:t>
      </w:r>
      <w:r w:rsidRPr="00D21E4F">
        <w:rPr>
          <w:rFonts w:ascii="Times" w:hAnsi="Times"/>
        </w:rPr>
        <w:t>Caris</w:t>
      </w:r>
      <w:proofErr w:type="spellEnd"/>
      <w:r w:rsidRPr="00D21E4F">
        <w:rPr>
          <w:rFonts w:ascii="Times" w:hAnsi="Times"/>
        </w:rPr>
        <w:t xml:space="preserve"> Foundation Haiti, Port-au-Prince, Haiti </w:t>
      </w:r>
    </w:p>
    <w:p w14:paraId="53686382" w14:textId="77777777" w:rsidR="00421544" w:rsidRPr="00D21E4F" w:rsidRDefault="00421544" w:rsidP="00421544">
      <w:pPr>
        <w:rPr>
          <w:rFonts w:ascii="Times" w:hAnsi="Times"/>
        </w:rPr>
      </w:pPr>
      <w:proofErr w:type="spellStart"/>
      <w:r w:rsidRPr="00D21E4F">
        <w:rPr>
          <w:rFonts w:ascii="Times" w:hAnsi="Times"/>
          <w:vertAlign w:val="superscript"/>
        </w:rPr>
        <w:t>b</w:t>
      </w:r>
      <w:r w:rsidRPr="00D21E4F">
        <w:rPr>
          <w:rFonts w:ascii="Times" w:hAnsi="Times"/>
        </w:rPr>
        <w:t>Department</w:t>
      </w:r>
      <w:proofErr w:type="spellEnd"/>
      <w:r w:rsidRPr="00D21E4F">
        <w:rPr>
          <w:rFonts w:ascii="Times" w:hAnsi="Times"/>
        </w:rPr>
        <w:t xml:space="preserve"> of Otolaryngology – Head &amp; Neck Surgery, Vanderbilt University Medical Center, Nashville, Tennessee, USA</w:t>
      </w:r>
    </w:p>
    <w:p w14:paraId="66BE665D" w14:textId="77777777" w:rsidR="00421544" w:rsidRPr="00D21E4F" w:rsidRDefault="00421544" w:rsidP="00421544">
      <w:pPr>
        <w:rPr>
          <w:rFonts w:ascii="Times" w:hAnsi="Times"/>
        </w:rPr>
      </w:pPr>
      <w:proofErr w:type="spellStart"/>
      <w:r w:rsidRPr="00D21E4F">
        <w:rPr>
          <w:rFonts w:ascii="Times" w:hAnsi="Times"/>
          <w:vertAlign w:val="superscript"/>
        </w:rPr>
        <w:t>c</w:t>
      </w:r>
      <w:r w:rsidRPr="00D21E4F">
        <w:rPr>
          <w:rFonts w:ascii="Times" w:hAnsi="Times"/>
        </w:rPr>
        <w:t>Hopital</w:t>
      </w:r>
      <w:proofErr w:type="spellEnd"/>
      <w:r w:rsidRPr="00D21E4F">
        <w:rPr>
          <w:rFonts w:ascii="Times" w:hAnsi="Times"/>
        </w:rPr>
        <w:t xml:space="preserve"> de </w:t>
      </w:r>
      <w:proofErr w:type="spellStart"/>
      <w:r w:rsidRPr="00D21E4F">
        <w:rPr>
          <w:rFonts w:ascii="Times" w:hAnsi="Times"/>
        </w:rPr>
        <w:t>L’Universite</w:t>
      </w:r>
      <w:proofErr w:type="spellEnd"/>
      <w:r w:rsidRPr="00D21E4F">
        <w:rPr>
          <w:rFonts w:ascii="Times" w:hAnsi="Times"/>
        </w:rPr>
        <w:t xml:space="preserve"> </w:t>
      </w:r>
      <w:proofErr w:type="spellStart"/>
      <w:r w:rsidRPr="00D21E4F">
        <w:rPr>
          <w:rFonts w:ascii="Times" w:hAnsi="Times"/>
        </w:rPr>
        <w:t>d’Etat</w:t>
      </w:r>
      <w:proofErr w:type="spellEnd"/>
      <w:r w:rsidRPr="00D21E4F">
        <w:rPr>
          <w:rFonts w:ascii="Times" w:hAnsi="Times"/>
        </w:rPr>
        <w:t xml:space="preserve"> </w:t>
      </w:r>
      <w:proofErr w:type="spellStart"/>
      <w:r w:rsidRPr="00D21E4F">
        <w:rPr>
          <w:rFonts w:ascii="Times" w:hAnsi="Times"/>
        </w:rPr>
        <w:t>d’Haiti</w:t>
      </w:r>
      <w:proofErr w:type="spellEnd"/>
      <w:r w:rsidRPr="00D21E4F">
        <w:rPr>
          <w:rFonts w:ascii="Times" w:hAnsi="Times"/>
        </w:rPr>
        <w:t xml:space="preserve">, Department of </w:t>
      </w:r>
      <w:proofErr w:type="spellStart"/>
      <w:r w:rsidRPr="00D21E4F">
        <w:rPr>
          <w:rFonts w:ascii="Times" w:hAnsi="Times"/>
        </w:rPr>
        <w:t>Otolarhinolaryngology</w:t>
      </w:r>
      <w:proofErr w:type="spellEnd"/>
      <w:r w:rsidRPr="00D21E4F">
        <w:rPr>
          <w:rFonts w:ascii="Times" w:hAnsi="Times"/>
        </w:rPr>
        <w:t>, Port-au-Prince, Haiti</w:t>
      </w:r>
    </w:p>
    <w:p w14:paraId="3169EC75" w14:textId="77777777" w:rsidR="00421544" w:rsidRPr="00D21E4F" w:rsidRDefault="00421544" w:rsidP="00421544">
      <w:pPr>
        <w:rPr>
          <w:rFonts w:ascii="Times" w:hAnsi="Times"/>
        </w:rPr>
      </w:pPr>
      <w:proofErr w:type="spellStart"/>
      <w:r w:rsidRPr="00D21E4F">
        <w:rPr>
          <w:rFonts w:ascii="Times" w:hAnsi="Times"/>
          <w:vertAlign w:val="superscript"/>
        </w:rPr>
        <w:t>d</w:t>
      </w:r>
      <w:r w:rsidRPr="00D21E4F">
        <w:rPr>
          <w:rFonts w:ascii="Times" w:hAnsi="Times"/>
        </w:rPr>
        <w:t>Department</w:t>
      </w:r>
      <w:proofErr w:type="spellEnd"/>
      <w:r w:rsidRPr="00D21E4F">
        <w:rPr>
          <w:rFonts w:ascii="Times" w:hAnsi="Times"/>
        </w:rPr>
        <w:t xml:space="preserve"> of Clinical, Pharmaceutical and Biological Sciences, University of Hertfordshire, Hatfield, UK </w:t>
      </w:r>
    </w:p>
    <w:p w14:paraId="47A102D8" w14:textId="77777777" w:rsidR="00421544" w:rsidRPr="00D21E4F" w:rsidRDefault="00421544" w:rsidP="00421544">
      <w:pPr>
        <w:rPr>
          <w:rFonts w:ascii="Times" w:hAnsi="Times"/>
        </w:rPr>
      </w:pPr>
      <w:proofErr w:type="spellStart"/>
      <w:r w:rsidRPr="00D21E4F">
        <w:rPr>
          <w:rFonts w:ascii="Times" w:hAnsi="Times"/>
          <w:vertAlign w:val="superscript"/>
        </w:rPr>
        <w:t>e</w:t>
      </w:r>
      <w:r w:rsidRPr="00D21E4F">
        <w:rPr>
          <w:rFonts w:ascii="Times" w:hAnsi="Times"/>
        </w:rPr>
        <w:t>Children's</w:t>
      </w:r>
      <w:proofErr w:type="spellEnd"/>
      <w:r w:rsidRPr="00D21E4F">
        <w:rPr>
          <w:rFonts w:ascii="Times" w:hAnsi="Times"/>
        </w:rPr>
        <w:t xml:space="preserve"> Hospital and Clinics of Minnesota, Minneapolis, Minnesota, USA</w:t>
      </w:r>
    </w:p>
    <w:p w14:paraId="06F6F71B" w14:textId="77777777" w:rsidR="00421544" w:rsidRPr="00D21E4F" w:rsidRDefault="00421544" w:rsidP="00421544">
      <w:pPr>
        <w:rPr>
          <w:rFonts w:ascii="Times" w:hAnsi="Times"/>
        </w:rPr>
      </w:pPr>
    </w:p>
    <w:p w14:paraId="4B728A18" w14:textId="77777777" w:rsidR="00421544" w:rsidRPr="00D21E4F" w:rsidRDefault="00421544" w:rsidP="00421544">
      <w:pPr>
        <w:rPr>
          <w:rFonts w:ascii="Times" w:hAnsi="Times"/>
        </w:rPr>
      </w:pPr>
      <w:r w:rsidRPr="00D21E4F">
        <w:rPr>
          <w:rFonts w:ascii="Times" w:hAnsi="Times"/>
          <w:vertAlign w:val="superscript"/>
        </w:rPr>
        <w:t>†</w:t>
      </w:r>
      <w:r w:rsidRPr="00D21E4F">
        <w:rPr>
          <w:rFonts w:ascii="Times" w:hAnsi="Times"/>
        </w:rPr>
        <w:t xml:space="preserve">Both authors contributed equally to this work and share first authorship. </w:t>
      </w:r>
    </w:p>
    <w:p w14:paraId="042898E8" w14:textId="77777777" w:rsidR="00421544" w:rsidRPr="00D21E4F" w:rsidRDefault="00421544" w:rsidP="00421544">
      <w:pPr>
        <w:rPr>
          <w:rFonts w:ascii="Times" w:hAnsi="Times"/>
        </w:rPr>
      </w:pPr>
    </w:p>
    <w:p w14:paraId="247EBC1F" w14:textId="77777777" w:rsidR="00421544" w:rsidRPr="00D21E4F" w:rsidRDefault="00421544" w:rsidP="00421544">
      <w:pPr>
        <w:rPr>
          <w:rFonts w:ascii="Times" w:hAnsi="Times"/>
          <w:b/>
        </w:rPr>
      </w:pPr>
      <w:r w:rsidRPr="00D21E4F">
        <w:rPr>
          <w:rFonts w:ascii="Times" w:hAnsi="Times"/>
          <w:b/>
        </w:rPr>
        <w:t xml:space="preserve">Corresponding Author: </w:t>
      </w:r>
    </w:p>
    <w:p w14:paraId="2D03C1D0" w14:textId="77777777" w:rsidR="00421544" w:rsidRPr="00D21E4F" w:rsidRDefault="00421544" w:rsidP="00421544">
      <w:pPr>
        <w:rPr>
          <w:rFonts w:ascii="Times" w:hAnsi="Times"/>
        </w:rPr>
      </w:pPr>
      <w:r w:rsidRPr="00D21E4F">
        <w:rPr>
          <w:rFonts w:ascii="Times" w:hAnsi="Times"/>
        </w:rPr>
        <w:t>Ankita Patro, MD (ankita.patro@vumc.org)</w:t>
      </w:r>
    </w:p>
    <w:p w14:paraId="042F0628" w14:textId="77777777" w:rsidR="00421544" w:rsidRPr="00D21E4F" w:rsidRDefault="00421544" w:rsidP="00421544">
      <w:pPr>
        <w:rPr>
          <w:rFonts w:ascii="Times" w:hAnsi="Times"/>
        </w:rPr>
      </w:pPr>
      <w:r w:rsidRPr="00D21E4F">
        <w:rPr>
          <w:rFonts w:ascii="Times" w:hAnsi="Times"/>
        </w:rPr>
        <w:t>Vanderbilt University Medical Center</w:t>
      </w:r>
    </w:p>
    <w:p w14:paraId="1B0BEBD9" w14:textId="77777777" w:rsidR="00421544" w:rsidRPr="00D21E4F" w:rsidRDefault="00421544" w:rsidP="00421544">
      <w:pPr>
        <w:rPr>
          <w:rFonts w:ascii="Times" w:hAnsi="Times"/>
        </w:rPr>
      </w:pPr>
      <w:r w:rsidRPr="00D21E4F">
        <w:rPr>
          <w:rFonts w:ascii="Times" w:hAnsi="Times"/>
        </w:rPr>
        <w:t>7209 Medical Center East-South Tower</w:t>
      </w:r>
    </w:p>
    <w:p w14:paraId="3363A9F7" w14:textId="77777777" w:rsidR="00421544" w:rsidRPr="00D21E4F" w:rsidRDefault="00421544" w:rsidP="00421544">
      <w:pPr>
        <w:rPr>
          <w:rFonts w:ascii="Times" w:hAnsi="Times"/>
        </w:rPr>
      </w:pPr>
      <w:r w:rsidRPr="00D21E4F">
        <w:rPr>
          <w:rFonts w:ascii="Times" w:hAnsi="Times"/>
        </w:rPr>
        <w:t>1215 21</w:t>
      </w:r>
      <w:r w:rsidRPr="00D21E4F">
        <w:rPr>
          <w:rFonts w:ascii="Times" w:hAnsi="Times"/>
          <w:vertAlign w:val="superscript"/>
        </w:rPr>
        <w:t>st</w:t>
      </w:r>
      <w:r w:rsidRPr="00D21E4F">
        <w:rPr>
          <w:rFonts w:ascii="Times" w:hAnsi="Times"/>
        </w:rPr>
        <w:t xml:space="preserve"> Ave. South</w:t>
      </w:r>
    </w:p>
    <w:p w14:paraId="117C432C" w14:textId="77777777" w:rsidR="00421544" w:rsidRPr="00D21E4F" w:rsidRDefault="00421544" w:rsidP="00421544">
      <w:pPr>
        <w:rPr>
          <w:rFonts w:ascii="Times" w:hAnsi="Times"/>
        </w:rPr>
      </w:pPr>
      <w:r w:rsidRPr="00D21E4F">
        <w:rPr>
          <w:rFonts w:ascii="Times" w:hAnsi="Times"/>
        </w:rPr>
        <w:t>Nashville, TN 37232-8605</w:t>
      </w:r>
    </w:p>
    <w:p w14:paraId="6729ABAD" w14:textId="77777777" w:rsidR="00421544" w:rsidRPr="00D21E4F" w:rsidRDefault="00421544" w:rsidP="00421544">
      <w:pPr>
        <w:rPr>
          <w:rFonts w:ascii="Times" w:hAnsi="Times"/>
        </w:rPr>
      </w:pPr>
      <w:r w:rsidRPr="00D21E4F">
        <w:rPr>
          <w:rFonts w:ascii="Times" w:hAnsi="Times"/>
        </w:rPr>
        <w:t>Phone: (615) 343-6972</w:t>
      </w:r>
    </w:p>
    <w:p w14:paraId="44ABEAA2" w14:textId="77777777" w:rsidR="00421544" w:rsidRPr="00D21E4F" w:rsidRDefault="00421544" w:rsidP="00421544">
      <w:pPr>
        <w:rPr>
          <w:rFonts w:ascii="Times" w:hAnsi="Times"/>
        </w:rPr>
      </w:pPr>
      <w:r w:rsidRPr="00D21E4F">
        <w:rPr>
          <w:rFonts w:ascii="Times" w:hAnsi="Times"/>
        </w:rPr>
        <w:t>Fax: (615) 875-5559</w:t>
      </w:r>
    </w:p>
    <w:p w14:paraId="12551A14" w14:textId="77777777" w:rsidR="00421544" w:rsidRPr="00D21E4F" w:rsidRDefault="00421544" w:rsidP="00421544">
      <w:pPr>
        <w:rPr>
          <w:rFonts w:ascii="Times" w:hAnsi="Times"/>
          <w:color w:val="000000" w:themeColor="text1"/>
        </w:rPr>
      </w:pPr>
    </w:p>
    <w:p w14:paraId="65D620D8" w14:textId="77777777" w:rsidR="00421544" w:rsidRPr="00D21E4F" w:rsidRDefault="00421544" w:rsidP="00421544">
      <w:pPr>
        <w:rPr>
          <w:rFonts w:ascii="Times" w:hAnsi="Times"/>
          <w:color w:val="000000" w:themeColor="text1"/>
        </w:rPr>
      </w:pPr>
      <w:r w:rsidRPr="00D21E4F">
        <w:rPr>
          <w:rFonts w:ascii="Times" w:hAnsi="Times"/>
          <w:b/>
          <w:color w:val="000000" w:themeColor="text1"/>
        </w:rPr>
        <w:t>Funding Sources</w:t>
      </w:r>
      <w:r w:rsidRPr="00D21E4F">
        <w:rPr>
          <w:rFonts w:ascii="Times" w:hAnsi="Times"/>
          <w:color w:val="000000" w:themeColor="text1"/>
        </w:rPr>
        <w:t xml:space="preserve">: There was no direct funding provided for this project; </w:t>
      </w:r>
      <w:proofErr w:type="spellStart"/>
      <w:r w:rsidRPr="00D21E4F">
        <w:rPr>
          <w:rFonts w:ascii="Times" w:hAnsi="Times"/>
          <w:color w:val="000000" w:themeColor="text1"/>
        </w:rPr>
        <w:t>HearX</w:t>
      </w:r>
      <w:proofErr w:type="spellEnd"/>
      <w:r w:rsidRPr="00D21E4F">
        <w:rPr>
          <w:rFonts w:ascii="Times" w:hAnsi="Times"/>
          <w:color w:val="000000" w:themeColor="text1"/>
        </w:rPr>
        <w:t xml:space="preserve"> provided a software discount due to the humanitarian nature of the project. </w:t>
      </w:r>
      <w:proofErr w:type="spellStart"/>
      <w:r w:rsidRPr="00D21E4F">
        <w:rPr>
          <w:rFonts w:ascii="Times" w:hAnsi="Times"/>
          <w:color w:val="000000" w:themeColor="text1"/>
        </w:rPr>
        <w:t>Caris</w:t>
      </w:r>
      <w:proofErr w:type="spellEnd"/>
      <w:r w:rsidRPr="00D21E4F">
        <w:rPr>
          <w:rFonts w:ascii="Times" w:hAnsi="Times"/>
          <w:color w:val="000000" w:themeColor="text1"/>
        </w:rPr>
        <w:t xml:space="preserve"> Foundation reimbursed travel for club meetings where hearing screenings were held.</w:t>
      </w:r>
    </w:p>
    <w:p w14:paraId="62B6E56B" w14:textId="77777777" w:rsidR="00421544" w:rsidRPr="00D21E4F" w:rsidRDefault="00421544" w:rsidP="00421544">
      <w:pPr>
        <w:rPr>
          <w:rFonts w:ascii="Times" w:hAnsi="Times"/>
          <w:color w:val="000000" w:themeColor="text1"/>
        </w:rPr>
      </w:pPr>
    </w:p>
    <w:p w14:paraId="1D8C29BE" w14:textId="77777777" w:rsidR="00421544" w:rsidRPr="00D21E4F" w:rsidRDefault="00421544" w:rsidP="00421544">
      <w:pPr>
        <w:rPr>
          <w:rFonts w:ascii="Times" w:hAnsi="Times"/>
          <w:color w:val="000000" w:themeColor="text1"/>
        </w:rPr>
      </w:pPr>
      <w:r w:rsidRPr="00D21E4F">
        <w:rPr>
          <w:rFonts w:ascii="Times" w:hAnsi="Times"/>
          <w:b/>
          <w:color w:val="000000" w:themeColor="text1"/>
        </w:rPr>
        <w:t>Declarations of Interest</w:t>
      </w:r>
      <w:r w:rsidRPr="00D21E4F">
        <w:rPr>
          <w:rFonts w:ascii="Times" w:hAnsi="Times"/>
          <w:color w:val="000000" w:themeColor="text1"/>
        </w:rPr>
        <w:t>: None</w:t>
      </w:r>
    </w:p>
    <w:p w14:paraId="252A18C5" w14:textId="77777777" w:rsidR="00421544" w:rsidRPr="00D21E4F" w:rsidRDefault="00421544" w:rsidP="00421544">
      <w:pPr>
        <w:rPr>
          <w:rFonts w:ascii="Times" w:hAnsi="Times"/>
        </w:rPr>
      </w:pPr>
    </w:p>
    <w:p w14:paraId="5B0500A0" w14:textId="77777777" w:rsidR="00421544" w:rsidRPr="00D21E4F" w:rsidRDefault="00421544" w:rsidP="00421544">
      <w:pPr>
        <w:rPr>
          <w:rFonts w:ascii="Times" w:hAnsi="Times"/>
        </w:rPr>
      </w:pPr>
      <w:r w:rsidRPr="00D21E4F">
        <w:rPr>
          <w:rFonts w:ascii="Times" w:hAnsi="Times"/>
        </w:rPr>
        <w:t xml:space="preserve">Abstract accepted as </w:t>
      </w:r>
      <w:r w:rsidRPr="00D21E4F">
        <w:rPr>
          <w:rFonts w:ascii="Times" w:hAnsi="Times"/>
          <w:color w:val="000000" w:themeColor="text1"/>
        </w:rPr>
        <w:t xml:space="preserve">poster </w:t>
      </w:r>
      <w:r w:rsidRPr="00D21E4F">
        <w:rPr>
          <w:rFonts w:ascii="Times" w:hAnsi="Times"/>
        </w:rPr>
        <w:t>presentation at the virtual AAO-HNSF 2020 Annual Meeting &amp; OTO Experience.</w:t>
      </w:r>
    </w:p>
    <w:p w14:paraId="14157518" w14:textId="77777777" w:rsidR="00421544" w:rsidRPr="00D21E4F" w:rsidRDefault="00421544">
      <w:pPr>
        <w:rPr>
          <w:rFonts w:ascii="Times" w:hAnsi="Times"/>
          <w:b/>
        </w:rPr>
      </w:pPr>
      <w:r w:rsidRPr="00D21E4F">
        <w:rPr>
          <w:rFonts w:ascii="Times" w:hAnsi="Times"/>
          <w:b/>
        </w:rPr>
        <w:br w:type="page"/>
      </w:r>
    </w:p>
    <w:p w14:paraId="79BB2EC7" w14:textId="356C3AB8" w:rsidR="008C02BD" w:rsidRPr="00D21E4F" w:rsidRDefault="008C02BD" w:rsidP="005520A8">
      <w:pPr>
        <w:spacing w:line="480" w:lineRule="auto"/>
        <w:rPr>
          <w:rFonts w:ascii="Times" w:hAnsi="Times"/>
        </w:rPr>
      </w:pPr>
      <w:r w:rsidRPr="00D21E4F">
        <w:rPr>
          <w:rFonts w:ascii="Times" w:hAnsi="Times"/>
          <w:b/>
        </w:rPr>
        <w:lastRenderedPageBreak/>
        <w:t>Abstract</w:t>
      </w:r>
    </w:p>
    <w:p w14:paraId="0B8E4FEF" w14:textId="49C3CB94" w:rsidR="003F1362" w:rsidRPr="00D21E4F" w:rsidRDefault="00CD74B7" w:rsidP="005520A8">
      <w:pPr>
        <w:spacing w:line="480" w:lineRule="auto"/>
        <w:rPr>
          <w:rFonts w:ascii="Times" w:hAnsi="Times"/>
        </w:rPr>
      </w:pPr>
      <w:r w:rsidRPr="00D21E4F">
        <w:rPr>
          <w:rFonts w:ascii="Times" w:hAnsi="Times"/>
          <w:b/>
        </w:rPr>
        <w:t>Objective</w:t>
      </w:r>
      <w:r w:rsidR="008C02BD" w:rsidRPr="00D21E4F">
        <w:rPr>
          <w:rFonts w:ascii="Times" w:hAnsi="Times"/>
        </w:rPr>
        <w:t xml:space="preserve">: </w:t>
      </w:r>
      <w:r w:rsidR="00A93908" w:rsidRPr="00D21E4F">
        <w:rPr>
          <w:rFonts w:ascii="Times" w:hAnsi="Times"/>
        </w:rPr>
        <w:t xml:space="preserve">To </w:t>
      </w:r>
      <w:r w:rsidR="008A33A6" w:rsidRPr="00D21E4F">
        <w:rPr>
          <w:rFonts w:ascii="Times" w:hAnsi="Times"/>
        </w:rPr>
        <w:t>identify</w:t>
      </w:r>
      <w:r w:rsidR="00A93908" w:rsidRPr="00D21E4F">
        <w:rPr>
          <w:rFonts w:ascii="Times" w:hAnsi="Times"/>
        </w:rPr>
        <w:t xml:space="preserve"> the prevalence</w:t>
      </w:r>
      <w:r w:rsidR="008A33A6" w:rsidRPr="00D21E4F">
        <w:rPr>
          <w:rFonts w:ascii="Times" w:hAnsi="Times"/>
        </w:rPr>
        <w:t xml:space="preserve"> of hearing impairment</w:t>
      </w:r>
      <w:r w:rsidR="00A93908" w:rsidRPr="00D21E4F">
        <w:rPr>
          <w:rFonts w:ascii="Times" w:hAnsi="Times"/>
        </w:rPr>
        <w:t xml:space="preserve"> and</w:t>
      </w:r>
      <w:r w:rsidR="008A33A6" w:rsidRPr="00D21E4F">
        <w:rPr>
          <w:rFonts w:ascii="Times" w:hAnsi="Times"/>
        </w:rPr>
        <w:t xml:space="preserve"> associated</w:t>
      </w:r>
      <w:r w:rsidR="00C125BB" w:rsidRPr="00D21E4F">
        <w:rPr>
          <w:rFonts w:ascii="Times" w:hAnsi="Times"/>
        </w:rPr>
        <w:t xml:space="preserve"> risk</w:t>
      </w:r>
      <w:r w:rsidR="003178B7" w:rsidRPr="00D21E4F">
        <w:rPr>
          <w:rFonts w:ascii="Times" w:hAnsi="Times"/>
        </w:rPr>
        <w:t xml:space="preserve"> factors in children living with human immunodeficiency virus (HIV) in Haiti</w:t>
      </w:r>
      <w:r w:rsidR="003F1362" w:rsidRPr="00D21E4F">
        <w:rPr>
          <w:rFonts w:ascii="Times" w:hAnsi="Times"/>
        </w:rPr>
        <w:t>.</w:t>
      </w:r>
    </w:p>
    <w:p w14:paraId="7765B85D" w14:textId="6EAF5264" w:rsidR="00D347B2" w:rsidRPr="00D21E4F" w:rsidRDefault="00D347B2" w:rsidP="005520A8">
      <w:pPr>
        <w:spacing w:line="480" w:lineRule="auto"/>
        <w:rPr>
          <w:rFonts w:ascii="Times" w:hAnsi="Times"/>
        </w:rPr>
      </w:pPr>
      <w:r w:rsidRPr="00D21E4F">
        <w:rPr>
          <w:rFonts w:ascii="Times" w:hAnsi="Times"/>
          <w:b/>
        </w:rPr>
        <w:t>Methods</w:t>
      </w:r>
      <w:r w:rsidRPr="00D21E4F">
        <w:rPr>
          <w:rFonts w:ascii="Times" w:hAnsi="Times"/>
        </w:rPr>
        <w:t xml:space="preserve">: A validated smartphone-based platform with pure-tone audiometry was used </w:t>
      </w:r>
      <w:r w:rsidR="006B438A" w:rsidRPr="00D21E4F">
        <w:rPr>
          <w:rFonts w:ascii="Times" w:hAnsi="Times"/>
        </w:rPr>
        <w:t xml:space="preserve">to screen 341 HIV-infected children for hearing impairment in Port-au-Prince, Haiti from March 2019 to September 2020. If screening was failed, </w:t>
      </w:r>
      <w:r w:rsidRPr="00D21E4F">
        <w:rPr>
          <w:rFonts w:ascii="Times" w:hAnsi="Times"/>
        </w:rPr>
        <w:t xml:space="preserve">a more comprehensive pure-tone audiometric </w:t>
      </w:r>
      <w:r w:rsidR="006B438A" w:rsidRPr="00D21E4F">
        <w:rPr>
          <w:rFonts w:ascii="Times" w:hAnsi="Times"/>
        </w:rPr>
        <w:t>evaluation was administered</w:t>
      </w:r>
      <w:r w:rsidRPr="00D21E4F">
        <w:rPr>
          <w:rFonts w:ascii="Times" w:hAnsi="Times"/>
        </w:rPr>
        <w:t>. Demographic, otologic, and HIV-related data were obtained through caregiver survey</w:t>
      </w:r>
      <w:r w:rsidR="00706D33" w:rsidRPr="00D21E4F">
        <w:rPr>
          <w:rFonts w:ascii="Times" w:hAnsi="Times"/>
        </w:rPr>
        <w:t>s</w:t>
      </w:r>
      <w:r w:rsidRPr="00D21E4F">
        <w:rPr>
          <w:rFonts w:ascii="Times" w:hAnsi="Times"/>
        </w:rPr>
        <w:t xml:space="preserve"> and medical chart</w:t>
      </w:r>
      <w:r w:rsidR="007624DC" w:rsidRPr="00D21E4F">
        <w:rPr>
          <w:rFonts w:ascii="Times" w:hAnsi="Times"/>
        </w:rPr>
        <w:t>s</w:t>
      </w:r>
      <w:r w:rsidRPr="00D21E4F">
        <w:rPr>
          <w:rFonts w:ascii="Times" w:hAnsi="Times"/>
        </w:rPr>
        <w:t xml:space="preserve">. Statistical analysis included univariate and multivariate logistic regression. </w:t>
      </w:r>
    </w:p>
    <w:p w14:paraId="5B3E8FB4" w14:textId="0FF3BD7B" w:rsidR="008C02BD" w:rsidRPr="00D21E4F" w:rsidRDefault="008C02BD" w:rsidP="008C02BD">
      <w:pPr>
        <w:spacing w:line="480" w:lineRule="auto"/>
        <w:rPr>
          <w:rFonts w:ascii="Times" w:hAnsi="Times"/>
        </w:rPr>
      </w:pPr>
      <w:r w:rsidRPr="00D21E4F">
        <w:rPr>
          <w:rFonts w:ascii="Times" w:hAnsi="Times"/>
          <w:b/>
        </w:rPr>
        <w:t>Results</w:t>
      </w:r>
      <w:r w:rsidRPr="00D21E4F">
        <w:rPr>
          <w:rFonts w:ascii="Times" w:hAnsi="Times"/>
        </w:rPr>
        <w:t xml:space="preserve">: </w:t>
      </w:r>
      <w:r w:rsidR="00A41C5B" w:rsidRPr="00D21E4F">
        <w:rPr>
          <w:rFonts w:ascii="Times" w:hAnsi="Times"/>
        </w:rPr>
        <w:t xml:space="preserve">Sixty (18%) of 341 </w:t>
      </w:r>
      <w:r w:rsidR="008D7CB9" w:rsidRPr="00D21E4F">
        <w:rPr>
          <w:rFonts w:ascii="Times" w:hAnsi="Times"/>
        </w:rPr>
        <w:t xml:space="preserve">HIV-infected </w:t>
      </w:r>
      <w:r w:rsidR="00A41C5B" w:rsidRPr="00D21E4F">
        <w:rPr>
          <w:rFonts w:ascii="Times" w:hAnsi="Times"/>
        </w:rPr>
        <w:t>children</w:t>
      </w:r>
      <w:r w:rsidR="00A5205E" w:rsidRPr="00D21E4F">
        <w:rPr>
          <w:rFonts w:ascii="Times" w:hAnsi="Times"/>
        </w:rPr>
        <w:t xml:space="preserve"> (ages 7–18 years)</w:t>
      </w:r>
      <w:r w:rsidR="00A41C5B" w:rsidRPr="00D21E4F">
        <w:rPr>
          <w:rFonts w:ascii="Times" w:hAnsi="Times"/>
        </w:rPr>
        <w:t xml:space="preserve"> had hearing impairment.</w:t>
      </w:r>
      <w:r w:rsidR="00FE1AEB" w:rsidRPr="00D21E4F">
        <w:rPr>
          <w:rFonts w:ascii="Times" w:hAnsi="Times"/>
        </w:rPr>
        <w:t xml:space="preserve"> Of th</w:t>
      </w:r>
      <w:r w:rsidR="00C164B2" w:rsidRPr="00D21E4F">
        <w:rPr>
          <w:rFonts w:ascii="Times" w:hAnsi="Times"/>
        </w:rPr>
        <w:t xml:space="preserve">ose </w:t>
      </w:r>
      <w:r w:rsidR="00706D33" w:rsidRPr="00D21E4F">
        <w:rPr>
          <w:rFonts w:ascii="Times" w:hAnsi="Times"/>
        </w:rPr>
        <w:t>failing</w:t>
      </w:r>
      <w:r w:rsidR="00912DB5" w:rsidRPr="00D21E4F">
        <w:rPr>
          <w:rFonts w:ascii="Times" w:hAnsi="Times"/>
        </w:rPr>
        <w:t xml:space="preserve"> their hearing assessment</w:t>
      </w:r>
      <w:r w:rsidR="00C164B2" w:rsidRPr="00D21E4F">
        <w:rPr>
          <w:rFonts w:ascii="Times" w:hAnsi="Times"/>
        </w:rPr>
        <w:t xml:space="preserve">, </w:t>
      </w:r>
      <w:r w:rsidR="00C216B3" w:rsidRPr="00D21E4F">
        <w:rPr>
          <w:rFonts w:ascii="Times" w:hAnsi="Times"/>
        </w:rPr>
        <w:t xml:space="preserve">17 (28%) had moderate and </w:t>
      </w:r>
      <w:r w:rsidR="00C164B2" w:rsidRPr="00D21E4F">
        <w:rPr>
          <w:rFonts w:ascii="Times" w:hAnsi="Times"/>
        </w:rPr>
        <w:t xml:space="preserve">5 (8%) </w:t>
      </w:r>
      <w:r w:rsidR="00FB3E7D" w:rsidRPr="00D21E4F">
        <w:rPr>
          <w:rFonts w:ascii="Times" w:hAnsi="Times"/>
        </w:rPr>
        <w:t xml:space="preserve">had severe or profound </w:t>
      </w:r>
      <w:r w:rsidR="00C216B3" w:rsidRPr="00D21E4F">
        <w:rPr>
          <w:rFonts w:ascii="Times" w:hAnsi="Times"/>
        </w:rPr>
        <w:t>hearing loss</w:t>
      </w:r>
      <w:r w:rsidR="00C164B2" w:rsidRPr="00D21E4F">
        <w:rPr>
          <w:rFonts w:ascii="Times" w:hAnsi="Times"/>
        </w:rPr>
        <w:t>.</w:t>
      </w:r>
      <w:r w:rsidR="004B41DE" w:rsidRPr="00D21E4F">
        <w:rPr>
          <w:rFonts w:ascii="Times" w:hAnsi="Times"/>
        </w:rPr>
        <w:t xml:space="preserve"> Hearing </w:t>
      </w:r>
      <w:r w:rsidR="008F452E" w:rsidRPr="00D21E4F">
        <w:rPr>
          <w:rFonts w:ascii="Times" w:hAnsi="Times"/>
        </w:rPr>
        <w:t xml:space="preserve">impairment </w:t>
      </w:r>
      <w:r w:rsidR="004B41DE" w:rsidRPr="00D21E4F">
        <w:rPr>
          <w:rFonts w:ascii="Times" w:hAnsi="Times"/>
        </w:rPr>
        <w:t>was</w:t>
      </w:r>
      <w:r w:rsidR="003918CA" w:rsidRPr="00D21E4F">
        <w:rPr>
          <w:rFonts w:ascii="Times" w:hAnsi="Times"/>
        </w:rPr>
        <w:t xml:space="preserve"> </w:t>
      </w:r>
      <w:r w:rsidR="004B41DE" w:rsidRPr="00D21E4F">
        <w:rPr>
          <w:rFonts w:ascii="Times" w:hAnsi="Times"/>
        </w:rPr>
        <w:t>associated with frequent ear infections (OR 3.37; 95% CI 1.76–6.46; p&lt;0.001) and family history</w:t>
      </w:r>
      <w:r w:rsidR="00D847F3" w:rsidRPr="00D21E4F">
        <w:rPr>
          <w:rFonts w:ascii="Times" w:hAnsi="Times"/>
        </w:rPr>
        <w:t xml:space="preserve"> </w:t>
      </w:r>
      <w:r w:rsidR="004B41DE" w:rsidRPr="00D21E4F">
        <w:rPr>
          <w:rFonts w:ascii="Times" w:hAnsi="Times"/>
        </w:rPr>
        <w:t xml:space="preserve">of hearing loss (OR 5.12; 95% CI 2.14–12.23; p=0.001) but not viral load (OR 1.00; 95% CI 0.73–1.02; p=0.28) </w:t>
      </w:r>
      <w:r w:rsidR="00967499" w:rsidRPr="00D21E4F">
        <w:rPr>
          <w:rFonts w:ascii="Times" w:hAnsi="Times"/>
        </w:rPr>
        <w:t>or</w:t>
      </w:r>
      <w:r w:rsidR="004B41DE" w:rsidRPr="00D21E4F">
        <w:rPr>
          <w:rFonts w:ascii="Times" w:hAnsi="Times"/>
        </w:rPr>
        <w:t xml:space="preserve"> antiretroviral therapy</w:t>
      </w:r>
      <w:r w:rsidR="00AC1A74" w:rsidRPr="00D21E4F">
        <w:rPr>
          <w:rFonts w:ascii="Times" w:hAnsi="Times"/>
        </w:rPr>
        <w:t xml:space="preserve"> duration</w:t>
      </w:r>
      <w:r w:rsidR="004B41DE" w:rsidRPr="00D21E4F">
        <w:rPr>
          <w:rFonts w:ascii="Times" w:hAnsi="Times"/>
        </w:rPr>
        <w:t xml:space="preserve"> (OR 0.96; 95% CI 0.79–1.17; p=0.66).</w:t>
      </w:r>
      <w:r w:rsidR="006435A8" w:rsidRPr="00D21E4F">
        <w:rPr>
          <w:rFonts w:ascii="Times" w:hAnsi="Times"/>
        </w:rPr>
        <w:t xml:space="preserve"> </w:t>
      </w:r>
      <w:r w:rsidRPr="00D21E4F">
        <w:rPr>
          <w:rFonts w:ascii="Times" w:hAnsi="Times"/>
        </w:rPr>
        <w:t>Only 3</w:t>
      </w:r>
      <w:r w:rsidR="006435A8" w:rsidRPr="00D21E4F">
        <w:rPr>
          <w:rFonts w:ascii="Times" w:hAnsi="Times"/>
        </w:rPr>
        <w:t>5</w:t>
      </w:r>
      <w:r w:rsidRPr="00D21E4F">
        <w:rPr>
          <w:rFonts w:ascii="Times" w:hAnsi="Times"/>
        </w:rPr>
        <w:t xml:space="preserve">% of caregivers </w:t>
      </w:r>
      <w:r w:rsidR="00D47310" w:rsidRPr="00D21E4F">
        <w:rPr>
          <w:rFonts w:ascii="Times" w:hAnsi="Times"/>
        </w:rPr>
        <w:t xml:space="preserve">correctly </w:t>
      </w:r>
      <w:r w:rsidRPr="00D21E4F">
        <w:rPr>
          <w:rFonts w:ascii="Times" w:hAnsi="Times"/>
        </w:rPr>
        <w:t>perceived their child’s hearing loss.</w:t>
      </w:r>
      <w:r w:rsidRPr="00D21E4F">
        <w:rPr>
          <w:rFonts w:ascii="Times" w:hAnsi="Times"/>
        </w:rPr>
        <w:tab/>
      </w:r>
    </w:p>
    <w:p w14:paraId="25C9B3AF" w14:textId="56F8B5AC" w:rsidR="009A1F42" w:rsidRPr="00D21E4F" w:rsidRDefault="008C02BD" w:rsidP="00B92595">
      <w:pPr>
        <w:spacing w:line="480" w:lineRule="auto"/>
        <w:rPr>
          <w:rFonts w:ascii="Times" w:hAnsi="Times"/>
        </w:rPr>
      </w:pPr>
      <w:r w:rsidRPr="00D21E4F">
        <w:rPr>
          <w:rFonts w:ascii="Times" w:hAnsi="Times"/>
          <w:b/>
        </w:rPr>
        <w:t>Conclusion</w:t>
      </w:r>
      <w:r w:rsidR="006B438A" w:rsidRPr="00D21E4F">
        <w:rPr>
          <w:rFonts w:ascii="Times" w:hAnsi="Times"/>
          <w:b/>
        </w:rPr>
        <w:t>s</w:t>
      </w:r>
      <w:r w:rsidRPr="00D21E4F">
        <w:rPr>
          <w:rFonts w:ascii="Times" w:hAnsi="Times"/>
        </w:rPr>
        <w:t>:</w:t>
      </w:r>
      <w:r w:rsidR="00230F32" w:rsidRPr="00D21E4F">
        <w:rPr>
          <w:rFonts w:ascii="Times" w:hAnsi="Times"/>
        </w:rPr>
        <w:t xml:space="preserve"> </w:t>
      </w:r>
      <w:r w:rsidR="007E55CF" w:rsidRPr="00D21E4F">
        <w:rPr>
          <w:rFonts w:ascii="Times" w:hAnsi="Times"/>
        </w:rPr>
        <w:t>Hearing impairment occurs at a higher prevalence</w:t>
      </w:r>
      <w:r w:rsidR="00457A6E" w:rsidRPr="00D21E4F">
        <w:rPr>
          <w:rFonts w:ascii="Times" w:hAnsi="Times"/>
        </w:rPr>
        <w:t xml:space="preserve"> in HIV-infected children</w:t>
      </w:r>
      <w:r w:rsidR="00C342F5" w:rsidRPr="00D21E4F">
        <w:rPr>
          <w:rFonts w:ascii="Times" w:hAnsi="Times"/>
        </w:rPr>
        <w:t xml:space="preserve"> in Haiti</w:t>
      </w:r>
      <w:r w:rsidR="007E55CF" w:rsidRPr="00D21E4F">
        <w:rPr>
          <w:rFonts w:ascii="Times" w:hAnsi="Times"/>
        </w:rPr>
        <w:t xml:space="preserve"> than what is expected for those living without HIV</w:t>
      </w:r>
      <w:r w:rsidR="00457A6E" w:rsidRPr="00D21E4F">
        <w:rPr>
          <w:rFonts w:ascii="Times" w:hAnsi="Times"/>
        </w:rPr>
        <w:t xml:space="preserve">. </w:t>
      </w:r>
      <w:r w:rsidR="000E6408" w:rsidRPr="00D21E4F">
        <w:rPr>
          <w:rFonts w:ascii="Times" w:hAnsi="Times"/>
        </w:rPr>
        <w:t>Frequent ear infections</w:t>
      </w:r>
      <w:r w:rsidR="00912DB5" w:rsidRPr="00D21E4F">
        <w:rPr>
          <w:rFonts w:ascii="Times" w:hAnsi="Times"/>
        </w:rPr>
        <w:t xml:space="preserve"> </w:t>
      </w:r>
      <w:r w:rsidR="00C94934" w:rsidRPr="00D21E4F">
        <w:rPr>
          <w:rFonts w:ascii="Times" w:hAnsi="Times"/>
        </w:rPr>
        <w:t>were</w:t>
      </w:r>
      <w:r w:rsidR="000E6408" w:rsidRPr="00D21E4F">
        <w:rPr>
          <w:rFonts w:ascii="Times" w:hAnsi="Times"/>
        </w:rPr>
        <w:t xml:space="preserve"> significantly associated with hearing loss</w:t>
      </w:r>
      <w:r w:rsidR="00912DB5" w:rsidRPr="00D21E4F">
        <w:rPr>
          <w:rFonts w:ascii="Times" w:hAnsi="Times"/>
        </w:rPr>
        <w:t xml:space="preserve"> while antiretroviral therapy duration was not</w:t>
      </w:r>
      <w:r w:rsidR="000E6408" w:rsidRPr="00D21E4F">
        <w:rPr>
          <w:rFonts w:ascii="Times" w:hAnsi="Times"/>
        </w:rPr>
        <w:t>.</w:t>
      </w:r>
      <w:r w:rsidR="00FA08E1" w:rsidRPr="00D21E4F">
        <w:rPr>
          <w:rFonts w:ascii="Times" w:hAnsi="Times"/>
        </w:rPr>
        <w:t xml:space="preserve"> Despite their potential ototoxicity, </w:t>
      </w:r>
      <w:r w:rsidR="00762710" w:rsidRPr="00D21E4F">
        <w:rPr>
          <w:rFonts w:ascii="Times" w:hAnsi="Times"/>
        </w:rPr>
        <w:t xml:space="preserve">antiretroviral </w:t>
      </w:r>
      <w:r w:rsidR="007817B2" w:rsidRPr="00D21E4F">
        <w:rPr>
          <w:rFonts w:ascii="Times" w:hAnsi="Times"/>
        </w:rPr>
        <w:t>therapies</w:t>
      </w:r>
      <w:r w:rsidR="00762710" w:rsidRPr="00D21E4F">
        <w:rPr>
          <w:rFonts w:ascii="Times" w:hAnsi="Times"/>
        </w:rPr>
        <w:t xml:space="preserve"> </w:t>
      </w:r>
      <w:r w:rsidR="00FA08E1" w:rsidRPr="00D21E4F">
        <w:rPr>
          <w:rFonts w:ascii="Times" w:hAnsi="Times"/>
        </w:rPr>
        <w:t xml:space="preserve">should be continued and may decrease incidence of otitis media. </w:t>
      </w:r>
      <w:r w:rsidR="001F2D26" w:rsidRPr="00D21E4F">
        <w:rPr>
          <w:rFonts w:ascii="Times" w:hAnsi="Times"/>
        </w:rPr>
        <w:t>Low caregiver perception of hearing loss emphasizes</w:t>
      </w:r>
      <w:r w:rsidR="00A75750" w:rsidRPr="00D21E4F">
        <w:rPr>
          <w:rFonts w:ascii="Times" w:hAnsi="Times"/>
        </w:rPr>
        <w:t xml:space="preserve"> the need for</w:t>
      </w:r>
      <w:r w:rsidR="001F2D26" w:rsidRPr="00D21E4F">
        <w:rPr>
          <w:rFonts w:ascii="Times" w:hAnsi="Times"/>
        </w:rPr>
        <w:t xml:space="preserve"> </w:t>
      </w:r>
      <w:r w:rsidR="00A75750" w:rsidRPr="00D21E4F">
        <w:rPr>
          <w:rFonts w:ascii="Times" w:hAnsi="Times"/>
        </w:rPr>
        <w:t>routine</w:t>
      </w:r>
      <w:r w:rsidR="001F2D26" w:rsidRPr="00D21E4F">
        <w:rPr>
          <w:rFonts w:ascii="Times" w:hAnsi="Times"/>
        </w:rPr>
        <w:t xml:space="preserve"> hearing </w:t>
      </w:r>
      <w:r w:rsidR="00750FCF" w:rsidRPr="00D21E4F">
        <w:rPr>
          <w:rFonts w:ascii="Times" w:hAnsi="Times"/>
        </w:rPr>
        <w:t>screening</w:t>
      </w:r>
      <w:r w:rsidR="001F2D26" w:rsidRPr="00D21E4F">
        <w:rPr>
          <w:rFonts w:ascii="Times" w:hAnsi="Times"/>
        </w:rPr>
        <w:t xml:space="preserve"> for HIV-infected children.</w:t>
      </w:r>
    </w:p>
    <w:p w14:paraId="45FF153E" w14:textId="77777777" w:rsidR="009A1F42" w:rsidRPr="00D21E4F" w:rsidRDefault="009A1F42" w:rsidP="009A1F42">
      <w:pPr>
        <w:rPr>
          <w:rFonts w:ascii="Times" w:hAnsi="Times"/>
          <w:color w:val="000000" w:themeColor="text1"/>
        </w:rPr>
      </w:pPr>
      <w:r w:rsidRPr="00D21E4F">
        <w:rPr>
          <w:rFonts w:ascii="Times" w:hAnsi="Times"/>
          <w:b/>
        </w:rPr>
        <w:t>Key words</w:t>
      </w:r>
      <w:r w:rsidRPr="00D21E4F">
        <w:rPr>
          <w:rFonts w:ascii="Times" w:hAnsi="Times"/>
        </w:rPr>
        <w:t xml:space="preserve">: </w:t>
      </w:r>
      <w:r w:rsidRPr="00D21E4F">
        <w:rPr>
          <w:rFonts w:ascii="Times" w:hAnsi="Times"/>
          <w:color w:val="000000" w:themeColor="text1"/>
        </w:rPr>
        <w:t>HIV, hearing loss, hearing screening, Haiti, children, public health</w:t>
      </w:r>
    </w:p>
    <w:p w14:paraId="1164B0E8" w14:textId="4C31990F" w:rsidR="0003029F" w:rsidRPr="00D21E4F" w:rsidRDefault="00E35F78" w:rsidP="00B92595">
      <w:pPr>
        <w:spacing w:line="480" w:lineRule="auto"/>
        <w:rPr>
          <w:rFonts w:ascii="Times" w:hAnsi="Times"/>
        </w:rPr>
      </w:pPr>
      <w:r w:rsidRPr="00D21E4F">
        <w:rPr>
          <w:rFonts w:ascii="Times" w:hAnsi="Times"/>
        </w:rPr>
        <w:br w:type="page"/>
      </w:r>
    </w:p>
    <w:p w14:paraId="72415B7D" w14:textId="14042862" w:rsidR="00E35F78" w:rsidRPr="00D21E4F" w:rsidRDefault="006B438A" w:rsidP="006B438A">
      <w:pPr>
        <w:spacing w:line="480" w:lineRule="auto"/>
        <w:rPr>
          <w:rFonts w:ascii="Times" w:hAnsi="Times"/>
          <w:b/>
        </w:rPr>
      </w:pPr>
      <w:r w:rsidRPr="00D21E4F">
        <w:rPr>
          <w:rFonts w:ascii="Times" w:hAnsi="Times"/>
          <w:b/>
        </w:rPr>
        <w:lastRenderedPageBreak/>
        <w:t xml:space="preserve">1. </w:t>
      </w:r>
      <w:r w:rsidR="00E35F78" w:rsidRPr="00D21E4F">
        <w:rPr>
          <w:rFonts w:ascii="Times" w:hAnsi="Times"/>
          <w:b/>
        </w:rPr>
        <w:t>Introduction</w:t>
      </w:r>
    </w:p>
    <w:p w14:paraId="77FBE34A" w14:textId="09EC9128" w:rsidR="009A192E" w:rsidRPr="00D21E4F" w:rsidRDefault="006B1BB6" w:rsidP="00A2792C">
      <w:pPr>
        <w:spacing w:line="480" w:lineRule="auto"/>
        <w:rPr>
          <w:rFonts w:ascii="Times" w:hAnsi="Times"/>
        </w:rPr>
      </w:pPr>
      <w:r w:rsidRPr="00D21E4F">
        <w:rPr>
          <w:rFonts w:ascii="Times" w:hAnsi="Times"/>
        </w:rPr>
        <w:tab/>
      </w:r>
      <w:r w:rsidR="000A7810" w:rsidRPr="00D21E4F">
        <w:rPr>
          <w:rFonts w:ascii="Times" w:hAnsi="Times"/>
        </w:rPr>
        <w:t>The World Health Organization (WHO)</w:t>
      </w:r>
      <w:r w:rsidR="00EF1B21" w:rsidRPr="00D21E4F">
        <w:rPr>
          <w:rFonts w:ascii="Times" w:hAnsi="Times"/>
        </w:rPr>
        <w:t xml:space="preserve"> </w:t>
      </w:r>
      <w:r w:rsidR="00AD2266" w:rsidRPr="00D21E4F">
        <w:rPr>
          <w:rFonts w:ascii="Times" w:hAnsi="Times"/>
        </w:rPr>
        <w:t>estimates</w:t>
      </w:r>
      <w:r w:rsidR="008F0983" w:rsidRPr="00D21E4F">
        <w:rPr>
          <w:rFonts w:ascii="Times" w:hAnsi="Times"/>
        </w:rPr>
        <w:t xml:space="preserve"> that </w:t>
      </w:r>
      <w:r w:rsidR="00DD0746" w:rsidRPr="00D21E4F">
        <w:rPr>
          <w:rFonts w:ascii="Times" w:hAnsi="Times"/>
        </w:rPr>
        <w:t>43</w:t>
      </w:r>
      <w:r w:rsidR="00FD080F" w:rsidRPr="00D21E4F">
        <w:rPr>
          <w:rFonts w:ascii="Times" w:hAnsi="Times"/>
        </w:rPr>
        <w:t>2</w:t>
      </w:r>
      <w:r w:rsidR="00DD0746" w:rsidRPr="00D21E4F">
        <w:rPr>
          <w:rFonts w:ascii="Times" w:hAnsi="Times"/>
        </w:rPr>
        <w:t xml:space="preserve"> million </w:t>
      </w:r>
      <w:r w:rsidR="00340862" w:rsidRPr="00D21E4F">
        <w:rPr>
          <w:rFonts w:ascii="Times" w:hAnsi="Times"/>
        </w:rPr>
        <w:t xml:space="preserve">adults and 34 million </w:t>
      </w:r>
      <w:r w:rsidR="008D3294" w:rsidRPr="00D21E4F">
        <w:rPr>
          <w:rFonts w:ascii="Times" w:hAnsi="Times"/>
        </w:rPr>
        <w:t>children</w:t>
      </w:r>
      <w:r w:rsidR="0069524F" w:rsidRPr="00D21E4F">
        <w:rPr>
          <w:rFonts w:ascii="Times" w:hAnsi="Times"/>
        </w:rPr>
        <w:t xml:space="preserve"> </w:t>
      </w:r>
      <w:r w:rsidR="008157C4" w:rsidRPr="00D21E4F">
        <w:rPr>
          <w:rFonts w:ascii="Times" w:hAnsi="Times"/>
        </w:rPr>
        <w:t>globally</w:t>
      </w:r>
      <w:r w:rsidR="00DD0746" w:rsidRPr="00D21E4F">
        <w:rPr>
          <w:rFonts w:ascii="Times" w:hAnsi="Times"/>
        </w:rPr>
        <w:t xml:space="preserve"> have disabling </w:t>
      </w:r>
      <w:r w:rsidR="00FD78FA" w:rsidRPr="00D21E4F">
        <w:rPr>
          <w:rFonts w:ascii="Times" w:hAnsi="Times"/>
        </w:rPr>
        <w:t xml:space="preserve">hearing </w:t>
      </w:r>
      <w:r w:rsidR="001C2AA5" w:rsidRPr="00D21E4F">
        <w:rPr>
          <w:rFonts w:ascii="Times" w:hAnsi="Times"/>
        </w:rPr>
        <w:t>loss</w:t>
      </w:r>
      <w:r w:rsidR="00F600F2" w:rsidRPr="00D21E4F">
        <w:rPr>
          <w:rFonts w:ascii="Times" w:hAnsi="Times"/>
        </w:rPr>
        <w:t>, the most common congenital sensory impairment,</w:t>
      </w:r>
      <w:r w:rsidR="00DD0746" w:rsidRPr="00D21E4F">
        <w:rPr>
          <w:rFonts w:ascii="Times" w:hAnsi="Times"/>
        </w:rPr>
        <w:t xml:space="preserve"> an</w:t>
      </w:r>
      <w:r w:rsidR="00407B85" w:rsidRPr="00D21E4F">
        <w:rPr>
          <w:rFonts w:ascii="Times" w:hAnsi="Times"/>
        </w:rPr>
        <w:t>d that nearly 60%</w:t>
      </w:r>
      <w:r w:rsidR="00675378" w:rsidRPr="00D21E4F">
        <w:rPr>
          <w:rFonts w:ascii="Times" w:hAnsi="Times"/>
        </w:rPr>
        <w:t xml:space="preserve"> of </w:t>
      </w:r>
      <w:r w:rsidR="00C017FA" w:rsidRPr="00D21E4F">
        <w:rPr>
          <w:rFonts w:ascii="Times" w:hAnsi="Times"/>
        </w:rPr>
        <w:t xml:space="preserve">these </w:t>
      </w:r>
      <w:r w:rsidR="00675378" w:rsidRPr="00D21E4F">
        <w:rPr>
          <w:rFonts w:ascii="Times" w:hAnsi="Times"/>
        </w:rPr>
        <w:t>cases are preventable</w:t>
      </w:r>
      <w:r w:rsidR="009F78E7" w:rsidRPr="00D21E4F">
        <w:rPr>
          <w:rFonts w:ascii="Times" w:hAnsi="Times"/>
        </w:rPr>
        <w:t xml:space="preserve"> </w:t>
      </w:r>
      <w:r w:rsidR="00724FCF" w:rsidRPr="00D21E4F">
        <w:rPr>
          <w:rFonts w:ascii="Times" w:hAnsi="Times"/>
        </w:rPr>
        <w:fldChar w:fldCharType="begin"/>
      </w:r>
      <w:r w:rsidR="008D4CCC" w:rsidRPr="00D21E4F">
        <w:rPr>
          <w:rFonts w:ascii="Times" w:hAnsi="Times"/>
        </w:rPr>
        <w:instrText xml:space="preserve"> ADDIN EN.CITE &lt;EndNote&gt;&lt;Cite&gt;&lt;Author&gt;World Health Organization&lt;/Author&gt;&lt;Year&gt;2021&lt;/Year&gt;&lt;RecNum&gt;417&lt;/RecNum&gt;&lt;DisplayText&gt;[1]&lt;/DisplayText&gt;&lt;record&gt;&lt;rec-number&gt;417&lt;/rec-number&gt;&lt;foreign-keys&gt;&lt;key app="EN" db-id="erv2wfedqdwfwse9w5h5dr9cf529pwx55252" timestamp="1634567611"&gt;417&lt;/key&gt;&lt;/foreign-keys&gt;&lt;ref-type name="Web Page"&gt;12&lt;/ref-type&gt;&lt;contributors&gt;&lt;authors&gt;&lt;author&gt;World Health Organization,&lt;/author&gt;&lt;/authors&gt;&lt;/contributors&gt;&lt;titles&gt;&lt;title&gt;Deafness and hearing loss&lt;/title&gt;&lt;/titles&gt;&lt;dates&gt;&lt;year&gt;2021&lt;/year&gt;&lt;/dates&gt;&lt;urls&gt;&lt;related-urls&gt;&lt;url&gt;https://www.who.int/news-room/fact-sheets/detail/deafness-and-hearing-loss&lt;/url&gt;&lt;/related-urls&gt;&lt;/urls&gt;&lt;/record&gt;&lt;/Cite&gt;&lt;/EndNote&gt;</w:instrText>
      </w:r>
      <w:r w:rsidR="00724FCF" w:rsidRPr="00D21E4F">
        <w:rPr>
          <w:rFonts w:ascii="Times" w:hAnsi="Times"/>
        </w:rPr>
        <w:fldChar w:fldCharType="separate"/>
      </w:r>
      <w:r w:rsidR="008D4CCC" w:rsidRPr="00D21E4F">
        <w:rPr>
          <w:rFonts w:ascii="Times" w:hAnsi="Times"/>
          <w:noProof/>
        </w:rPr>
        <w:t>[1]</w:t>
      </w:r>
      <w:r w:rsidR="00724FCF" w:rsidRPr="00D21E4F">
        <w:rPr>
          <w:rFonts w:ascii="Times" w:hAnsi="Times"/>
        </w:rPr>
        <w:fldChar w:fldCharType="end"/>
      </w:r>
      <w:r w:rsidR="009F78E7" w:rsidRPr="00D21E4F">
        <w:rPr>
          <w:rFonts w:ascii="Times" w:hAnsi="Times"/>
        </w:rPr>
        <w:t>.</w:t>
      </w:r>
      <w:r w:rsidR="00A66A0E" w:rsidRPr="00D21E4F">
        <w:rPr>
          <w:rFonts w:ascii="Times" w:hAnsi="Times"/>
        </w:rPr>
        <w:t xml:space="preserve"> </w:t>
      </w:r>
      <w:r w:rsidR="00F600F2" w:rsidRPr="00D21E4F">
        <w:rPr>
          <w:rFonts w:ascii="Times" w:hAnsi="Times"/>
        </w:rPr>
        <w:t>U</w:t>
      </w:r>
      <w:r w:rsidR="005009F0" w:rsidRPr="00D21E4F">
        <w:rPr>
          <w:rFonts w:ascii="Times" w:hAnsi="Times"/>
        </w:rPr>
        <w:t xml:space="preserve">naddressed </w:t>
      </w:r>
      <w:r w:rsidR="00FA54C8" w:rsidRPr="00D21E4F">
        <w:rPr>
          <w:rFonts w:ascii="Times" w:hAnsi="Times"/>
        </w:rPr>
        <w:t>hearing impairment</w:t>
      </w:r>
      <w:r w:rsidR="00D03473" w:rsidRPr="00D21E4F">
        <w:rPr>
          <w:rFonts w:ascii="Times" w:hAnsi="Times"/>
        </w:rPr>
        <w:t xml:space="preserve"> </w:t>
      </w:r>
      <w:r w:rsidR="00B20A54" w:rsidRPr="00D21E4F">
        <w:rPr>
          <w:rFonts w:ascii="Times" w:hAnsi="Times"/>
        </w:rPr>
        <w:t>can have</w:t>
      </w:r>
      <w:r w:rsidR="000B4B14" w:rsidRPr="00D21E4F">
        <w:rPr>
          <w:rFonts w:ascii="Times" w:hAnsi="Times"/>
        </w:rPr>
        <w:t xml:space="preserve"> devastating consequences</w:t>
      </w:r>
      <w:r w:rsidR="00243BD5" w:rsidRPr="00D21E4F">
        <w:rPr>
          <w:rFonts w:ascii="Times" w:hAnsi="Times"/>
        </w:rPr>
        <w:t xml:space="preserve"> </w:t>
      </w:r>
      <w:r w:rsidR="00B30A67" w:rsidRPr="00D21E4F">
        <w:rPr>
          <w:rFonts w:ascii="Times" w:hAnsi="Times"/>
        </w:rPr>
        <w:t>on</w:t>
      </w:r>
      <w:r w:rsidR="00243BD5" w:rsidRPr="00D21E4F">
        <w:rPr>
          <w:rFonts w:ascii="Times" w:hAnsi="Times"/>
        </w:rPr>
        <w:t xml:space="preserve"> </w:t>
      </w:r>
      <w:r w:rsidR="00782783" w:rsidRPr="00D21E4F">
        <w:rPr>
          <w:rFonts w:ascii="Times" w:hAnsi="Times"/>
        </w:rPr>
        <w:t>speech</w:t>
      </w:r>
      <w:r w:rsidR="002065B8" w:rsidRPr="00D21E4F">
        <w:rPr>
          <w:rFonts w:ascii="Times" w:hAnsi="Times"/>
        </w:rPr>
        <w:t xml:space="preserve"> and </w:t>
      </w:r>
      <w:r w:rsidR="00370FC5" w:rsidRPr="00D21E4F">
        <w:rPr>
          <w:rFonts w:ascii="Times" w:hAnsi="Times"/>
        </w:rPr>
        <w:t>language</w:t>
      </w:r>
      <w:r w:rsidR="002065B8" w:rsidRPr="00D21E4F">
        <w:rPr>
          <w:rFonts w:ascii="Times" w:hAnsi="Times"/>
        </w:rPr>
        <w:t xml:space="preserve"> </w:t>
      </w:r>
      <w:r w:rsidR="00086330" w:rsidRPr="00D21E4F">
        <w:rPr>
          <w:rFonts w:ascii="Times" w:hAnsi="Times"/>
        </w:rPr>
        <w:t>development</w:t>
      </w:r>
      <w:r w:rsidR="002065B8" w:rsidRPr="00D21E4F">
        <w:rPr>
          <w:rFonts w:ascii="Times" w:hAnsi="Times"/>
        </w:rPr>
        <w:t xml:space="preserve"> </w:t>
      </w:r>
      <w:r w:rsidR="00086330" w:rsidRPr="00D21E4F">
        <w:rPr>
          <w:rFonts w:ascii="Times" w:hAnsi="Times"/>
        </w:rPr>
        <w:t>and</w:t>
      </w:r>
      <w:r w:rsidR="00C3164E" w:rsidRPr="00D21E4F">
        <w:rPr>
          <w:rFonts w:ascii="Times" w:hAnsi="Times"/>
        </w:rPr>
        <w:t xml:space="preserve"> </w:t>
      </w:r>
      <w:r w:rsidR="00364357" w:rsidRPr="00D21E4F">
        <w:rPr>
          <w:rFonts w:ascii="Times" w:hAnsi="Times"/>
        </w:rPr>
        <w:t xml:space="preserve">future </w:t>
      </w:r>
      <w:r w:rsidR="005D206A" w:rsidRPr="00D21E4F">
        <w:rPr>
          <w:rFonts w:ascii="Times" w:hAnsi="Times"/>
        </w:rPr>
        <w:t>education</w:t>
      </w:r>
      <w:r w:rsidR="00364357" w:rsidRPr="00D21E4F">
        <w:rPr>
          <w:rFonts w:ascii="Times" w:hAnsi="Times"/>
        </w:rPr>
        <w:t>al</w:t>
      </w:r>
      <w:r w:rsidR="005D206A" w:rsidRPr="00D21E4F">
        <w:rPr>
          <w:rFonts w:ascii="Times" w:hAnsi="Times"/>
        </w:rPr>
        <w:t xml:space="preserve"> and employment opportunities</w:t>
      </w:r>
      <w:r w:rsidR="009F78E7" w:rsidRPr="00D21E4F">
        <w:rPr>
          <w:rFonts w:ascii="Times" w:hAnsi="Times"/>
        </w:rPr>
        <w:t xml:space="preserve"> </w:t>
      </w:r>
      <w:r w:rsidR="001336C8" w:rsidRPr="00D21E4F">
        <w:rPr>
          <w:rFonts w:ascii="Times" w:hAnsi="Times"/>
        </w:rPr>
        <w:fldChar w:fldCharType="begin"/>
      </w:r>
      <w:r w:rsidR="008D4CCC" w:rsidRPr="00D21E4F">
        <w:rPr>
          <w:rFonts w:ascii="Times" w:hAnsi="Times"/>
        </w:rPr>
        <w:instrText xml:space="preserve"> ADDIN EN.CITE &lt;EndNote&gt;&lt;Cite&gt;&lt;Author&gt;Madell&lt;/Author&gt;&lt;Year&gt;2018&lt;/Year&gt;&lt;RecNum&gt;419&lt;/RecNum&gt;&lt;DisplayText&gt;[2]&lt;/DisplayText&gt;&lt;record&gt;&lt;rec-number&gt;419&lt;/rec-number&gt;&lt;foreign-keys&gt;&lt;key app="EN" db-id="erv2wfedqdwfwse9w5h5dr9cf529pwx55252" timestamp="1634571716"&gt;419&lt;/key&gt;&lt;/foreign-keys&gt;&lt;ref-type name="Journal Article"&gt;17&lt;/ref-type&gt;&lt;contributors&gt;&lt;authors&gt;&lt;author&gt;Madell, J.R.&lt;/author&gt;&lt;author&gt;Hewitt, J.G.&lt;/author&gt;&lt;author&gt;Rotfleisch, S.&lt;/author&gt;&lt;/authors&gt;&lt;/contributors&gt;&lt;titles&gt;&lt;title&gt;Auditory Perception vs. Speech Production in Children&lt;/title&gt;&lt;secondary-title&gt;The Hearing Journal&lt;/secondary-title&gt;&lt;/titles&gt;&lt;periodical&gt;&lt;full-title&gt;The Hearing Journal&lt;/full-title&gt;&lt;/periodical&gt;&lt;pages&gt;14-18&lt;/pages&gt;&lt;volume&gt;71&lt;/volume&gt;&lt;number&gt;12&lt;/number&gt;&lt;dates&gt;&lt;year&gt;2018&lt;/year&gt;&lt;/dates&gt;&lt;urls&gt;&lt;/urls&gt;&lt;electronic-resource-num&gt;10.1097/01.HJ.0000550393.51777.97&lt;/electronic-resource-num&gt;&lt;/record&gt;&lt;/Cite&gt;&lt;/EndNote&gt;</w:instrText>
      </w:r>
      <w:r w:rsidR="001336C8" w:rsidRPr="00D21E4F">
        <w:rPr>
          <w:rFonts w:ascii="Times" w:hAnsi="Times"/>
        </w:rPr>
        <w:fldChar w:fldCharType="separate"/>
      </w:r>
      <w:r w:rsidR="008D4CCC" w:rsidRPr="00D21E4F">
        <w:rPr>
          <w:rFonts w:ascii="Times" w:hAnsi="Times"/>
          <w:noProof/>
        </w:rPr>
        <w:t>[2]</w:t>
      </w:r>
      <w:r w:rsidR="001336C8" w:rsidRPr="00D21E4F">
        <w:rPr>
          <w:rFonts w:ascii="Times" w:hAnsi="Times"/>
        </w:rPr>
        <w:fldChar w:fldCharType="end"/>
      </w:r>
      <w:r w:rsidR="009F78E7" w:rsidRPr="00D21E4F">
        <w:rPr>
          <w:rFonts w:ascii="Times" w:hAnsi="Times"/>
        </w:rPr>
        <w:t>.</w:t>
      </w:r>
      <w:r w:rsidR="00625110" w:rsidRPr="00D21E4F">
        <w:rPr>
          <w:rFonts w:ascii="Times" w:hAnsi="Times"/>
        </w:rPr>
        <w:t xml:space="preserve"> </w:t>
      </w:r>
      <w:r w:rsidR="00FE1EB8" w:rsidRPr="00D21E4F">
        <w:rPr>
          <w:rFonts w:ascii="Times" w:hAnsi="Times"/>
        </w:rPr>
        <w:t>However, h</w:t>
      </w:r>
      <w:r w:rsidR="00D857A3" w:rsidRPr="00D21E4F">
        <w:rPr>
          <w:rFonts w:ascii="Times" w:hAnsi="Times"/>
        </w:rPr>
        <w:t xml:space="preserve">earing-related disability and </w:t>
      </w:r>
      <w:r w:rsidR="00495DC1" w:rsidRPr="00D21E4F">
        <w:rPr>
          <w:rFonts w:ascii="Times" w:hAnsi="Times"/>
        </w:rPr>
        <w:t>associated costs can</w:t>
      </w:r>
      <w:r w:rsidR="007E47E1" w:rsidRPr="00D21E4F">
        <w:rPr>
          <w:rFonts w:ascii="Times" w:hAnsi="Times"/>
        </w:rPr>
        <w:t xml:space="preserve"> be</w:t>
      </w:r>
      <w:r w:rsidR="004A318D" w:rsidRPr="00D21E4F">
        <w:rPr>
          <w:rFonts w:ascii="Times" w:hAnsi="Times"/>
        </w:rPr>
        <w:t xml:space="preserve"> largely</w:t>
      </w:r>
      <w:r w:rsidR="00495DC1" w:rsidRPr="00D21E4F">
        <w:rPr>
          <w:rFonts w:ascii="Times" w:hAnsi="Times"/>
        </w:rPr>
        <w:t xml:space="preserve"> </w:t>
      </w:r>
      <w:r w:rsidR="00835FBF" w:rsidRPr="00D21E4F">
        <w:rPr>
          <w:rFonts w:ascii="Times" w:hAnsi="Times"/>
        </w:rPr>
        <w:t>curtailed with</w:t>
      </w:r>
      <w:r w:rsidR="00EC2F51" w:rsidRPr="00D21E4F">
        <w:rPr>
          <w:rFonts w:ascii="Times" w:hAnsi="Times"/>
        </w:rPr>
        <w:t xml:space="preserve"> </w:t>
      </w:r>
      <w:r w:rsidR="00835FBF" w:rsidRPr="00D21E4F">
        <w:rPr>
          <w:rFonts w:ascii="Times" w:hAnsi="Times"/>
        </w:rPr>
        <w:t>timely diagnosis</w:t>
      </w:r>
      <w:r w:rsidR="006433EA" w:rsidRPr="00D21E4F">
        <w:rPr>
          <w:rFonts w:ascii="Times" w:hAnsi="Times"/>
        </w:rPr>
        <w:t xml:space="preserve"> of </w:t>
      </w:r>
      <w:r w:rsidR="00FA54C8" w:rsidRPr="00D21E4F">
        <w:rPr>
          <w:rFonts w:ascii="Times" w:hAnsi="Times"/>
        </w:rPr>
        <w:t>hearing impairment</w:t>
      </w:r>
      <w:r w:rsidR="00835FBF" w:rsidRPr="00D21E4F">
        <w:rPr>
          <w:rFonts w:ascii="Times" w:hAnsi="Times"/>
        </w:rPr>
        <w:t xml:space="preserve"> and</w:t>
      </w:r>
      <w:r w:rsidR="00885F0D" w:rsidRPr="00D21E4F">
        <w:rPr>
          <w:rFonts w:ascii="Times" w:hAnsi="Times"/>
        </w:rPr>
        <w:t xml:space="preserve"> appropriate</w:t>
      </w:r>
      <w:r w:rsidR="00835FBF" w:rsidRPr="00D21E4F">
        <w:rPr>
          <w:rFonts w:ascii="Times" w:hAnsi="Times"/>
        </w:rPr>
        <w:t xml:space="preserve"> intervention</w:t>
      </w:r>
      <w:r w:rsidR="002423E8" w:rsidRPr="00D21E4F">
        <w:rPr>
          <w:rFonts w:ascii="Times" w:hAnsi="Times"/>
        </w:rPr>
        <w:t>s</w:t>
      </w:r>
      <w:r w:rsidR="009F78E7" w:rsidRPr="00D21E4F">
        <w:rPr>
          <w:rFonts w:ascii="Times" w:hAnsi="Times"/>
        </w:rPr>
        <w:t xml:space="preserve"> </w:t>
      </w:r>
      <w:r w:rsidR="002F3556" w:rsidRPr="00D21E4F">
        <w:rPr>
          <w:rFonts w:ascii="Times" w:hAnsi="Times"/>
        </w:rPr>
        <w:fldChar w:fldCharType="begin"/>
      </w:r>
      <w:r w:rsidR="008D4CCC" w:rsidRPr="00D21E4F">
        <w:rPr>
          <w:rFonts w:ascii="Times" w:hAnsi="Times"/>
        </w:rPr>
        <w:instrText xml:space="preserve"> ADDIN EN.CITE &lt;EndNote&gt;&lt;Cite&gt;&lt;Author&gt;World Health Organization&lt;/Author&gt;&lt;Year&gt;2017&lt;/Year&gt;&lt;RecNum&gt;418&lt;/RecNum&gt;&lt;DisplayText&gt;[3]&lt;/DisplayText&gt;&lt;record&gt;&lt;rec-number&gt;418&lt;/rec-number&gt;&lt;foreign-keys&gt;&lt;key app="EN" db-id="erv2wfedqdwfwse9w5h5dr9cf529pwx55252" timestamp="1634568979"&gt;418&lt;/key&gt;&lt;/foreign-keys&gt;&lt;ref-type name="Web Page"&gt;12&lt;/ref-type&gt;&lt;contributors&gt;&lt;authors&gt;&lt;author&gt;World Health Organization,&lt;/author&gt;&lt;/authors&gt;&lt;/contributors&gt;&lt;titles&gt;&lt;title&gt;Global Costs of Unaddressed Hearing Loss and Cost-effectiveness of Interventions&lt;/title&gt;&lt;/titles&gt;&lt;dates&gt;&lt;year&gt;2017&lt;/year&gt;&lt;/dates&gt;&lt;urls&gt;&lt;related-urls&gt;&lt;url&gt;https://www.who.int/pbd/deafness/world-hearing-day/CostOfUnaddressedHearingLossExecSummary.pdf&lt;/url&gt;&lt;/related-urls&gt;&lt;/urls&gt;&lt;/record&gt;&lt;/Cite&gt;&lt;/EndNote&gt;</w:instrText>
      </w:r>
      <w:r w:rsidR="002F3556" w:rsidRPr="00D21E4F">
        <w:rPr>
          <w:rFonts w:ascii="Times" w:hAnsi="Times"/>
        </w:rPr>
        <w:fldChar w:fldCharType="separate"/>
      </w:r>
      <w:r w:rsidR="008D4CCC" w:rsidRPr="00D21E4F">
        <w:rPr>
          <w:rFonts w:ascii="Times" w:hAnsi="Times"/>
          <w:noProof/>
        </w:rPr>
        <w:t>[3]</w:t>
      </w:r>
      <w:r w:rsidR="002F3556" w:rsidRPr="00D21E4F">
        <w:rPr>
          <w:rFonts w:ascii="Times" w:hAnsi="Times"/>
        </w:rPr>
        <w:fldChar w:fldCharType="end"/>
      </w:r>
      <w:r w:rsidR="009F78E7" w:rsidRPr="00D21E4F">
        <w:rPr>
          <w:rFonts w:ascii="Times" w:hAnsi="Times"/>
        </w:rPr>
        <w:t>.</w:t>
      </w:r>
    </w:p>
    <w:p w14:paraId="59B1CB47" w14:textId="0028977B" w:rsidR="00250A2A" w:rsidRPr="00D21E4F" w:rsidRDefault="00140586" w:rsidP="00A2792C">
      <w:pPr>
        <w:spacing w:line="480" w:lineRule="auto"/>
        <w:rPr>
          <w:rFonts w:ascii="Times" w:hAnsi="Times"/>
        </w:rPr>
      </w:pPr>
      <w:r w:rsidRPr="00D21E4F">
        <w:rPr>
          <w:rFonts w:ascii="Times" w:hAnsi="Times"/>
        </w:rPr>
        <w:tab/>
      </w:r>
      <w:r w:rsidR="004C79B0" w:rsidRPr="00D21E4F">
        <w:rPr>
          <w:rFonts w:ascii="Times" w:hAnsi="Times"/>
        </w:rPr>
        <w:t>A</w:t>
      </w:r>
      <w:r w:rsidRPr="00D21E4F">
        <w:rPr>
          <w:rFonts w:ascii="Times" w:hAnsi="Times"/>
        </w:rPr>
        <w:t xml:space="preserve"> majority of </w:t>
      </w:r>
      <w:r w:rsidR="006D77CC" w:rsidRPr="00D21E4F">
        <w:rPr>
          <w:rFonts w:ascii="Times" w:hAnsi="Times"/>
        </w:rPr>
        <w:t xml:space="preserve">children </w:t>
      </w:r>
      <w:r w:rsidR="00214B36" w:rsidRPr="00D21E4F">
        <w:rPr>
          <w:rFonts w:ascii="Times" w:hAnsi="Times"/>
        </w:rPr>
        <w:t>suffering from</w:t>
      </w:r>
      <w:r w:rsidR="00CA35F5" w:rsidRPr="00D21E4F">
        <w:rPr>
          <w:rFonts w:ascii="Times" w:hAnsi="Times"/>
        </w:rPr>
        <w:t xml:space="preserve"> </w:t>
      </w:r>
      <w:r w:rsidR="00FA54C8" w:rsidRPr="00D21E4F">
        <w:rPr>
          <w:rFonts w:ascii="Times" w:hAnsi="Times"/>
        </w:rPr>
        <w:t>hearing impairment</w:t>
      </w:r>
      <w:r w:rsidR="00CA35F5" w:rsidRPr="00D21E4F">
        <w:rPr>
          <w:rFonts w:ascii="Times" w:hAnsi="Times"/>
        </w:rPr>
        <w:t xml:space="preserve"> </w:t>
      </w:r>
      <w:r w:rsidR="00214B36" w:rsidRPr="00D21E4F">
        <w:rPr>
          <w:rFonts w:ascii="Times" w:hAnsi="Times"/>
        </w:rPr>
        <w:t>are</w:t>
      </w:r>
      <w:r w:rsidR="00CA35F5" w:rsidRPr="00D21E4F">
        <w:rPr>
          <w:rFonts w:ascii="Times" w:hAnsi="Times"/>
        </w:rPr>
        <w:t xml:space="preserve"> from low- and middle-income countries</w:t>
      </w:r>
      <w:r w:rsidR="00B25E13" w:rsidRPr="00D21E4F">
        <w:rPr>
          <w:rFonts w:ascii="Times" w:hAnsi="Times"/>
        </w:rPr>
        <w:t xml:space="preserve">, which </w:t>
      </w:r>
      <w:r w:rsidR="008F388B" w:rsidRPr="00D21E4F">
        <w:rPr>
          <w:rFonts w:ascii="Times" w:hAnsi="Times"/>
        </w:rPr>
        <w:t xml:space="preserve">also bear the </w:t>
      </w:r>
      <w:r w:rsidR="00800FE7" w:rsidRPr="00D21E4F">
        <w:rPr>
          <w:rFonts w:ascii="Times" w:hAnsi="Times"/>
        </w:rPr>
        <w:t xml:space="preserve">overwhelming </w:t>
      </w:r>
      <w:r w:rsidR="008F388B" w:rsidRPr="00D21E4F">
        <w:rPr>
          <w:rFonts w:ascii="Times" w:hAnsi="Times"/>
        </w:rPr>
        <w:t>burden of the human immunodeficiency</w:t>
      </w:r>
      <w:r w:rsidR="00162176" w:rsidRPr="00D21E4F">
        <w:rPr>
          <w:rFonts w:ascii="Times" w:hAnsi="Times"/>
        </w:rPr>
        <w:t xml:space="preserve"> </w:t>
      </w:r>
      <w:r w:rsidR="008F388B" w:rsidRPr="00D21E4F">
        <w:rPr>
          <w:rFonts w:ascii="Times" w:hAnsi="Times"/>
        </w:rPr>
        <w:t>virus (HIV)</w:t>
      </w:r>
      <w:r w:rsidR="009F78E7" w:rsidRPr="00D21E4F">
        <w:rPr>
          <w:rFonts w:ascii="Times" w:hAnsi="Times"/>
        </w:rPr>
        <w:t xml:space="preserve"> </w:t>
      </w:r>
      <w:r w:rsidR="00B44A6F" w:rsidRPr="00D21E4F">
        <w:rPr>
          <w:rFonts w:ascii="Times" w:hAnsi="Times"/>
        </w:rPr>
        <w:fldChar w:fldCharType="begin"/>
      </w:r>
      <w:r w:rsidR="008D4CCC" w:rsidRPr="00D21E4F">
        <w:rPr>
          <w:rFonts w:ascii="Times" w:hAnsi="Times"/>
        </w:rPr>
        <w:instrText xml:space="preserve"> ADDIN EN.CITE &lt;EndNote&gt;&lt;Cite&gt;&lt;Author&gt;World Health Organization&lt;/Author&gt;&lt;Year&gt;2021&lt;/Year&gt;&lt;RecNum&gt;417&lt;/RecNum&gt;&lt;DisplayText&gt;[1, 4]&lt;/DisplayText&gt;&lt;record&gt;&lt;rec-number&gt;417&lt;/rec-number&gt;&lt;foreign-keys&gt;&lt;key app="EN" db-id="erv2wfedqdwfwse9w5h5dr9cf529pwx55252" timestamp="1634567611"&gt;417&lt;/key&gt;&lt;/foreign-keys&gt;&lt;ref-type name="Web Page"&gt;12&lt;/ref-type&gt;&lt;contributors&gt;&lt;authors&gt;&lt;author&gt;World Health Organization,&lt;/author&gt;&lt;/authors&gt;&lt;/contributors&gt;&lt;titles&gt;&lt;title&gt;Deafness and hearing loss&lt;/title&gt;&lt;/titles&gt;&lt;dates&gt;&lt;year&gt;2021&lt;/year&gt;&lt;/dates&gt;&lt;urls&gt;&lt;related-urls&gt;&lt;url&gt;https://www.who.int/news-room/fact-sheets/detail/deafness-and-hearing-loss&lt;/url&gt;&lt;/related-urls&gt;&lt;/urls&gt;&lt;/record&gt;&lt;/Cite&gt;&lt;Cite&gt;&lt;Author&gt;UNAIDS&lt;/Author&gt;&lt;Year&gt;2021&lt;/Year&gt;&lt;RecNum&gt;420&lt;/RecNum&gt;&lt;record&gt;&lt;rec-number&gt;420&lt;/rec-number&gt;&lt;foreign-keys&gt;&lt;key app="EN" db-id="erv2wfedqdwfwse9w5h5dr9cf529pwx55252" timestamp="1634571873"&gt;420&lt;/key&gt;&lt;/foreign-keys&gt;&lt;ref-type name="Web Page"&gt;12&lt;/ref-type&gt;&lt;contributors&gt;&lt;authors&gt;&lt;author&gt;UNAIDS,&lt;/author&gt;&lt;/authors&gt;&lt;/contributors&gt;&lt;titles&gt;&lt;title&gt;2021 Global AIDS Update&lt;/title&gt;&lt;/titles&gt;&lt;dates&gt;&lt;year&gt;2021&lt;/year&gt;&lt;/dates&gt;&lt;urls&gt;&lt;related-urls&gt;&lt;url&gt;https://www.unaids.org/sites/default/files/media_asset/2021-global-aids-update_en.pdf&lt;/url&gt;&lt;/related-urls&gt;&lt;/urls&gt;&lt;/record&gt;&lt;/Cite&gt;&lt;/EndNote&gt;</w:instrText>
      </w:r>
      <w:r w:rsidR="00B44A6F" w:rsidRPr="00D21E4F">
        <w:rPr>
          <w:rFonts w:ascii="Times" w:hAnsi="Times"/>
        </w:rPr>
        <w:fldChar w:fldCharType="separate"/>
      </w:r>
      <w:r w:rsidR="008D4CCC" w:rsidRPr="00D21E4F">
        <w:rPr>
          <w:rFonts w:ascii="Times" w:hAnsi="Times"/>
          <w:noProof/>
        </w:rPr>
        <w:t>[1, 4]</w:t>
      </w:r>
      <w:r w:rsidR="00B44A6F" w:rsidRPr="00D21E4F">
        <w:rPr>
          <w:rFonts w:ascii="Times" w:hAnsi="Times"/>
        </w:rPr>
        <w:fldChar w:fldCharType="end"/>
      </w:r>
      <w:r w:rsidR="009F78E7" w:rsidRPr="00D21E4F">
        <w:rPr>
          <w:rFonts w:ascii="Times" w:hAnsi="Times"/>
        </w:rPr>
        <w:t>.</w:t>
      </w:r>
      <w:r w:rsidR="00AB516D" w:rsidRPr="00D21E4F">
        <w:rPr>
          <w:rFonts w:ascii="Times" w:hAnsi="Times"/>
        </w:rPr>
        <w:t xml:space="preserve"> </w:t>
      </w:r>
      <w:r w:rsidR="0091119B" w:rsidRPr="00D21E4F">
        <w:rPr>
          <w:rFonts w:ascii="Times" w:hAnsi="Times"/>
        </w:rPr>
        <w:t xml:space="preserve">Studies </w:t>
      </w:r>
      <w:r w:rsidR="00066285" w:rsidRPr="00D21E4F">
        <w:rPr>
          <w:rFonts w:ascii="Times" w:hAnsi="Times"/>
        </w:rPr>
        <w:t>thus far</w:t>
      </w:r>
      <w:r w:rsidR="00DC648E" w:rsidRPr="00D21E4F">
        <w:rPr>
          <w:rFonts w:ascii="Times" w:hAnsi="Times"/>
        </w:rPr>
        <w:t xml:space="preserve"> </w:t>
      </w:r>
      <w:r w:rsidR="009772BC" w:rsidRPr="00D21E4F">
        <w:rPr>
          <w:rFonts w:ascii="Times" w:hAnsi="Times"/>
        </w:rPr>
        <w:t xml:space="preserve">have </w:t>
      </w:r>
      <w:r w:rsidR="000F6D45" w:rsidRPr="00D21E4F">
        <w:rPr>
          <w:rFonts w:ascii="Times" w:hAnsi="Times"/>
        </w:rPr>
        <w:t xml:space="preserve">mainly </w:t>
      </w:r>
      <w:r w:rsidR="009772BC" w:rsidRPr="00D21E4F">
        <w:rPr>
          <w:rFonts w:ascii="Times" w:hAnsi="Times"/>
        </w:rPr>
        <w:t xml:space="preserve">used </w:t>
      </w:r>
      <w:r w:rsidR="00066285" w:rsidRPr="00D21E4F">
        <w:rPr>
          <w:rFonts w:ascii="Times" w:hAnsi="Times"/>
        </w:rPr>
        <w:t>small</w:t>
      </w:r>
      <w:r w:rsidR="009772BC" w:rsidRPr="00D21E4F">
        <w:rPr>
          <w:rFonts w:ascii="Times" w:hAnsi="Times"/>
        </w:rPr>
        <w:t xml:space="preserve"> sample sizes</w:t>
      </w:r>
      <w:r w:rsidR="00066285" w:rsidRPr="00D21E4F">
        <w:rPr>
          <w:rFonts w:ascii="Times" w:hAnsi="Times"/>
        </w:rPr>
        <w:t xml:space="preserve"> to report variable</w:t>
      </w:r>
      <w:r w:rsidR="00C011B1" w:rsidRPr="00D21E4F">
        <w:rPr>
          <w:rFonts w:ascii="Times" w:hAnsi="Times"/>
        </w:rPr>
        <w:t xml:space="preserve"> </w:t>
      </w:r>
      <w:r w:rsidR="00B504CE" w:rsidRPr="00D21E4F">
        <w:rPr>
          <w:rFonts w:ascii="Times" w:hAnsi="Times"/>
        </w:rPr>
        <w:t xml:space="preserve">prevalence </w:t>
      </w:r>
      <w:r w:rsidR="00C011B1" w:rsidRPr="00D21E4F">
        <w:rPr>
          <w:rFonts w:ascii="Times" w:hAnsi="Times"/>
        </w:rPr>
        <w:t>of</w:t>
      </w:r>
      <w:r w:rsidR="00066285" w:rsidRPr="00D21E4F">
        <w:rPr>
          <w:rFonts w:ascii="Times" w:hAnsi="Times"/>
        </w:rPr>
        <w:t xml:space="preserve"> </w:t>
      </w:r>
      <w:r w:rsidR="00FA54C8" w:rsidRPr="00D21E4F">
        <w:rPr>
          <w:rFonts w:ascii="Times" w:hAnsi="Times"/>
        </w:rPr>
        <w:t>hearing impairment</w:t>
      </w:r>
      <w:r w:rsidR="009D4FA1" w:rsidRPr="00D21E4F">
        <w:rPr>
          <w:rFonts w:ascii="Times" w:hAnsi="Times"/>
        </w:rPr>
        <w:t xml:space="preserve"> among </w:t>
      </w:r>
      <w:r w:rsidR="00DB1946" w:rsidRPr="00D21E4F">
        <w:rPr>
          <w:rFonts w:ascii="Times" w:hAnsi="Times"/>
        </w:rPr>
        <w:t xml:space="preserve">HIV-infected </w:t>
      </w:r>
      <w:r w:rsidR="005426E4" w:rsidRPr="00D21E4F">
        <w:rPr>
          <w:rFonts w:ascii="Times" w:hAnsi="Times"/>
        </w:rPr>
        <w:t>children</w:t>
      </w:r>
      <w:r w:rsidR="009829B4" w:rsidRPr="00D21E4F">
        <w:rPr>
          <w:rFonts w:ascii="Times" w:hAnsi="Times"/>
        </w:rPr>
        <w:t>, ranging from</w:t>
      </w:r>
      <w:r w:rsidR="005426E4" w:rsidRPr="00D21E4F">
        <w:rPr>
          <w:rFonts w:ascii="Times" w:hAnsi="Times"/>
        </w:rPr>
        <w:t xml:space="preserve"> 6.4% to 84.8%</w:t>
      </w:r>
      <w:r w:rsidR="009F78E7" w:rsidRPr="00D21E4F">
        <w:rPr>
          <w:rFonts w:ascii="Times" w:hAnsi="Times"/>
        </w:rPr>
        <w:t xml:space="preserve"> </w:t>
      </w:r>
      <w:r w:rsidR="00D71E42" w:rsidRPr="00D21E4F">
        <w:rPr>
          <w:rFonts w:ascii="Times" w:hAnsi="Times"/>
        </w:rPr>
        <w:fldChar w:fldCharType="begin">
          <w:fldData xml:space="preserve">PEVuZE5vdGU+PENpdGU+PEF1dGhvcj5Ub3JyZTwvQXV0aG9yPjxZZWFyPjIwMTI8L1llYXI+PFJl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Ub3JyZTwvQXV0aG9yPjxZZWFyPjIwMTI8L1llYXI+PFJl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D71E42" w:rsidRPr="00D21E4F">
        <w:rPr>
          <w:rFonts w:ascii="Times" w:hAnsi="Times"/>
        </w:rPr>
      </w:r>
      <w:r w:rsidR="00D71E42" w:rsidRPr="00D21E4F">
        <w:rPr>
          <w:rFonts w:ascii="Times" w:hAnsi="Times"/>
        </w:rPr>
        <w:fldChar w:fldCharType="separate"/>
      </w:r>
      <w:r w:rsidR="008D4CCC" w:rsidRPr="00D21E4F">
        <w:rPr>
          <w:rFonts w:ascii="Times" w:hAnsi="Times"/>
          <w:noProof/>
        </w:rPr>
        <w:t>[5-13]</w:t>
      </w:r>
      <w:r w:rsidR="00D71E42" w:rsidRPr="00D21E4F">
        <w:rPr>
          <w:rFonts w:ascii="Times" w:hAnsi="Times"/>
        </w:rPr>
        <w:fldChar w:fldCharType="end"/>
      </w:r>
      <w:r w:rsidR="009F78E7" w:rsidRPr="00D21E4F">
        <w:rPr>
          <w:rFonts w:ascii="Times" w:hAnsi="Times"/>
        </w:rPr>
        <w:t>.</w:t>
      </w:r>
      <w:r w:rsidR="005A03A9" w:rsidRPr="00D21E4F">
        <w:rPr>
          <w:rFonts w:ascii="Times" w:hAnsi="Times"/>
        </w:rPr>
        <w:t xml:space="preserve"> These</w:t>
      </w:r>
      <w:r w:rsidR="008C26D1" w:rsidRPr="00D21E4F">
        <w:rPr>
          <w:rFonts w:ascii="Times" w:hAnsi="Times"/>
        </w:rPr>
        <w:t xml:space="preserve"> </w:t>
      </w:r>
      <w:r w:rsidR="005A03A9" w:rsidRPr="00D21E4F">
        <w:rPr>
          <w:rFonts w:ascii="Times" w:hAnsi="Times"/>
        </w:rPr>
        <w:t xml:space="preserve">rates </w:t>
      </w:r>
      <w:r w:rsidR="0013004A" w:rsidRPr="00D21E4F">
        <w:rPr>
          <w:rFonts w:ascii="Times" w:hAnsi="Times"/>
        </w:rPr>
        <w:t xml:space="preserve">are </w:t>
      </w:r>
      <w:r w:rsidR="00130629" w:rsidRPr="00D21E4F">
        <w:rPr>
          <w:rFonts w:ascii="Times" w:hAnsi="Times"/>
        </w:rPr>
        <w:t>higher</w:t>
      </w:r>
      <w:r w:rsidR="0013004A" w:rsidRPr="00D21E4F">
        <w:rPr>
          <w:rFonts w:ascii="Times" w:hAnsi="Times"/>
        </w:rPr>
        <w:t xml:space="preserve"> than </w:t>
      </w:r>
      <w:r w:rsidR="002F168E" w:rsidRPr="00D21E4F">
        <w:rPr>
          <w:rFonts w:ascii="Times" w:hAnsi="Times"/>
        </w:rPr>
        <w:t xml:space="preserve">those in </w:t>
      </w:r>
      <w:r w:rsidR="00741F0D" w:rsidRPr="00D21E4F">
        <w:rPr>
          <w:rFonts w:ascii="Times" w:hAnsi="Times"/>
        </w:rPr>
        <w:t>uninfected children:</w:t>
      </w:r>
      <w:r w:rsidR="005808F1" w:rsidRPr="00D21E4F">
        <w:rPr>
          <w:rFonts w:ascii="Times" w:hAnsi="Times"/>
        </w:rPr>
        <w:t xml:space="preserve"> </w:t>
      </w:r>
      <w:r w:rsidR="00BE7324" w:rsidRPr="00D21E4F">
        <w:rPr>
          <w:rFonts w:ascii="Times" w:hAnsi="Times"/>
        </w:rPr>
        <w:t xml:space="preserve">38.8% versus </w:t>
      </w:r>
      <w:r w:rsidR="00381A26" w:rsidRPr="00D21E4F">
        <w:rPr>
          <w:rFonts w:ascii="Times" w:hAnsi="Times"/>
        </w:rPr>
        <w:t>6.9% in Peru</w:t>
      </w:r>
      <w:r w:rsidR="009F78E7" w:rsidRPr="00D21E4F">
        <w:rPr>
          <w:rFonts w:ascii="Times" w:hAnsi="Times"/>
        </w:rPr>
        <w:t xml:space="preserve"> </w:t>
      </w:r>
      <w:r w:rsidR="00381A26" w:rsidRPr="00D21E4F">
        <w:rPr>
          <w:rFonts w:ascii="Times" w:hAnsi="Times"/>
        </w:rPr>
        <w:fldChar w:fldCharType="begin">
          <w:fldData xml:space="preserve">PEVuZE5vdGU+PENpdGU+PEF1dGhvcj5DemVjaG93aWN6PC9BdXRob3I+PFllYXI+MjAxMDwvWWVh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emVjaG93aWN6PC9BdXRob3I+PFllYXI+MjAxMDwvWWVh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381A26" w:rsidRPr="00D21E4F">
        <w:rPr>
          <w:rFonts w:ascii="Times" w:hAnsi="Times"/>
        </w:rPr>
      </w:r>
      <w:r w:rsidR="00381A26" w:rsidRPr="00D21E4F">
        <w:rPr>
          <w:rFonts w:ascii="Times" w:hAnsi="Times"/>
        </w:rPr>
        <w:fldChar w:fldCharType="separate"/>
      </w:r>
      <w:r w:rsidR="008D4CCC" w:rsidRPr="00D21E4F">
        <w:rPr>
          <w:rFonts w:ascii="Times" w:hAnsi="Times"/>
          <w:noProof/>
        </w:rPr>
        <w:t>[11, 14]</w:t>
      </w:r>
      <w:r w:rsidR="00381A26" w:rsidRPr="00D21E4F">
        <w:rPr>
          <w:rFonts w:ascii="Times" w:hAnsi="Times"/>
        </w:rPr>
        <w:fldChar w:fldCharType="end"/>
      </w:r>
      <w:r w:rsidR="009F78E7" w:rsidRPr="00D21E4F">
        <w:rPr>
          <w:rFonts w:ascii="Times" w:hAnsi="Times"/>
        </w:rPr>
        <w:t>,</w:t>
      </w:r>
      <w:r w:rsidR="00293B7E" w:rsidRPr="00D21E4F">
        <w:rPr>
          <w:rFonts w:ascii="Times" w:hAnsi="Times"/>
        </w:rPr>
        <w:t xml:space="preserve"> </w:t>
      </w:r>
      <w:r w:rsidR="00380CFD" w:rsidRPr="00D21E4F">
        <w:rPr>
          <w:rFonts w:ascii="Times" w:hAnsi="Times"/>
        </w:rPr>
        <w:t xml:space="preserve">21.6% versus </w:t>
      </w:r>
      <w:r w:rsidR="005808F1" w:rsidRPr="00D21E4F">
        <w:rPr>
          <w:rFonts w:ascii="Times" w:hAnsi="Times"/>
        </w:rPr>
        <w:t>8.3%</w:t>
      </w:r>
      <w:r w:rsidR="00C97DD3" w:rsidRPr="00D21E4F">
        <w:rPr>
          <w:rFonts w:ascii="Times" w:hAnsi="Times"/>
        </w:rPr>
        <w:t xml:space="preserve"> in South</w:t>
      </w:r>
      <w:r w:rsidR="00AB0D65" w:rsidRPr="00D21E4F">
        <w:rPr>
          <w:rFonts w:ascii="Times" w:hAnsi="Times"/>
        </w:rPr>
        <w:t xml:space="preserve"> </w:t>
      </w:r>
      <w:r w:rsidR="00C97DD3" w:rsidRPr="00D21E4F">
        <w:rPr>
          <w:rFonts w:ascii="Times" w:hAnsi="Times"/>
        </w:rPr>
        <w:t>Africa</w:t>
      </w:r>
      <w:r w:rsidR="009F78E7" w:rsidRPr="00D21E4F">
        <w:rPr>
          <w:rFonts w:ascii="Times" w:hAnsi="Times"/>
        </w:rPr>
        <w:t xml:space="preserve"> </w:t>
      </w:r>
      <w:r w:rsidR="00AB0D65" w:rsidRPr="00D21E4F">
        <w:rPr>
          <w:rFonts w:ascii="Times" w:hAnsi="Times"/>
        </w:rPr>
        <w:fldChar w:fldCharType="begin"/>
      </w:r>
      <w:r w:rsidR="008D4CCC" w:rsidRPr="00D21E4F">
        <w:rPr>
          <w:rFonts w:ascii="Times" w:hAnsi="Times"/>
        </w:rPr>
        <w:instrText xml:space="preserve"> ADDIN EN.CITE &lt;EndNote&gt;&lt;Cite&gt;&lt;Author&gt;Torre&lt;/Author&gt;&lt;Year&gt;2015&lt;/Year&gt;&lt;RecNum&gt;426&lt;/RecNum&gt;&lt;DisplayText&gt;[10]&lt;/DisplayText&gt;&lt;record&gt;&lt;rec-number&gt;426&lt;/rec-number&gt;&lt;foreign-keys&gt;&lt;key app="EN" db-id="erv2wfedqdwfwse9w5h5dr9cf529pwx55252" timestamp="1634574062"&gt;426&lt;/key&gt;&lt;/foreign-keys&gt;&lt;ref-type name="Journal Article"&gt;17&lt;/ref-type&gt;&lt;contributors&gt;&lt;authors&gt;&lt;author&gt;Torre, P., 3rd&lt;/author&gt;&lt;author&gt;Cook, A.&lt;/author&gt;&lt;author&gt;Elliott, H.&lt;/author&gt;&lt;author&gt;Dawood, G.&lt;/author&gt;&lt;author&gt;Laughton, B.&lt;/author&gt;&lt;/authors&gt;&lt;/contributors&gt;&lt;auth-address&gt;a School of Speech, Language, and Hearing Sciences , San Diego State University , San Diego , CA , USA.&lt;/auth-address&gt;&lt;titles&gt;&lt;title&gt;Hearing assessment data in HIV-infected and uninfected children of Cape Town, South Africa&lt;/title&gt;&lt;secondary-title&gt;AIDS Care&lt;/secondary-title&gt;&lt;/titles&gt;&lt;periodical&gt;&lt;full-title&gt;AIDS Care&lt;/full-title&gt;&lt;/periodical&gt;&lt;pages&gt;1037-41&lt;/pages&gt;&lt;volume&gt;27&lt;/volume&gt;&lt;number&gt;8&lt;/number&gt;&lt;edition&gt;2015/03/12&lt;/edition&gt;&lt;keywords&gt;&lt;keyword&gt;Adolescent&lt;/keyword&gt;&lt;keyword&gt;*Audiometry, Pure-Tone&lt;/keyword&gt;&lt;keyword&gt;Auditory Threshold/physiology&lt;/keyword&gt;&lt;keyword&gt;Case-Control Studies&lt;/keyword&gt;&lt;keyword&gt;Child&lt;/keyword&gt;&lt;keyword&gt;Child, Preschool&lt;/keyword&gt;&lt;keyword&gt;Female&lt;/keyword&gt;&lt;keyword&gt;HIV Infections/*epidemiology&lt;/keyword&gt;&lt;keyword&gt;Hearing Loss/*diagnosis/*epidemiology/physiopathology&lt;/keyword&gt;&lt;keyword&gt;Humans&lt;/keyword&gt;&lt;keyword&gt;Infant, Newborn&lt;/keyword&gt;&lt;keyword&gt;Male&lt;/keyword&gt;&lt;keyword&gt;Otoacoustic Emissions, Spontaneous/*physiology&lt;/keyword&gt;&lt;keyword&gt;South Africa/epidemiology&lt;/keyword&gt;&lt;keyword&gt;children&lt;/keyword&gt;&lt;keyword&gt;distortion product otoacoustic emissions&lt;/keyword&gt;&lt;keyword&gt;hearing loss&lt;/keyword&gt;&lt;keyword&gt;perinatal HIV infection&lt;/keyword&gt;&lt;/keywords&gt;&lt;dates&gt;&lt;year&gt;2015&lt;/year&gt;&lt;/dates&gt;&lt;isbn&gt;1360-0451 (Electronic)&amp;#xD;0954-0121 (Linking)&lt;/isbn&gt;&lt;accession-num&gt;25760238&lt;/accession-num&gt;&lt;urls&gt;&lt;related-urls&gt;&lt;url&gt;https://www.ncbi.nlm.nih.gov/pubmed/25760238&lt;/url&gt;&lt;/related-urls&gt;&lt;/urls&gt;&lt;electronic-resource-num&gt;10.1080/09540121.2015.1021746&lt;/electronic-resource-num&gt;&lt;/record&gt;&lt;/Cite&gt;&lt;/EndNote&gt;</w:instrText>
      </w:r>
      <w:r w:rsidR="00AB0D65" w:rsidRPr="00D21E4F">
        <w:rPr>
          <w:rFonts w:ascii="Times" w:hAnsi="Times"/>
        </w:rPr>
        <w:fldChar w:fldCharType="separate"/>
      </w:r>
      <w:r w:rsidR="008D4CCC" w:rsidRPr="00D21E4F">
        <w:rPr>
          <w:rFonts w:ascii="Times" w:hAnsi="Times"/>
          <w:noProof/>
        </w:rPr>
        <w:t>[10]</w:t>
      </w:r>
      <w:r w:rsidR="00AB0D65" w:rsidRPr="00D21E4F">
        <w:rPr>
          <w:rFonts w:ascii="Times" w:hAnsi="Times"/>
        </w:rPr>
        <w:fldChar w:fldCharType="end"/>
      </w:r>
      <w:r w:rsidR="009F78E7" w:rsidRPr="00D21E4F">
        <w:rPr>
          <w:rFonts w:ascii="Times" w:hAnsi="Times"/>
        </w:rPr>
        <w:t>,</w:t>
      </w:r>
      <w:r w:rsidR="0044337D" w:rsidRPr="00D21E4F">
        <w:rPr>
          <w:rFonts w:ascii="Times" w:hAnsi="Times"/>
        </w:rPr>
        <w:t xml:space="preserve"> and </w:t>
      </w:r>
      <w:r w:rsidR="00E245EA" w:rsidRPr="00D21E4F">
        <w:rPr>
          <w:rFonts w:ascii="Times" w:hAnsi="Times"/>
        </w:rPr>
        <w:t xml:space="preserve">20% versus </w:t>
      </w:r>
      <w:r w:rsidR="0044337D" w:rsidRPr="00D21E4F">
        <w:rPr>
          <w:rFonts w:ascii="Times" w:hAnsi="Times"/>
        </w:rPr>
        <w:t>10.5% in the United S</w:t>
      </w:r>
      <w:r w:rsidR="007E47E1" w:rsidRPr="00D21E4F">
        <w:rPr>
          <w:rFonts w:ascii="Times" w:hAnsi="Times"/>
        </w:rPr>
        <w:t>t</w:t>
      </w:r>
      <w:r w:rsidR="0044337D" w:rsidRPr="00D21E4F">
        <w:rPr>
          <w:rFonts w:ascii="Times" w:hAnsi="Times"/>
        </w:rPr>
        <w:t>ates</w:t>
      </w:r>
      <w:r w:rsidR="009F78E7" w:rsidRPr="00D21E4F">
        <w:rPr>
          <w:rFonts w:ascii="Times" w:hAnsi="Times"/>
        </w:rPr>
        <w:t xml:space="preserve"> </w:t>
      </w:r>
      <w:r w:rsidR="0044337D" w:rsidRPr="00D21E4F">
        <w:rPr>
          <w:rFonts w:ascii="Times" w:hAnsi="Times"/>
        </w:rPr>
        <w:fldChar w:fldCharType="begin">
          <w:fldData xml:space="preserve">PEVuZE5vdGU+PENpdGU+PEF1dGhvcj5Ub3JyZTwvQXV0aG9yPjxZZWFyPjIwMTI8L1llYXI+PFJl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Ub3JyZTwvQXV0aG9yPjxZZWFyPjIwMTI8L1llYXI+PFJl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44337D" w:rsidRPr="00D21E4F">
        <w:rPr>
          <w:rFonts w:ascii="Times" w:hAnsi="Times"/>
        </w:rPr>
      </w:r>
      <w:r w:rsidR="0044337D" w:rsidRPr="00D21E4F">
        <w:rPr>
          <w:rFonts w:ascii="Times" w:hAnsi="Times"/>
        </w:rPr>
        <w:fldChar w:fldCharType="separate"/>
      </w:r>
      <w:r w:rsidR="008D4CCC" w:rsidRPr="00D21E4F">
        <w:rPr>
          <w:rFonts w:ascii="Times" w:hAnsi="Times"/>
          <w:noProof/>
        </w:rPr>
        <w:t>[5]</w:t>
      </w:r>
      <w:r w:rsidR="0044337D" w:rsidRPr="00D21E4F">
        <w:rPr>
          <w:rFonts w:ascii="Times" w:hAnsi="Times"/>
        </w:rPr>
        <w:fldChar w:fldCharType="end"/>
      </w:r>
      <w:r w:rsidR="009F78E7" w:rsidRPr="00D21E4F">
        <w:rPr>
          <w:rFonts w:ascii="Times" w:hAnsi="Times"/>
        </w:rPr>
        <w:t>.</w:t>
      </w:r>
      <w:r w:rsidR="002F168E" w:rsidRPr="00D21E4F">
        <w:rPr>
          <w:rFonts w:ascii="Times" w:hAnsi="Times"/>
        </w:rPr>
        <w:t xml:space="preserve"> </w:t>
      </w:r>
      <w:r w:rsidR="002B298C" w:rsidRPr="00D21E4F">
        <w:rPr>
          <w:rFonts w:ascii="Times" w:hAnsi="Times"/>
        </w:rPr>
        <w:t>Etiologies of</w:t>
      </w:r>
      <w:r w:rsidR="004A5322" w:rsidRPr="00D21E4F">
        <w:rPr>
          <w:rFonts w:ascii="Times" w:hAnsi="Times"/>
        </w:rPr>
        <w:t xml:space="preserve"> </w:t>
      </w:r>
      <w:r w:rsidR="00FA54C8" w:rsidRPr="00D21E4F">
        <w:rPr>
          <w:rFonts w:ascii="Times" w:hAnsi="Times"/>
        </w:rPr>
        <w:t>hearing impairment</w:t>
      </w:r>
      <w:r w:rsidR="004A5322" w:rsidRPr="00D21E4F">
        <w:rPr>
          <w:rFonts w:ascii="Times" w:hAnsi="Times"/>
        </w:rPr>
        <w:t xml:space="preserve"> in HIV</w:t>
      </w:r>
      <w:r w:rsidR="007A444D" w:rsidRPr="00D21E4F">
        <w:rPr>
          <w:rFonts w:ascii="Times" w:hAnsi="Times"/>
        </w:rPr>
        <w:t xml:space="preserve">-infected </w:t>
      </w:r>
      <w:r w:rsidR="009F0ADE" w:rsidRPr="00D21E4F">
        <w:rPr>
          <w:rFonts w:ascii="Times" w:hAnsi="Times"/>
        </w:rPr>
        <w:t>individuals</w:t>
      </w:r>
      <w:r w:rsidR="004A5322" w:rsidRPr="00D21E4F">
        <w:rPr>
          <w:rFonts w:ascii="Times" w:hAnsi="Times"/>
        </w:rPr>
        <w:t xml:space="preserve"> </w:t>
      </w:r>
      <w:r w:rsidR="00717681" w:rsidRPr="00D21E4F">
        <w:rPr>
          <w:rFonts w:ascii="Times" w:hAnsi="Times"/>
        </w:rPr>
        <w:t>have</w:t>
      </w:r>
      <w:r w:rsidR="004A5322" w:rsidRPr="00D21E4F">
        <w:rPr>
          <w:rFonts w:ascii="Times" w:hAnsi="Times"/>
        </w:rPr>
        <w:t xml:space="preserve"> been attributed to</w:t>
      </w:r>
      <w:r w:rsidR="00533F18" w:rsidRPr="00D21E4F">
        <w:rPr>
          <w:rFonts w:ascii="Times" w:hAnsi="Times"/>
        </w:rPr>
        <w:t xml:space="preserve"> </w:t>
      </w:r>
      <w:r w:rsidR="009143C2" w:rsidRPr="00D21E4F">
        <w:rPr>
          <w:rFonts w:ascii="Times" w:hAnsi="Times"/>
        </w:rPr>
        <w:t>recurrent</w:t>
      </w:r>
      <w:r w:rsidR="006C3F11" w:rsidRPr="00D21E4F">
        <w:rPr>
          <w:rFonts w:ascii="Times" w:hAnsi="Times"/>
        </w:rPr>
        <w:t xml:space="preserve"> </w:t>
      </w:r>
      <w:r w:rsidR="0084649B" w:rsidRPr="00D21E4F">
        <w:rPr>
          <w:rFonts w:ascii="Times" w:hAnsi="Times"/>
        </w:rPr>
        <w:t>otitis media</w:t>
      </w:r>
      <w:r w:rsidR="006C3F11" w:rsidRPr="00D21E4F">
        <w:rPr>
          <w:rFonts w:ascii="Times" w:hAnsi="Times"/>
        </w:rPr>
        <w:t xml:space="preserve">; </w:t>
      </w:r>
      <w:r w:rsidR="00CF0C46" w:rsidRPr="00D21E4F">
        <w:rPr>
          <w:rFonts w:ascii="Times" w:hAnsi="Times"/>
        </w:rPr>
        <w:t>opportunistic infections like cytomegalovirus (CMV) and tuberculosis (TB)</w:t>
      </w:r>
      <w:r w:rsidR="00072576" w:rsidRPr="00D21E4F">
        <w:rPr>
          <w:rFonts w:ascii="Times" w:hAnsi="Times"/>
        </w:rPr>
        <w:t xml:space="preserve">; </w:t>
      </w:r>
      <w:r w:rsidR="00CF0C46" w:rsidRPr="00D21E4F">
        <w:rPr>
          <w:rFonts w:ascii="Times" w:hAnsi="Times"/>
        </w:rPr>
        <w:t xml:space="preserve">and </w:t>
      </w:r>
      <w:r w:rsidR="00026C0F" w:rsidRPr="00D21E4F">
        <w:rPr>
          <w:rFonts w:ascii="Times" w:hAnsi="Times"/>
        </w:rPr>
        <w:t xml:space="preserve">ototoxic </w:t>
      </w:r>
      <w:r w:rsidR="00CF0C46" w:rsidRPr="00D21E4F">
        <w:rPr>
          <w:rFonts w:ascii="Times" w:hAnsi="Times"/>
        </w:rPr>
        <w:t>side</w:t>
      </w:r>
      <w:r w:rsidR="004A318D" w:rsidRPr="00D21E4F">
        <w:rPr>
          <w:rFonts w:ascii="Times" w:hAnsi="Times"/>
        </w:rPr>
        <w:t xml:space="preserve"> </w:t>
      </w:r>
      <w:r w:rsidR="00CF0C46" w:rsidRPr="00D21E4F">
        <w:rPr>
          <w:rFonts w:ascii="Times" w:hAnsi="Times"/>
        </w:rPr>
        <w:t xml:space="preserve">effects from medications </w:t>
      </w:r>
      <w:r w:rsidR="00004940" w:rsidRPr="00D21E4F">
        <w:rPr>
          <w:rFonts w:ascii="Times" w:hAnsi="Times"/>
        </w:rPr>
        <w:t>including</w:t>
      </w:r>
      <w:r w:rsidR="00CF0C46" w:rsidRPr="00D21E4F">
        <w:rPr>
          <w:rFonts w:ascii="Times" w:hAnsi="Times"/>
        </w:rPr>
        <w:t xml:space="preserve"> streptomycin, gentamicin, and nucleoside reverse transcriptase</w:t>
      </w:r>
      <w:r w:rsidR="00400825" w:rsidRPr="00D21E4F">
        <w:rPr>
          <w:rFonts w:ascii="Times" w:hAnsi="Times"/>
        </w:rPr>
        <w:t xml:space="preserve"> inhib</w:t>
      </w:r>
      <w:r w:rsidR="005F11DB" w:rsidRPr="00D21E4F">
        <w:rPr>
          <w:rFonts w:ascii="Times" w:hAnsi="Times"/>
        </w:rPr>
        <w:t>itors</w:t>
      </w:r>
      <w:r w:rsidR="009F78E7" w:rsidRPr="00D21E4F">
        <w:rPr>
          <w:rFonts w:ascii="Times" w:hAnsi="Times"/>
        </w:rPr>
        <w:t xml:space="preserve"> </w:t>
      </w:r>
      <w:r w:rsidR="00072576" w:rsidRPr="00D21E4F">
        <w:rPr>
          <w:rFonts w:ascii="Times" w:hAnsi="Times"/>
        </w:rPr>
        <w:fldChar w:fldCharType="begin">
          <w:fldData xml:space="preserve">PEVuZE5vdGU+PENpdGU+PEF1dGhvcj5Bc3N1aXRpPC9BdXRob3I+PFllYXI+MjAxMzwvWWVhcj48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Bc3N1aXRpPC9BdXRob3I+PFllYXI+MjAxMzwvWWVhcj48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072576" w:rsidRPr="00D21E4F">
        <w:rPr>
          <w:rFonts w:ascii="Times" w:hAnsi="Times"/>
        </w:rPr>
      </w:r>
      <w:r w:rsidR="00072576" w:rsidRPr="00D21E4F">
        <w:rPr>
          <w:rFonts w:ascii="Times" w:hAnsi="Times"/>
        </w:rPr>
        <w:fldChar w:fldCharType="separate"/>
      </w:r>
      <w:r w:rsidR="008D4CCC" w:rsidRPr="00D21E4F">
        <w:rPr>
          <w:rFonts w:ascii="Times" w:hAnsi="Times"/>
          <w:noProof/>
        </w:rPr>
        <w:t>[15-18]</w:t>
      </w:r>
      <w:r w:rsidR="00072576" w:rsidRPr="00D21E4F">
        <w:rPr>
          <w:rFonts w:ascii="Times" w:hAnsi="Times"/>
        </w:rPr>
        <w:fldChar w:fldCharType="end"/>
      </w:r>
      <w:r w:rsidR="009F78E7" w:rsidRPr="00D21E4F">
        <w:rPr>
          <w:rFonts w:ascii="Times" w:hAnsi="Times"/>
        </w:rPr>
        <w:t>.</w:t>
      </w:r>
      <w:r w:rsidR="00072576" w:rsidRPr="00D21E4F">
        <w:rPr>
          <w:rFonts w:ascii="Times" w:hAnsi="Times"/>
        </w:rPr>
        <w:t xml:space="preserve"> </w:t>
      </w:r>
      <w:r w:rsidR="006C3F11" w:rsidRPr="00D21E4F">
        <w:rPr>
          <w:rFonts w:ascii="Times" w:hAnsi="Times"/>
        </w:rPr>
        <w:t xml:space="preserve"> </w:t>
      </w:r>
    </w:p>
    <w:p w14:paraId="42DD7FB7" w14:textId="48856EA5" w:rsidR="00370B32" w:rsidRPr="00D21E4F" w:rsidRDefault="009036FE" w:rsidP="006607C9">
      <w:pPr>
        <w:spacing w:line="480" w:lineRule="auto"/>
        <w:ind w:firstLine="720"/>
        <w:rPr>
          <w:rFonts w:ascii="Times" w:hAnsi="Times"/>
        </w:rPr>
      </w:pPr>
      <w:r w:rsidRPr="00D21E4F">
        <w:rPr>
          <w:rFonts w:ascii="Times" w:hAnsi="Times"/>
        </w:rPr>
        <w:t>Specifically in Haiti,</w:t>
      </w:r>
      <w:r w:rsidR="00D72A42" w:rsidRPr="00D21E4F">
        <w:rPr>
          <w:rFonts w:ascii="Times" w:hAnsi="Times"/>
        </w:rPr>
        <w:t xml:space="preserve"> </w:t>
      </w:r>
      <w:r w:rsidR="00E96E66" w:rsidRPr="00D21E4F">
        <w:rPr>
          <w:rFonts w:ascii="Times" w:hAnsi="Times"/>
        </w:rPr>
        <w:t>the Caribbean country with the</w:t>
      </w:r>
      <w:r w:rsidR="00830E7D" w:rsidRPr="00D21E4F">
        <w:rPr>
          <w:rFonts w:ascii="Times" w:hAnsi="Times"/>
        </w:rPr>
        <w:t xml:space="preserve"> </w:t>
      </w:r>
      <w:r w:rsidR="00E96E66" w:rsidRPr="00D21E4F">
        <w:rPr>
          <w:rFonts w:ascii="Times" w:hAnsi="Times"/>
        </w:rPr>
        <w:t>highest number of individuals living with HI</w:t>
      </w:r>
      <w:r w:rsidR="003E2153" w:rsidRPr="00D21E4F">
        <w:rPr>
          <w:rFonts w:ascii="Times" w:hAnsi="Times"/>
        </w:rPr>
        <w:t>V</w:t>
      </w:r>
      <w:r w:rsidR="00E96E66" w:rsidRPr="00D21E4F">
        <w:rPr>
          <w:rFonts w:ascii="Times" w:hAnsi="Times"/>
        </w:rPr>
        <w:t xml:space="preserve">, </w:t>
      </w:r>
      <w:r w:rsidR="00F3496A" w:rsidRPr="00D21E4F">
        <w:rPr>
          <w:rFonts w:ascii="Times" w:hAnsi="Times"/>
        </w:rPr>
        <w:t xml:space="preserve">prevalence of </w:t>
      </w:r>
      <w:r w:rsidR="00FA54C8" w:rsidRPr="00D21E4F">
        <w:rPr>
          <w:rFonts w:ascii="Times" w:hAnsi="Times"/>
        </w:rPr>
        <w:t>hearing impairment</w:t>
      </w:r>
      <w:r w:rsidR="00C56480" w:rsidRPr="00D21E4F">
        <w:rPr>
          <w:rFonts w:ascii="Times" w:hAnsi="Times"/>
        </w:rPr>
        <w:t xml:space="preserve"> </w:t>
      </w:r>
      <w:r w:rsidR="00F3496A" w:rsidRPr="00D21E4F">
        <w:rPr>
          <w:rFonts w:ascii="Times" w:hAnsi="Times"/>
        </w:rPr>
        <w:t xml:space="preserve">has not been reported </w:t>
      </w:r>
      <w:r w:rsidR="007B2CC6" w:rsidRPr="00D21E4F">
        <w:rPr>
          <w:rFonts w:ascii="Times" w:hAnsi="Times"/>
        </w:rPr>
        <w:t>in the</w:t>
      </w:r>
      <w:r w:rsidR="00C56480" w:rsidRPr="00D21E4F">
        <w:rPr>
          <w:rFonts w:ascii="Times" w:hAnsi="Times"/>
        </w:rPr>
        <w:t xml:space="preserve"> HIV</w:t>
      </w:r>
      <w:r w:rsidR="00BA75BA" w:rsidRPr="00D21E4F">
        <w:rPr>
          <w:rFonts w:ascii="Times" w:hAnsi="Times"/>
        </w:rPr>
        <w:t xml:space="preserve"> </w:t>
      </w:r>
      <w:r w:rsidR="007B2CC6" w:rsidRPr="00D21E4F">
        <w:rPr>
          <w:rFonts w:ascii="Times" w:hAnsi="Times"/>
        </w:rPr>
        <w:t>population</w:t>
      </w:r>
      <w:r w:rsidR="00BA75BA" w:rsidRPr="00D21E4F">
        <w:rPr>
          <w:rFonts w:ascii="Times" w:hAnsi="Times"/>
        </w:rPr>
        <w:t>, let alone</w:t>
      </w:r>
      <w:r w:rsidR="00C56480" w:rsidRPr="00D21E4F">
        <w:rPr>
          <w:rFonts w:ascii="Times" w:hAnsi="Times"/>
        </w:rPr>
        <w:t xml:space="preserve"> </w:t>
      </w:r>
      <w:r w:rsidR="007B2CC6" w:rsidRPr="00D21E4F">
        <w:rPr>
          <w:rFonts w:ascii="Times" w:hAnsi="Times"/>
        </w:rPr>
        <w:t xml:space="preserve">in </w:t>
      </w:r>
      <w:r w:rsidR="00C56480" w:rsidRPr="00D21E4F">
        <w:rPr>
          <w:rFonts w:ascii="Times" w:hAnsi="Times"/>
        </w:rPr>
        <w:t>children</w:t>
      </w:r>
      <w:r w:rsidR="00D026FD" w:rsidRPr="00D21E4F">
        <w:rPr>
          <w:rFonts w:ascii="Times" w:hAnsi="Times"/>
        </w:rPr>
        <w:t xml:space="preserve"> infected with the virus</w:t>
      </w:r>
      <w:r w:rsidR="00C56480" w:rsidRPr="00D21E4F">
        <w:rPr>
          <w:rFonts w:ascii="Times" w:hAnsi="Times"/>
        </w:rPr>
        <w:t>.</w:t>
      </w:r>
      <w:r w:rsidR="008014E8" w:rsidRPr="00D21E4F">
        <w:rPr>
          <w:rFonts w:ascii="Times" w:hAnsi="Times"/>
        </w:rPr>
        <w:t xml:space="preserve"> </w:t>
      </w:r>
      <w:r w:rsidR="00E439CB" w:rsidRPr="00D21E4F">
        <w:rPr>
          <w:rFonts w:ascii="Times" w:hAnsi="Times"/>
        </w:rPr>
        <w:t xml:space="preserve">In recent years, </w:t>
      </w:r>
      <w:r w:rsidR="008014E8" w:rsidRPr="00D21E4F">
        <w:rPr>
          <w:rFonts w:ascii="Times" w:hAnsi="Times"/>
        </w:rPr>
        <w:t xml:space="preserve">Haiti </w:t>
      </w:r>
      <w:r w:rsidR="007E5179" w:rsidRPr="00D21E4F">
        <w:rPr>
          <w:rFonts w:ascii="Times" w:hAnsi="Times"/>
        </w:rPr>
        <w:t>has achieved</w:t>
      </w:r>
      <w:r w:rsidR="001E5CB0" w:rsidRPr="00D21E4F">
        <w:rPr>
          <w:rFonts w:ascii="Times" w:hAnsi="Times"/>
        </w:rPr>
        <w:t xml:space="preserve"> considerable success with HIV treatment</w:t>
      </w:r>
      <w:r w:rsidR="003E2153" w:rsidRPr="00D21E4F">
        <w:rPr>
          <w:rFonts w:ascii="Times" w:hAnsi="Times"/>
        </w:rPr>
        <w:t xml:space="preserve"> </w:t>
      </w:r>
      <w:r w:rsidR="00E439CB" w:rsidRPr="00D21E4F">
        <w:rPr>
          <w:rFonts w:ascii="Times" w:hAnsi="Times"/>
        </w:rPr>
        <w:t>due to</w:t>
      </w:r>
      <w:r w:rsidR="003E2153" w:rsidRPr="00D21E4F">
        <w:rPr>
          <w:rFonts w:ascii="Times" w:hAnsi="Times"/>
        </w:rPr>
        <w:t xml:space="preserve"> </w:t>
      </w:r>
      <w:r w:rsidR="00566F34" w:rsidRPr="00D21E4F">
        <w:rPr>
          <w:rFonts w:ascii="Times" w:hAnsi="Times"/>
        </w:rPr>
        <w:t xml:space="preserve">sexual behavior changes and </w:t>
      </w:r>
      <w:r w:rsidR="009E1A02" w:rsidRPr="00D21E4F">
        <w:rPr>
          <w:rFonts w:ascii="Times" w:hAnsi="Times"/>
        </w:rPr>
        <w:t>care delivery improvements</w:t>
      </w:r>
      <w:r w:rsidR="00566F34" w:rsidRPr="00D21E4F">
        <w:rPr>
          <w:rFonts w:ascii="Times" w:hAnsi="Times"/>
        </w:rPr>
        <w:t xml:space="preserve"> in both rural and urban </w:t>
      </w:r>
      <w:r w:rsidR="00FA3800" w:rsidRPr="00D21E4F">
        <w:rPr>
          <w:rFonts w:ascii="Times" w:hAnsi="Times"/>
        </w:rPr>
        <w:t>areas</w:t>
      </w:r>
      <w:r w:rsidR="009F78E7" w:rsidRPr="00D21E4F">
        <w:rPr>
          <w:rFonts w:ascii="Times" w:hAnsi="Times"/>
        </w:rPr>
        <w:t xml:space="preserve"> </w:t>
      </w:r>
      <w:r w:rsidR="00566F34" w:rsidRPr="00D21E4F">
        <w:rPr>
          <w:rFonts w:ascii="Times" w:hAnsi="Times"/>
        </w:rPr>
        <w:fldChar w:fldCharType="begin"/>
      </w:r>
      <w:r w:rsidR="008D4CCC" w:rsidRPr="00D21E4F">
        <w:rPr>
          <w:rFonts w:ascii="Times" w:hAnsi="Times"/>
        </w:rPr>
        <w:instrText xml:space="preserve"> ADDIN EN.CITE &lt;EndNote&gt;&lt;Cite&gt;&lt;Author&gt;Conserve&lt;/Author&gt;&lt;Year&gt;2015&lt;/Year&gt;&lt;RecNum&gt;437&lt;/RecNum&gt;&lt;DisplayText&gt;[19]&lt;/DisplayText&gt;&lt;record&gt;&lt;rec-number&gt;437&lt;/rec-number&gt;&lt;foreign-keys&gt;&lt;key app="EN" db-id="erv2wfedqdwfwse9w5h5dr9cf529pwx55252" timestamp="1634588946"&gt;437&lt;/key&gt;&lt;/foreign-keys&gt;&lt;ref-type name="Journal Article"&gt;17&lt;/ref-type&gt;&lt;contributors&gt;&lt;authors&gt;&lt;author&gt;Conserve, D. F.&lt;/author&gt;&lt;author&gt;Eustache, E.&lt;/author&gt;&lt;author&gt;Oswald, C. M.&lt;/author&gt;&lt;author&gt;Louis, E.&lt;/author&gt;&lt;author&gt;Scanlan, F.&lt;/author&gt;&lt;author&gt;Mukherjee, J. S.&lt;/author&gt;&lt;author&gt;Surkan, P. J.&lt;/author&gt;&lt;/authors&gt;&lt;/contributors&gt;&lt;auth-address&gt;Department of Health Behavior, University of North Carolina at Chapel Hill, Chapel Hill, NC, USA.&amp;#xD;Zanmi Lasante Sociomedical Complex, Cange, Haiti.&amp;#xD;Partners In Health, Boston, MA, USA.&amp;#xD;Department of Global Health and Social Medicine, Harvard Medical School, Boston, MA, USA.&amp;#xD;Department of International Health, Johns Hopkins Bloomberg School of Public Health, Baltimore, MD, USA.&lt;/auth-address&gt;&lt;titles&gt;&lt;title&gt;Maternal HIV illness and its impact on children well-being and development in Haiti&lt;/title&gt;&lt;secondary-title&gt;J Child Fam Stud&lt;/secondary-title&gt;&lt;/titles&gt;&lt;periodical&gt;&lt;full-title&gt;J Child Fam Stud&lt;/full-title&gt;&lt;/periodical&gt;&lt;pages&gt;2779-2785&lt;/pages&gt;&lt;volume&gt;24&lt;/volume&gt;&lt;number&gt;9&lt;/number&gt;&lt;edition&gt;2015/09/01&lt;/edition&gt;&lt;keywords&gt;&lt;keyword&gt;Caribbean&lt;/keyword&gt;&lt;keyword&gt;Human immunodeficiency virus&lt;/keyword&gt;&lt;keyword&gt;children&lt;/keyword&gt;&lt;keyword&gt;development&lt;/keyword&gt;&lt;keyword&gt;maternal health&lt;/keyword&gt;&lt;/keywords&gt;&lt;dates&gt;&lt;year&gt;2015&lt;/year&gt;&lt;pub-dates&gt;&lt;date&gt;Sep&lt;/date&gt;&lt;/pub-dates&gt;&lt;/dates&gt;&lt;isbn&gt;1062-1024 (Print)&amp;#xD;1062-1024 (Linking)&lt;/isbn&gt;&lt;accession-num&gt;28154475&lt;/accession-num&gt;&lt;urls&gt;&lt;related-urls&gt;&lt;url&gt;https://www.ncbi.nlm.nih.gov/pubmed/28154475&lt;/url&gt;&lt;/related-urls&gt;&lt;/urls&gt;&lt;custom2&gt;PMC5283390&lt;/custom2&gt;&lt;electronic-resource-num&gt;10.1007/s10826-014-0081-7&lt;/electronic-resource-num&gt;&lt;/record&gt;&lt;/Cite&gt;&lt;/EndNote&gt;</w:instrText>
      </w:r>
      <w:r w:rsidR="00566F34" w:rsidRPr="00D21E4F">
        <w:rPr>
          <w:rFonts w:ascii="Times" w:hAnsi="Times"/>
        </w:rPr>
        <w:fldChar w:fldCharType="separate"/>
      </w:r>
      <w:r w:rsidR="008D4CCC" w:rsidRPr="00D21E4F">
        <w:rPr>
          <w:rFonts w:ascii="Times" w:hAnsi="Times"/>
          <w:noProof/>
        </w:rPr>
        <w:t>[19]</w:t>
      </w:r>
      <w:r w:rsidR="00566F34" w:rsidRPr="00D21E4F">
        <w:rPr>
          <w:rFonts w:ascii="Times" w:hAnsi="Times"/>
        </w:rPr>
        <w:fldChar w:fldCharType="end"/>
      </w:r>
      <w:r w:rsidR="009F78E7" w:rsidRPr="00D21E4F">
        <w:rPr>
          <w:rFonts w:ascii="Times" w:hAnsi="Times"/>
        </w:rPr>
        <w:t>.</w:t>
      </w:r>
      <w:r w:rsidR="00831857" w:rsidRPr="00D21E4F">
        <w:rPr>
          <w:rFonts w:ascii="Times" w:hAnsi="Times"/>
        </w:rPr>
        <w:t xml:space="preserve"> </w:t>
      </w:r>
      <w:r w:rsidR="00232115" w:rsidRPr="00D21E4F">
        <w:rPr>
          <w:rFonts w:ascii="Times" w:hAnsi="Times"/>
        </w:rPr>
        <w:t>However, w</w:t>
      </w:r>
      <w:r w:rsidR="007950F0" w:rsidRPr="00D21E4F">
        <w:rPr>
          <w:rFonts w:ascii="Times" w:hAnsi="Times"/>
        </w:rPr>
        <w:t>ith</w:t>
      </w:r>
      <w:r w:rsidR="00AB0AE6" w:rsidRPr="00D21E4F">
        <w:rPr>
          <w:rFonts w:ascii="Times" w:hAnsi="Times"/>
        </w:rPr>
        <w:t xml:space="preserve"> an</w:t>
      </w:r>
      <w:r w:rsidR="007950F0" w:rsidRPr="00D21E4F">
        <w:rPr>
          <w:rFonts w:ascii="Times" w:hAnsi="Times"/>
        </w:rPr>
        <w:t xml:space="preserve"> increasing</w:t>
      </w:r>
      <w:r w:rsidR="004F03E1" w:rsidRPr="00D21E4F">
        <w:rPr>
          <w:rFonts w:ascii="Times" w:hAnsi="Times"/>
        </w:rPr>
        <w:t xml:space="preserve"> number of</w:t>
      </w:r>
      <w:r w:rsidR="007950F0" w:rsidRPr="00D21E4F">
        <w:rPr>
          <w:rFonts w:ascii="Times" w:hAnsi="Times"/>
        </w:rPr>
        <w:t xml:space="preserve"> individuals living with </w:t>
      </w:r>
      <w:r w:rsidR="00910F33" w:rsidRPr="00D21E4F">
        <w:rPr>
          <w:rFonts w:ascii="Times" w:hAnsi="Times"/>
        </w:rPr>
        <w:t>HIV</w:t>
      </w:r>
      <w:r w:rsidR="007950F0" w:rsidRPr="00D21E4F">
        <w:rPr>
          <w:rFonts w:ascii="Times" w:hAnsi="Times"/>
        </w:rPr>
        <w:t xml:space="preserve">, </w:t>
      </w:r>
      <w:r w:rsidR="009C3E7F" w:rsidRPr="00D21E4F">
        <w:rPr>
          <w:rFonts w:ascii="Times" w:hAnsi="Times"/>
        </w:rPr>
        <w:t>morbidity</w:t>
      </w:r>
      <w:r w:rsidR="00FA54C8" w:rsidRPr="00D21E4F">
        <w:rPr>
          <w:rFonts w:ascii="Times" w:hAnsi="Times"/>
        </w:rPr>
        <w:t xml:space="preserve"> such as hearing impairment</w:t>
      </w:r>
      <w:r w:rsidR="0079733F" w:rsidRPr="00D21E4F">
        <w:rPr>
          <w:rFonts w:ascii="Times" w:hAnsi="Times"/>
        </w:rPr>
        <w:t>, rather than mor</w:t>
      </w:r>
      <w:r w:rsidR="0020109C" w:rsidRPr="00D21E4F">
        <w:rPr>
          <w:rFonts w:ascii="Times" w:hAnsi="Times"/>
        </w:rPr>
        <w:t>t</w:t>
      </w:r>
      <w:r w:rsidR="0079733F" w:rsidRPr="00D21E4F">
        <w:rPr>
          <w:rFonts w:ascii="Times" w:hAnsi="Times"/>
        </w:rPr>
        <w:t xml:space="preserve">ality, </w:t>
      </w:r>
      <w:r w:rsidR="009C3E7F" w:rsidRPr="00D21E4F">
        <w:rPr>
          <w:rFonts w:ascii="Times" w:hAnsi="Times"/>
        </w:rPr>
        <w:t>has</w:t>
      </w:r>
      <w:r w:rsidR="0079733F" w:rsidRPr="00D21E4F">
        <w:rPr>
          <w:rFonts w:ascii="Times" w:hAnsi="Times"/>
        </w:rPr>
        <w:t xml:space="preserve"> </w:t>
      </w:r>
      <w:r w:rsidR="00EF1827" w:rsidRPr="00D21E4F">
        <w:rPr>
          <w:rFonts w:ascii="Times" w:hAnsi="Times"/>
        </w:rPr>
        <w:t>risen on the</w:t>
      </w:r>
      <w:r w:rsidR="00CD2B3A" w:rsidRPr="00D21E4F">
        <w:rPr>
          <w:rFonts w:ascii="Times" w:hAnsi="Times"/>
        </w:rPr>
        <w:t xml:space="preserve"> </w:t>
      </w:r>
      <w:r w:rsidR="00903A64" w:rsidRPr="00D21E4F">
        <w:rPr>
          <w:rFonts w:ascii="Times" w:hAnsi="Times"/>
        </w:rPr>
        <w:t>public health</w:t>
      </w:r>
      <w:r w:rsidR="00CD2B3A" w:rsidRPr="00D21E4F">
        <w:rPr>
          <w:rFonts w:ascii="Times" w:hAnsi="Times"/>
        </w:rPr>
        <w:t xml:space="preserve"> </w:t>
      </w:r>
      <w:r w:rsidR="009A0E4F" w:rsidRPr="00D21E4F">
        <w:rPr>
          <w:rFonts w:ascii="Times" w:hAnsi="Times"/>
        </w:rPr>
        <w:lastRenderedPageBreak/>
        <w:t>agenda</w:t>
      </w:r>
      <w:r w:rsidR="00CD2B3A" w:rsidRPr="00D21E4F">
        <w:rPr>
          <w:rFonts w:ascii="Times" w:hAnsi="Times"/>
        </w:rPr>
        <w:t>.</w:t>
      </w:r>
      <w:r w:rsidR="00CD3A87" w:rsidRPr="00D21E4F">
        <w:rPr>
          <w:rFonts w:ascii="Times" w:hAnsi="Times"/>
        </w:rPr>
        <w:t xml:space="preserve"> </w:t>
      </w:r>
      <w:r w:rsidR="00DF3B44" w:rsidRPr="00D21E4F">
        <w:rPr>
          <w:rFonts w:ascii="Times" w:hAnsi="Times"/>
        </w:rPr>
        <w:t>Adequate atten</w:t>
      </w:r>
      <w:r w:rsidR="00C0550B" w:rsidRPr="00D21E4F">
        <w:rPr>
          <w:rFonts w:ascii="Times" w:hAnsi="Times"/>
        </w:rPr>
        <w:t xml:space="preserve">tion to hearing health, especially for </w:t>
      </w:r>
      <w:r w:rsidR="0070096E" w:rsidRPr="00D21E4F">
        <w:rPr>
          <w:rFonts w:ascii="Times" w:hAnsi="Times"/>
        </w:rPr>
        <w:t xml:space="preserve">vulnerable populations like </w:t>
      </w:r>
      <w:r w:rsidR="00C0550B" w:rsidRPr="00D21E4F">
        <w:rPr>
          <w:rFonts w:ascii="Times" w:hAnsi="Times"/>
        </w:rPr>
        <w:t xml:space="preserve">children, can be </w:t>
      </w:r>
      <w:r w:rsidR="0010752A" w:rsidRPr="00D21E4F">
        <w:rPr>
          <w:rFonts w:ascii="Times" w:hAnsi="Times"/>
        </w:rPr>
        <w:t xml:space="preserve">extremely </w:t>
      </w:r>
      <w:r w:rsidR="00C0550B" w:rsidRPr="00D21E4F">
        <w:rPr>
          <w:rFonts w:ascii="Times" w:hAnsi="Times"/>
        </w:rPr>
        <w:t xml:space="preserve">difficult when </w:t>
      </w:r>
      <w:r w:rsidR="00FA54C8" w:rsidRPr="00D21E4F">
        <w:rPr>
          <w:rFonts w:ascii="Times" w:hAnsi="Times"/>
        </w:rPr>
        <w:t>widespread</w:t>
      </w:r>
      <w:r w:rsidR="00C0550B" w:rsidRPr="00D21E4F">
        <w:rPr>
          <w:rFonts w:ascii="Times" w:hAnsi="Times"/>
        </w:rPr>
        <w:t xml:space="preserve"> unemployment, inadequate shelter, and food </w:t>
      </w:r>
      <w:r w:rsidR="00612DFB" w:rsidRPr="00D21E4F">
        <w:rPr>
          <w:rFonts w:ascii="Times" w:hAnsi="Times"/>
        </w:rPr>
        <w:t>scarcity</w:t>
      </w:r>
      <w:r w:rsidR="00352933" w:rsidRPr="00D21E4F">
        <w:rPr>
          <w:rFonts w:ascii="Times" w:hAnsi="Times"/>
        </w:rPr>
        <w:t xml:space="preserve"> </w:t>
      </w:r>
      <w:r w:rsidR="00011698" w:rsidRPr="00D21E4F">
        <w:rPr>
          <w:rFonts w:ascii="Times" w:hAnsi="Times"/>
        </w:rPr>
        <w:t>affect</w:t>
      </w:r>
      <w:r w:rsidR="00352933" w:rsidRPr="00D21E4F">
        <w:rPr>
          <w:rFonts w:ascii="Times" w:hAnsi="Times"/>
        </w:rPr>
        <w:t xml:space="preserve"> the country</w:t>
      </w:r>
      <w:r w:rsidR="009F78E7" w:rsidRPr="00D21E4F">
        <w:rPr>
          <w:rFonts w:ascii="Times" w:hAnsi="Times"/>
        </w:rPr>
        <w:t xml:space="preserve"> </w:t>
      </w:r>
      <w:r w:rsidR="00AD181C" w:rsidRPr="00D21E4F">
        <w:rPr>
          <w:rFonts w:ascii="Times" w:hAnsi="Times"/>
        </w:rPr>
        <w:fldChar w:fldCharType="begin">
          <w:fldData xml:space="preserve">PEVuZE5vdGU+PENpdGU+PEF1dGhvcj5HYWdlPC9BdXRob3I+PFllYXI+MjAwNjwvWWVhcj48UmVj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HYWdlPC9BdXRob3I+PFllYXI+MjAwNjwvWWVhcj48UmVj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AD181C" w:rsidRPr="00D21E4F">
        <w:rPr>
          <w:rFonts w:ascii="Times" w:hAnsi="Times"/>
        </w:rPr>
      </w:r>
      <w:r w:rsidR="00AD181C" w:rsidRPr="00D21E4F">
        <w:rPr>
          <w:rFonts w:ascii="Times" w:hAnsi="Times"/>
        </w:rPr>
        <w:fldChar w:fldCharType="separate"/>
      </w:r>
      <w:r w:rsidR="008D4CCC" w:rsidRPr="00D21E4F">
        <w:rPr>
          <w:rFonts w:ascii="Times" w:hAnsi="Times"/>
          <w:noProof/>
        </w:rPr>
        <w:t>[19, 20]</w:t>
      </w:r>
      <w:r w:rsidR="00AD181C" w:rsidRPr="00D21E4F">
        <w:rPr>
          <w:rFonts w:ascii="Times" w:hAnsi="Times"/>
        </w:rPr>
        <w:fldChar w:fldCharType="end"/>
      </w:r>
      <w:r w:rsidR="009F78E7" w:rsidRPr="00D21E4F">
        <w:rPr>
          <w:rFonts w:ascii="Times" w:hAnsi="Times"/>
        </w:rPr>
        <w:t>.</w:t>
      </w:r>
      <w:r w:rsidR="00996563" w:rsidRPr="00D21E4F">
        <w:rPr>
          <w:rFonts w:ascii="Times" w:hAnsi="Times"/>
        </w:rPr>
        <w:t xml:space="preserve"> </w:t>
      </w:r>
      <w:r w:rsidR="00DC79A4" w:rsidRPr="00D21E4F">
        <w:rPr>
          <w:rFonts w:ascii="Times" w:hAnsi="Times"/>
        </w:rPr>
        <w:t xml:space="preserve">This study was thus developed to </w:t>
      </w:r>
      <w:proofErr w:type="spellStart"/>
      <w:r w:rsidR="00DC79A4" w:rsidRPr="00D21E4F">
        <w:rPr>
          <w:rFonts w:ascii="Times" w:hAnsi="Times"/>
        </w:rPr>
        <w:t>i</w:t>
      </w:r>
      <w:proofErr w:type="spellEnd"/>
      <w:r w:rsidR="00DC79A4" w:rsidRPr="00D21E4F">
        <w:rPr>
          <w:rFonts w:ascii="Times" w:hAnsi="Times"/>
        </w:rPr>
        <w:t>) characterize the prevalence of hearing impairment among HIV-infected children in Port-au-Prince, Haiti and ii) identify associated risk factors of hearing loss. Together</w:t>
      </w:r>
      <w:r w:rsidR="001939FD" w:rsidRPr="00D21E4F">
        <w:rPr>
          <w:rFonts w:ascii="Times" w:hAnsi="Times"/>
        </w:rPr>
        <w:t>,</w:t>
      </w:r>
      <w:r w:rsidR="00DC79A4" w:rsidRPr="00D21E4F">
        <w:rPr>
          <w:rFonts w:ascii="Times" w:hAnsi="Times"/>
        </w:rPr>
        <w:t xml:space="preserve"> these findings </w:t>
      </w:r>
      <w:r w:rsidR="001939FD" w:rsidRPr="00D21E4F">
        <w:rPr>
          <w:rFonts w:ascii="Times" w:hAnsi="Times"/>
        </w:rPr>
        <w:t xml:space="preserve">can </w:t>
      </w:r>
      <w:r w:rsidR="00DC79A4" w:rsidRPr="00D21E4F">
        <w:rPr>
          <w:rFonts w:ascii="Times" w:hAnsi="Times"/>
        </w:rPr>
        <w:t>help inform strategies for timely identification and treatment which can minimize developmental delays and hearing-related disability.</w:t>
      </w:r>
    </w:p>
    <w:p w14:paraId="085EDDC2" w14:textId="77777777" w:rsidR="00AD652C" w:rsidRPr="00D21E4F" w:rsidRDefault="00AD652C" w:rsidP="006607C9">
      <w:pPr>
        <w:spacing w:line="480" w:lineRule="auto"/>
        <w:ind w:firstLine="720"/>
        <w:rPr>
          <w:rFonts w:ascii="Times" w:hAnsi="Times"/>
        </w:rPr>
      </w:pPr>
    </w:p>
    <w:p w14:paraId="15C4A268" w14:textId="193C8C60" w:rsidR="00CA6B8A" w:rsidRPr="00D21E4F" w:rsidRDefault="001C471A" w:rsidP="00370B32">
      <w:pPr>
        <w:spacing w:line="480" w:lineRule="auto"/>
        <w:rPr>
          <w:rFonts w:ascii="Times" w:hAnsi="Times"/>
          <w:b/>
        </w:rPr>
      </w:pPr>
      <w:r w:rsidRPr="00D21E4F">
        <w:rPr>
          <w:rFonts w:ascii="Times" w:hAnsi="Times"/>
          <w:b/>
        </w:rPr>
        <w:t xml:space="preserve">2. </w:t>
      </w:r>
      <w:r w:rsidR="00E35F78" w:rsidRPr="00D21E4F">
        <w:rPr>
          <w:rFonts w:ascii="Times" w:hAnsi="Times"/>
          <w:b/>
        </w:rPr>
        <w:t>Methods</w:t>
      </w:r>
    </w:p>
    <w:p w14:paraId="078FD292" w14:textId="11F522F3" w:rsidR="0081619B" w:rsidRPr="00D21E4F" w:rsidRDefault="00874751" w:rsidP="00370B32">
      <w:pPr>
        <w:spacing w:line="480" w:lineRule="auto"/>
        <w:ind w:firstLine="720"/>
        <w:rPr>
          <w:rFonts w:ascii="Times" w:hAnsi="Times"/>
        </w:rPr>
      </w:pPr>
      <w:r w:rsidRPr="00D21E4F">
        <w:rPr>
          <w:rFonts w:ascii="Times" w:hAnsi="Times"/>
        </w:rPr>
        <w:t xml:space="preserve">This cross-sectional study </w:t>
      </w:r>
      <w:r w:rsidR="006E0F16" w:rsidRPr="00D21E4F">
        <w:rPr>
          <w:rFonts w:ascii="Times" w:hAnsi="Times"/>
        </w:rPr>
        <w:t>involved</w:t>
      </w:r>
      <w:r w:rsidRPr="00D21E4F">
        <w:rPr>
          <w:rFonts w:ascii="Times" w:hAnsi="Times"/>
        </w:rPr>
        <w:t xml:space="preserve"> HIV-infected children between </w:t>
      </w:r>
      <w:r w:rsidR="006E0F16" w:rsidRPr="00D21E4F">
        <w:rPr>
          <w:rFonts w:ascii="Times" w:hAnsi="Times"/>
        </w:rPr>
        <w:t xml:space="preserve">ages 7 and 18 years </w:t>
      </w:r>
      <w:r w:rsidR="00F8083D" w:rsidRPr="00D21E4F">
        <w:rPr>
          <w:rFonts w:ascii="Times" w:hAnsi="Times"/>
        </w:rPr>
        <w:t xml:space="preserve">who were </w:t>
      </w:r>
      <w:r w:rsidR="006E0F16" w:rsidRPr="00D21E4F">
        <w:rPr>
          <w:rFonts w:ascii="Times" w:hAnsi="Times"/>
        </w:rPr>
        <w:t>recruited from</w:t>
      </w:r>
      <w:r w:rsidRPr="00D21E4F">
        <w:rPr>
          <w:rFonts w:ascii="Times" w:hAnsi="Times"/>
        </w:rPr>
        <w:t xml:space="preserve"> </w:t>
      </w:r>
      <w:r w:rsidR="006E0F16" w:rsidRPr="00D21E4F">
        <w:rPr>
          <w:rFonts w:ascii="Times" w:hAnsi="Times"/>
        </w:rPr>
        <w:t>five hospitals in Port-au-Prince, Haiti</w:t>
      </w:r>
      <w:r w:rsidR="00447D5C" w:rsidRPr="00D21E4F">
        <w:rPr>
          <w:rFonts w:ascii="Times" w:hAnsi="Times"/>
        </w:rPr>
        <w:t xml:space="preserve"> between March 2019 and September 2020</w:t>
      </w:r>
      <w:r w:rsidR="006E0F16" w:rsidRPr="00D21E4F">
        <w:rPr>
          <w:rFonts w:ascii="Times" w:hAnsi="Times"/>
        </w:rPr>
        <w:t xml:space="preserve">. </w:t>
      </w:r>
      <w:r w:rsidR="00F8083D" w:rsidRPr="00D21E4F">
        <w:rPr>
          <w:rFonts w:ascii="Times" w:hAnsi="Times"/>
        </w:rPr>
        <w:t xml:space="preserve">These </w:t>
      </w:r>
      <w:r w:rsidR="002561BD" w:rsidRPr="00D21E4F">
        <w:rPr>
          <w:rFonts w:ascii="Times" w:hAnsi="Times"/>
        </w:rPr>
        <w:t>hospitals</w:t>
      </w:r>
      <w:r w:rsidR="00F8083D" w:rsidRPr="00D21E4F">
        <w:rPr>
          <w:rFonts w:ascii="Times" w:hAnsi="Times"/>
        </w:rPr>
        <w:t xml:space="preserve"> were affiliated with </w:t>
      </w:r>
      <w:proofErr w:type="spellStart"/>
      <w:r w:rsidR="00F8083D" w:rsidRPr="00D21E4F">
        <w:rPr>
          <w:rFonts w:ascii="Times" w:hAnsi="Times"/>
        </w:rPr>
        <w:t>Caris</w:t>
      </w:r>
      <w:proofErr w:type="spellEnd"/>
      <w:r w:rsidR="00F8083D" w:rsidRPr="00D21E4F">
        <w:rPr>
          <w:rFonts w:ascii="Times" w:hAnsi="Times"/>
        </w:rPr>
        <w:t xml:space="preserve"> Foundation, an international nonprofit </w:t>
      </w:r>
      <w:r w:rsidR="00E37029" w:rsidRPr="00D21E4F">
        <w:rPr>
          <w:rFonts w:ascii="Times" w:hAnsi="Times"/>
        </w:rPr>
        <w:t xml:space="preserve">organization </w:t>
      </w:r>
      <w:r w:rsidR="00F8083D" w:rsidRPr="00D21E4F">
        <w:rPr>
          <w:rFonts w:ascii="Times" w:hAnsi="Times"/>
        </w:rPr>
        <w:t>that offer</w:t>
      </w:r>
      <w:r w:rsidR="00DE5EBC" w:rsidRPr="00D21E4F">
        <w:rPr>
          <w:rFonts w:ascii="Times" w:hAnsi="Times"/>
        </w:rPr>
        <w:t>s</w:t>
      </w:r>
      <w:r w:rsidR="00FC5450" w:rsidRPr="00D21E4F">
        <w:rPr>
          <w:rFonts w:ascii="Times" w:hAnsi="Times"/>
        </w:rPr>
        <w:t xml:space="preserve"> </w:t>
      </w:r>
      <w:r w:rsidR="00CC05F6" w:rsidRPr="00D21E4F">
        <w:rPr>
          <w:rFonts w:ascii="Times" w:hAnsi="Times"/>
        </w:rPr>
        <w:t>a</w:t>
      </w:r>
      <w:r w:rsidR="004F7DC6" w:rsidRPr="00D21E4F">
        <w:rPr>
          <w:rFonts w:ascii="Times" w:hAnsi="Times"/>
        </w:rPr>
        <w:t xml:space="preserve"> </w:t>
      </w:r>
      <w:r w:rsidR="00CC05F6" w:rsidRPr="00D21E4F">
        <w:rPr>
          <w:rFonts w:ascii="Times" w:hAnsi="Times"/>
        </w:rPr>
        <w:t>club-based health education program for children and women living with HI</w:t>
      </w:r>
      <w:r w:rsidR="00710349" w:rsidRPr="00D21E4F">
        <w:rPr>
          <w:rFonts w:ascii="Times" w:hAnsi="Times"/>
        </w:rPr>
        <w:t>V</w:t>
      </w:r>
      <w:r w:rsidR="00C25391" w:rsidRPr="00D21E4F">
        <w:rPr>
          <w:rFonts w:ascii="Times" w:hAnsi="Times"/>
        </w:rPr>
        <w:t xml:space="preserve"> </w:t>
      </w:r>
      <w:r w:rsidR="00C25391" w:rsidRPr="00D21E4F">
        <w:rPr>
          <w:rFonts w:ascii="Times" w:hAnsi="Times"/>
        </w:rPr>
        <w:fldChar w:fldCharType="begin"/>
      </w:r>
      <w:r w:rsidR="008D4CCC" w:rsidRPr="00D21E4F">
        <w:rPr>
          <w:rFonts w:ascii="Times" w:hAnsi="Times"/>
        </w:rPr>
        <w:instrText xml:space="preserve"> ADDIN EN.CITE &lt;EndNote&gt;&lt;Cite&gt;&lt;RecNum&gt;91&lt;/RecNum&gt;&lt;DisplayText&gt;[21]&lt;/DisplayText&gt;&lt;record&gt;&lt;rec-number&gt;91&lt;/rec-number&gt;&lt;foreign-keys&gt;&lt;key app="EN" db-id="sz0epzsaf0d907e2dw9pzf5dz2f2f0sp5r5w" timestamp="1643594654" guid="f2187fd7-c522-4c38-9a4c-67f099378b7f"&gt;91&lt;/key&gt;&lt;/foreign-keys&gt;&lt;ref-type name="Web Page"&gt;12&lt;/ref-type&gt;&lt;contributors&gt;&lt;/contributors&gt;&lt;titles&gt;&lt;title&gt;Caris Foundation&lt;/title&gt;&lt;/titles&gt;&lt;dates&gt;&lt;/dates&gt;&lt;urls&gt;&lt;related-urls&gt;&lt;url&gt;http://www.carisfoundation.org/&lt;/url&gt;&lt;/related-urls&gt;&lt;/urls&gt;&lt;/record&gt;&lt;/Cite&gt;&lt;/EndNote&gt;</w:instrText>
      </w:r>
      <w:r w:rsidR="00C25391" w:rsidRPr="00D21E4F">
        <w:rPr>
          <w:rFonts w:ascii="Times" w:hAnsi="Times"/>
        </w:rPr>
        <w:fldChar w:fldCharType="separate"/>
      </w:r>
      <w:r w:rsidR="008D4CCC" w:rsidRPr="00D21E4F">
        <w:rPr>
          <w:rFonts w:ascii="Times" w:hAnsi="Times"/>
          <w:noProof/>
        </w:rPr>
        <w:t>[21]</w:t>
      </w:r>
      <w:r w:rsidR="00C25391" w:rsidRPr="00D21E4F">
        <w:rPr>
          <w:rFonts w:ascii="Times" w:hAnsi="Times"/>
        </w:rPr>
        <w:fldChar w:fldCharType="end"/>
      </w:r>
      <w:r w:rsidR="00CC05F6" w:rsidRPr="00D21E4F">
        <w:rPr>
          <w:rFonts w:ascii="Times" w:hAnsi="Times"/>
        </w:rPr>
        <w:t>. Primary caregivers</w:t>
      </w:r>
      <w:r w:rsidR="00412ECF" w:rsidRPr="00D21E4F">
        <w:rPr>
          <w:rFonts w:ascii="Times" w:hAnsi="Times"/>
        </w:rPr>
        <w:t xml:space="preserve"> were invited to enroll their children</w:t>
      </w:r>
      <w:r w:rsidR="00DE5EBC" w:rsidRPr="00D21E4F">
        <w:rPr>
          <w:rFonts w:ascii="Times" w:hAnsi="Times"/>
        </w:rPr>
        <w:t xml:space="preserve"> in hearing screening</w:t>
      </w:r>
      <w:r w:rsidR="00412ECF" w:rsidRPr="00D21E4F">
        <w:rPr>
          <w:rFonts w:ascii="Times" w:hAnsi="Times"/>
        </w:rPr>
        <w:t xml:space="preserve"> when they presented</w:t>
      </w:r>
      <w:r w:rsidR="00C53A20" w:rsidRPr="00D21E4F">
        <w:rPr>
          <w:rFonts w:ascii="Times" w:hAnsi="Times"/>
        </w:rPr>
        <w:t xml:space="preserve"> for their monthly club meeting</w:t>
      </w:r>
      <w:r w:rsidR="00185FE4" w:rsidRPr="00D21E4F">
        <w:rPr>
          <w:rFonts w:ascii="Times" w:hAnsi="Times"/>
        </w:rPr>
        <w:t>s</w:t>
      </w:r>
      <w:r w:rsidR="00DE5EBC" w:rsidRPr="00D21E4F">
        <w:rPr>
          <w:rFonts w:ascii="Times" w:hAnsi="Times"/>
        </w:rPr>
        <w:t xml:space="preserve">. </w:t>
      </w:r>
      <w:r w:rsidR="00735C41" w:rsidRPr="00D21E4F">
        <w:rPr>
          <w:rFonts w:ascii="Times" w:hAnsi="Times"/>
        </w:rPr>
        <w:t>Travel</w:t>
      </w:r>
      <w:r w:rsidR="007B3D98" w:rsidRPr="00D21E4F">
        <w:rPr>
          <w:rFonts w:ascii="Times" w:hAnsi="Times"/>
        </w:rPr>
        <w:t xml:space="preserve"> reimbursement</w:t>
      </w:r>
      <w:r w:rsidR="009158B0" w:rsidRPr="00D21E4F">
        <w:rPr>
          <w:rFonts w:ascii="Times" w:hAnsi="Times"/>
        </w:rPr>
        <w:t xml:space="preserve"> was provided</w:t>
      </w:r>
      <w:r w:rsidR="007B3D98" w:rsidRPr="00D21E4F">
        <w:rPr>
          <w:rFonts w:ascii="Times" w:hAnsi="Times"/>
        </w:rPr>
        <w:t xml:space="preserve"> for the club meeting</w:t>
      </w:r>
      <w:r w:rsidR="00B8436D" w:rsidRPr="00D21E4F">
        <w:rPr>
          <w:rFonts w:ascii="Times" w:hAnsi="Times"/>
        </w:rPr>
        <w:t xml:space="preserve">; </w:t>
      </w:r>
      <w:r w:rsidR="007B3D98" w:rsidRPr="00D21E4F">
        <w:rPr>
          <w:rFonts w:ascii="Times" w:hAnsi="Times"/>
        </w:rPr>
        <w:t xml:space="preserve">participants did not receive compensation specifically for this study. </w:t>
      </w:r>
      <w:r w:rsidR="00A6558B" w:rsidRPr="00D21E4F">
        <w:rPr>
          <w:rFonts w:ascii="Times" w:hAnsi="Times"/>
        </w:rPr>
        <w:t>The only e</w:t>
      </w:r>
      <w:r w:rsidR="00645312" w:rsidRPr="00D21E4F">
        <w:rPr>
          <w:rFonts w:ascii="Times" w:hAnsi="Times"/>
        </w:rPr>
        <w:t xml:space="preserve">xclusion </w:t>
      </w:r>
      <w:r w:rsidR="005476C0" w:rsidRPr="00D21E4F">
        <w:rPr>
          <w:rFonts w:ascii="Times" w:hAnsi="Times"/>
        </w:rPr>
        <w:t>criterion</w:t>
      </w:r>
      <w:r w:rsidR="00F557B9" w:rsidRPr="00D21E4F">
        <w:rPr>
          <w:rFonts w:ascii="Times" w:hAnsi="Times"/>
        </w:rPr>
        <w:t xml:space="preserve"> </w:t>
      </w:r>
      <w:r w:rsidR="0014762A" w:rsidRPr="00D21E4F">
        <w:rPr>
          <w:rFonts w:ascii="Times" w:hAnsi="Times"/>
        </w:rPr>
        <w:t>was</w:t>
      </w:r>
      <w:r w:rsidR="009639CA" w:rsidRPr="00D21E4F">
        <w:rPr>
          <w:rFonts w:ascii="Times" w:hAnsi="Times"/>
        </w:rPr>
        <w:t xml:space="preserve"> </w:t>
      </w:r>
      <w:r w:rsidR="00F557B9" w:rsidRPr="00D21E4F">
        <w:rPr>
          <w:rFonts w:ascii="Times" w:hAnsi="Times"/>
        </w:rPr>
        <w:t xml:space="preserve">inability </w:t>
      </w:r>
      <w:r w:rsidR="009639CA" w:rsidRPr="00D21E4F">
        <w:rPr>
          <w:rFonts w:ascii="Times" w:hAnsi="Times"/>
        </w:rPr>
        <w:t xml:space="preserve">or refusal </w:t>
      </w:r>
      <w:r w:rsidR="00DE5EBC" w:rsidRPr="00D21E4F">
        <w:rPr>
          <w:rFonts w:ascii="Times" w:hAnsi="Times"/>
        </w:rPr>
        <w:t>of</w:t>
      </w:r>
      <w:r w:rsidR="006F5AE5" w:rsidRPr="00D21E4F">
        <w:rPr>
          <w:rFonts w:ascii="Times" w:hAnsi="Times"/>
        </w:rPr>
        <w:t xml:space="preserve"> the</w:t>
      </w:r>
      <w:r w:rsidR="00DE5EBC" w:rsidRPr="00D21E4F">
        <w:rPr>
          <w:rFonts w:ascii="Times" w:hAnsi="Times"/>
        </w:rPr>
        <w:t xml:space="preserve"> child to</w:t>
      </w:r>
      <w:r w:rsidR="00F557B9" w:rsidRPr="00D21E4F">
        <w:rPr>
          <w:rFonts w:ascii="Times" w:hAnsi="Times"/>
        </w:rPr>
        <w:t xml:space="preserve"> participate</w:t>
      </w:r>
      <w:r w:rsidR="009639CA" w:rsidRPr="00D21E4F">
        <w:rPr>
          <w:rFonts w:ascii="Times" w:hAnsi="Times"/>
        </w:rPr>
        <w:t xml:space="preserve">. Informed consent was attained from each guardian </w:t>
      </w:r>
      <w:r w:rsidR="00DE5EBC" w:rsidRPr="00D21E4F">
        <w:rPr>
          <w:rFonts w:ascii="Times" w:hAnsi="Times"/>
        </w:rPr>
        <w:t>and</w:t>
      </w:r>
      <w:r w:rsidR="009639CA" w:rsidRPr="00D21E4F">
        <w:rPr>
          <w:rFonts w:ascii="Times" w:hAnsi="Times"/>
        </w:rPr>
        <w:t xml:space="preserve"> participant older than 17 years, and </w:t>
      </w:r>
      <w:r w:rsidR="00961549" w:rsidRPr="00D21E4F">
        <w:rPr>
          <w:rFonts w:ascii="Times" w:hAnsi="Times"/>
        </w:rPr>
        <w:t xml:space="preserve">each child’s </w:t>
      </w:r>
      <w:r w:rsidR="009639CA" w:rsidRPr="00D21E4F">
        <w:rPr>
          <w:rFonts w:ascii="Times" w:hAnsi="Times"/>
        </w:rPr>
        <w:t xml:space="preserve">verbal assent </w:t>
      </w:r>
      <w:r w:rsidR="00961549" w:rsidRPr="00D21E4F">
        <w:rPr>
          <w:rFonts w:ascii="Times" w:hAnsi="Times"/>
        </w:rPr>
        <w:t>was</w:t>
      </w:r>
      <w:r w:rsidR="009639CA" w:rsidRPr="00D21E4F">
        <w:rPr>
          <w:rFonts w:ascii="Times" w:hAnsi="Times"/>
        </w:rPr>
        <w:t xml:space="preserve"> </w:t>
      </w:r>
      <w:r w:rsidR="00B23044" w:rsidRPr="00D21E4F">
        <w:rPr>
          <w:rFonts w:ascii="Times" w:hAnsi="Times"/>
        </w:rPr>
        <w:t>confirmed</w:t>
      </w:r>
      <w:r w:rsidR="009639CA" w:rsidRPr="00D21E4F">
        <w:rPr>
          <w:rFonts w:ascii="Times" w:hAnsi="Times"/>
        </w:rPr>
        <w:t xml:space="preserve"> prior to </w:t>
      </w:r>
      <w:r w:rsidR="009F1226" w:rsidRPr="00D21E4F">
        <w:rPr>
          <w:rFonts w:ascii="Times" w:hAnsi="Times"/>
        </w:rPr>
        <w:t>proceeding</w:t>
      </w:r>
      <w:r w:rsidR="009639CA" w:rsidRPr="00D21E4F">
        <w:rPr>
          <w:rFonts w:ascii="Times" w:hAnsi="Times"/>
        </w:rPr>
        <w:t>.</w:t>
      </w:r>
      <w:r w:rsidR="0036039F" w:rsidRPr="00D21E4F">
        <w:rPr>
          <w:rFonts w:ascii="Times" w:hAnsi="Times"/>
        </w:rPr>
        <w:t xml:space="preserve"> </w:t>
      </w:r>
      <w:r w:rsidR="00D57F3C" w:rsidRPr="00D21E4F">
        <w:rPr>
          <w:rFonts w:ascii="Times" w:hAnsi="Times"/>
        </w:rPr>
        <w:t xml:space="preserve">Consents, instructions, and screening were </w:t>
      </w:r>
      <w:r w:rsidR="000C6A89" w:rsidRPr="00D21E4F">
        <w:rPr>
          <w:rFonts w:ascii="Times" w:hAnsi="Times"/>
        </w:rPr>
        <w:t>completed</w:t>
      </w:r>
      <w:r w:rsidR="00D57F3C" w:rsidRPr="00D21E4F">
        <w:rPr>
          <w:rFonts w:ascii="Times" w:hAnsi="Times"/>
        </w:rPr>
        <w:t xml:space="preserve"> in Haitian Creole</w:t>
      </w:r>
      <w:r w:rsidR="00911B98" w:rsidRPr="00D21E4F">
        <w:rPr>
          <w:rFonts w:ascii="Times" w:hAnsi="Times"/>
        </w:rPr>
        <w:t>, the local language</w:t>
      </w:r>
      <w:r w:rsidR="00EE0A2B" w:rsidRPr="00D21E4F">
        <w:rPr>
          <w:rFonts w:ascii="Times" w:hAnsi="Times"/>
        </w:rPr>
        <w:t xml:space="preserve"> of </w:t>
      </w:r>
      <w:r w:rsidR="00532446" w:rsidRPr="00D21E4F">
        <w:rPr>
          <w:rFonts w:ascii="Times" w:hAnsi="Times"/>
        </w:rPr>
        <w:t>participants</w:t>
      </w:r>
      <w:r w:rsidR="00EE0A2B" w:rsidRPr="00D21E4F">
        <w:rPr>
          <w:rFonts w:ascii="Times" w:hAnsi="Times"/>
        </w:rPr>
        <w:t xml:space="preserve"> and their caregivers</w:t>
      </w:r>
      <w:r w:rsidR="00D57F3C" w:rsidRPr="00D21E4F">
        <w:rPr>
          <w:rFonts w:ascii="Times" w:hAnsi="Times"/>
        </w:rPr>
        <w:t>.</w:t>
      </w:r>
      <w:r w:rsidR="00E9747A" w:rsidRPr="00D21E4F">
        <w:rPr>
          <w:rFonts w:ascii="Times" w:hAnsi="Times"/>
        </w:rPr>
        <w:t xml:space="preserve"> </w:t>
      </w:r>
      <w:r w:rsidR="000F57E1" w:rsidRPr="00D21E4F">
        <w:rPr>
          <w:rFonts w:ascii="Times" w:hAnsi="Times"/>
        </w:rPr>
        <w:t>H</w:t>
      </w:r>
      <w:r w:rsidR="00A851DD" w:rsidRPr="00D21E4F">
        <w:rPr>
          <w:rFonts w:ascii="Times" w:hAnsi="Times"/>
        </w:rPr>
        <w:t>uman subject approvals</w:t>
      </w:r>
      <w:r w:rsidR="000F57E1" w:rsidRPr="00D21E4F">
        <w:rPr>
          <w:rFonts w:ascii="Times" w:hAnsi="Times"/>
        </w:rPr>
        <w:t xml:space="preserve"> were </w:t>
      </w:r>
      <w:r w:rsidR="003B3660" w:rsidRPr="00D21E4F">
        <w:rPr>
          <w:rFonts w:ascii="Times" w:hAnsi="Times"/>
        </w:rPr>
        <w:t>obtained</w:t>
      </w:r>
      <w:r w:rsidR="00A851DD" w:rsidRPr="00D21E4F">
        <w:rPr>
          <w:rFonts w:ascii="Times" w:hAnsi="Times"/>
        </w:rPr>
        <w:t xml:space="preserve"> from the Vanderbilt University Medical Center</w:t>
      </w:r>
      <w:r w:rsidR="00F851CE" w:rsidRPr="00D21E4F">
        <w:rPr>
          <w:rFonts w:ascii="Times" w:hAnsi="Times"/>
        </w:rPr>
        <w:t xml:space="preserve"> (#170620)</w:t>
      </w:r>
      <w:r w:rsidR="00A851DD" w:rsidRPr="00D21E4F">
        <w:rPr>
          <w:rFonts w:ascii="Times" w:hAnsi="Times"/>
        </w:rPr>
        <w:t xml:space="preserve"> and National Haitian Institutional Review Board</w:t>
      </w:r>
      <w:r w:rsidR="00FB63F8" w:rsidRPr="00D21E4F">
        <w:rPr>
          <w:rFonts w:ascii="Times" w:hAnsi="Times"/>
        </w:rPr>
        <w:t xml:space="preserve"> </w:t>
      </w:r>
      <w:r w:rsidR="000F57E1" w:rsidRPr="00D21E4F">
        <w:rPr>
          <w:rFonts w:ascii="Times" w:hAnsi="Times"/>
        </w:rPr>
        <w:t>(#1718</w:t>
      </w:r>
      <w:r w:rsidR="00753A24" w:rsidRPr="00D21E4F">
        <w:rPr>
          <w:rFonts w:ascii="Times" w:hAnsi="Times"/>
        </w:rPr>
        <w:t>-</w:t>
      </w:r>
      <w:r w:rsidR="000F57E1" w:rsidRPr="00D21E4F">
        <w:rPr>
          <w:rFonts w:ascii="Times" w:hAnsi="Times"/>
        </w:rPr>
        <w:t>67)</w:t>
      </w:r>
      <w:r w:rsidR="004B1E2B" w:rsidRPr="00D21E4F">
        <w:rPr>
          <w:rFonts w:ascii="Times" w:hAnsi="Times"/>
        </w:rPr>
        <w:t>.</w:t>
      </w:r>
      <w:r w:rsidR="000C4B2D" w:rsidRPr="00D21E4F">
        <w:rPr>
          <w:rFonts w:ascii="Times" w:hAnsi="Times"/>
        </w:rPr>
        <w:t xml:space="preserve"> </w:t>
      </w:r>
      <w:proofErr w:type="spellStart"/>
      <w:r w:rsidR="00950B70" w:rsidRPr="00D21E4F">
        <w:rPr>
          <w:rFonts w:ascii="Times" w:hAnsi="Times"/>
        </w:rPr>
        <w:t>Caris</w:t>
      </w:r>
      <w:proofErr w:type="spellEnd"/>
      <w:r w:rsidR="00950B70" w:rsidRPr="00D21E4F">
        <w:rPr>
          <w:rFonts w:ascii="Times" w:hAnsi="Times"/>
        </w:rPr>
        <w:t xml:space="preserve"> Foundation and the</w:t>
      </w:r>
      <w:r w:rsidR="00901F50" w:rsidRPr="00D21E4F">
        <w:rPr>
          <w:rFonts w:ascii="Times" w:hAnsi="Times"/>
        </w:rPr>
        <w:t>ir affiliated</w:t>
      </w:r>
      <w:r w:rsidR="00950B70" w:rsidRPr="00D21E4F">
        <w:rPr>
          <w:rFonts w:ascii="Times" w:hAnsi="Times"/>
        </w:rPr>
        <w:t xml:space="preserve"> five</w:t>
      </w:r>
      <w:r w:rsidR="00594427" w:rsidRPr="00D21E4F">
        <w:rPr>
          <w:rFonts w:ascii="Times" w:hAnsi="Times"/>
        </w:rPr>
        <w:t xml:space="preserve"> hospitals also </w:t>
      </w:r>
      <w:r w:rsidR="000E25E3" w:rsidRPr="00D21E4F">
        <w:rPr>
          <w:rFonts w:ascii="Times" w:hAnsi="Times"/>
        </w:rPr>
        <w:t>formally agreed to</w:t>
      </w:r>
      <w:r w:rsidR="00202398" w:rsidRPr="00D21E4F">
        <w:rPr>
          <w:rFonts w:ascii="Times" w:hAnsi="Times"/>
        </w:rPr>
        <w:t xml:space="preserve"> this study</w:t>
      </w:r>
      <w:r w:rsidR="000E25E3" w:rsidRPr="00D21E4F">
        <w:rPr>
          <w:rFonts w:ascii="Times" w:hAnsi="Times"/>
        </w:rPr>
        <w:t>.</w:t>
      </w:r>
      <w:r w:rsidR="00950B70" w:rsidRPr="00D21E4F">
        <w:rPr>
          <w:rFonts w:ascii="Times" w:hAnsi="Times"/>
        </w:rPr>
        <w:t xml:space="preserve"> </w:t>
      </w:r>
      <w:r w:rsidR="0081619B" w:rsidRPr="00D21E4F">
        <w:rPr>
          <w:rFonts w:ascii="Times" w:hAnsi="Times"/>
        </w:rPr>
        <w:tab/>
      </w:r>
    </w:p>
    <w:p w14:paraId="7ED36FC8" w14:textId="27BD3E88" w:rsidR="00691E34" w:rsidRPr="00D21E4F" w:rsidRDefault="001C471A" w:rsidP="00691E34">
      <w:pPr>
        <w:spacing w:line="480" w:lineRule="auto"/>
        <w:rPr>
          <w:rFonts w:ascii="Times" w:hAnsi="Times"/>
          <w:i/>
        </w:rPr>
      </w:pPr>
      <w:r w:rsidRPr="00D21E4F">
        <w:rPr>
          <w:rFonts w:ascii="Times" w:hAnsi="Times"/>
          <w:i/>
        </w:rPr>
        <w:lastRenderedPageBreak/>
        <w:t xml:space="preserve">2.1 </w:t>
      </w:r>
      <w:r w:rsidR="00691E34" w:rsidRPr="00D21E4F">
        <w:rPr>
          <w:rFonts w:ascii="Times" w:hAnsi="Times"/>
          <w:i/>
        </w:rPr>
        <w:t xml:space="preserve">Hearing Screening </w:t>
      </w:r>
      <w:r w:rsidR="00141AA8" w:rsidRPr="00D21E4F">
        <w:rPr>
          <w:rFonts w:ascii="Times" w:hAnsi="Times"/>
          <w:i/>
        </w:rPr>
        <w:t>Protocol</w:t>
      </w:r>
    </w:p>
    <w:p w14:paraId="1864F0F4" w14:textId="305D6654" w:rsidR="0021610B" w:rsidRPr="00D21E4F" w:rsidRDefault="00630084" w:rsidP="00993033">
      <w:pPr>
        <w:spacing w:line="480" w:lineRule="auto"/>
        <w:ind w:firstLine="720"/>
        <w:rPr>
          <w:rFonts w:ascii="Times" w:hAnsi="Times"/>
        </w:rPr>
      </w:pPr>
      <w:r w:rsidRPr="00D21E4F">
        <w:rPr>
          <w:rFonts w:ascii="Times" w:hAnsi="Times"/>
        </w:rPr>
        <w:t>Employing</w:t>
      </w:r>
      <w:r w:rsidR="00D844CF" w:rsidRPr="00D21E4F">
        <w:rPr>
          <w:rFonts w:ascii="Times" w:hAnsi="Times"/>
        </w:rPr>
        <w:t xml:space="preserve"> </w:t>
      </w:r>
      <w:r w:rsidR="00BB7738" w:rsidRPr="00D21E4F">
        <w:rPr>
          <w:rFonts w:ascii="Times" w:hAnsi="Times"/>
        </w:rPr>
        <w:t>v</w:t>
      </w:r>
      <w:r w:rsidR="00F52B55" w:rsidRPr="00D21E4F">
        <w:rPr>
          <w:rFonts w:ascii="Times" w:hAnsi="Times"/>
        </w:rPr>
        <w:t xml:space="preserve">alidated, </w:t>
      </w:r>
      <w:r w:rsidR="00C46AE2" w:rsidRPr="00D21E4F">
        <w:rPr>
          <w:rFonts w:ascii="Times" w:hAnsi="Times"/>
        </w:rPr>
        <w:t>smartphone-based</w:t>
      </w:r>
      <w:r w:rsidR="00F52B55" w:rsidRPr="00D21E4F">
        <w:rPr>
          <w:rFonts w:ascii="Times" w:hAnsi="Times"/>
        </w:rPr>
        <w:t xml:space="preserve"> audiometry (</w:t>
      </w:r>
      <w:proofErr w:type="spellStart"/>
      <w:r w:rsidR="00546898" w:rsidRPr="00D21E4F">
        <w:rPr>
          <w:rFonts w:ascii="Times" w:hAnsi="Times"/>
        </w:rPr>
        <w:t>H</w:t>
      </w:r>
      <w:r w:rsidR="00C46AE2" w:rsidRPr="00D21E4F">
        <w:rPr>
          <w:rFonts w:ascii="Times" w:hAnsi="Times"/>
        </w:rPr>
        <w:t>earX</w:t>
      </w:r>
      <w:proofErr w:type="spellEnd"/>
      <w:r w:rsidR="00F52B55" w:rsidRPr="00D21E4F">
        <w:rPr>
          <w:rFonts w:ascii="Times" w:hAnsi="Times"/>
        </w:rPr>
        <w:t xml:space="preserve"> Group, </w:t>
      </w:r>
      <w:r w:rsidR="00C46AE2" w:rsidRPr="00D21E4F">
        <w:rPr>
          <w:rFonts w:ascii="Times" w:hAnsi="Times"/>
        </w:rPr>
        <w:t>Pretoria, South Africa</w:t>
      </w:r>
      <w:r w:rsidRPr="00D21E4F">
        <w:rPr>
          <w:rFonts w:ascii="Times" w:hAnsi="Times"/>
        </w:rPr>
        <w:t>)</w:t>
      </w:r>
      <w:r w:rsidR="00D844CF" w:rsidRPr="00D21E4F">
        <w:rPr>
          <w:rFonts w:ascii="Times" w:hAnsi="Times"/>
        </w:rPr>
        <w:t>, our screening algorithm</w:t>
      </w:r>
      <w:r w:rsidR="00C03A7D" w:rsidRPr="00D21E4F">
        <w:rPr>
          <w:rFonts w:ascii="Times" w:hAnsi="Times"/>
        </w:rPr>
        <w:t xml:space="preserve"> has been previously </w:t>
      </w:r>
      <w:r w:rsidR="00114D73" w:rsidRPr="00D21E4F">
        <w:rPr>
          <w:rFonts w:ascii="Times" w:hAnsi="Times"/>
        </w:rPr>
        <w:t>described</w:t>
      </w:r>
      <w:r w:rsidR="00C03A7D" w:rsidRPr="00D21E4F">
        <w:rPr>
          <w:rFonts w:ascii="Times" w:hAnsi="Times"/>
        </w:rPr>
        <w:t xml:space="preserve"> in Haiti and Kenya</w:t>
      </w:r>
      <w:r w:rsidR="00575696" w:rsidRPr="00D21E4F">
        <w:rPr>
          <w:rFonts w:ascii="Times" w:hAnsi="Times"/>
        </w:rPr>
        <w:t xml:space="preserve"> </w:t>
      </w:r>
      <w:r w:rsidR="004B5666" w:rsidRPr="00D21E4F">
        <w:rPr>
          <w:rFonts w:ascii="Times" w:hAnsi="Times"/>
        </w:rPr>
        <w:fldChar w:fldCharType="begin">
          <w:fldData xml:space="preserve">PEVuZE5vdGU+PENpdGU+PEF1dGhvcj5KYXlhd2FyZGVuYTwvQXV0aG9yPjxZZWFyPjIwMTg8L1ll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KYXlhd2FyZGVuYTwvQXV0aG9yPjxZZWFyPjIwMTg8L1ll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4B5666" w:rsidRPr="00D21E4F">
        <w:rPr>
          <w:rFonts w:ascii="Times" w:hAnsi="Times"/>
        </w:rPr>
      </w:r>
      <w:r w:rsidR="004B5666" w:rsidRPr="00D21E4F">
        <w:rPr>
          <w:rFonts w:ascii="Times" w:hAnsi="Times"/>
        </w:rPr>
        <w:fldChar w:fldCharType="separate"/>
      </w:r>
      <w:r w:rsidR="008D4CCC" w:rsidRPr="00D21E4F">
        <w:rPr>
          <w:rFonts w:ascii="Times" w:hAnsi="Times"/>
          <w:noProof/>
        </w:rPr>
        <w:t>[22-27]</w:t>
      </w:r>
      <w:r w:rsidR="004B5666" w:rsidRPr="00D21E4F">
        <w:rPr>
          <w:rFonts w:ascii="Times" w:hAnsi="Times"/>
        </w:rPr>
        <w:fldChar w:fldCharType="end"/>
      </w:r>
      <w:r w:rsidR="00575696" w:rsidRPr="00D21E4F">
        <w:rPr>
          <w:rFonts w:ascii="Times" w:hAnsi="Times"/>
        </w:rPr>
        <w:t>.</w:t>
      </w:r>
      <w:r w:rsidR="00C071BA" w:rsidRPr="00D21E4F">
        <w:rPr>
          <w:rFonts w:ascii="Times" w:hAnsi="Times"/>
        </w:rPr>
        <w:t xml:space="preserve"> </w:t>
      </w:r>
      <w:r w:rsidR="00CF4A2B" w:rsidRPr="00D21E4F">
        <w:rPr>
          <w:rFonts w:ascii="Times" w:hAnsi="Times"/>
        </w:rPr>
        <w:t>Initial</w:t>
      </w:r>
      <w:r w:rsidR="00A729B8" w:rsidRPr="00D21E4F">
        <w:rPr>
          <w:rFonts w:ascii="Times" w:hAnsi="Times"/>
        </w:rPr>
        <w:t xml:space="preserve"> </w:t>
      </w:r>
      <w:r w:rsidR="00D51827" w:rsidRPr="00D21E4F">
        <w:rPr>
          <w:rFonts w:ascii="Times" w:hAnsi="Times"/>
        </w:rPr>
        <w:t>testing</w:t>
      </w:r>
      <w:r w:rsidR="00EA1E09" w:rsidRPr="00D21E4F">
        <w:rPr>
          <w:rFonts w:ascii="Times" w:hAnsi="Times"/>
        </w:rPr>
        <w:t xml:space="preserve"> </w:t>
      </w:r>
      <w:r w:rsidR="00AB41C8" w:rsidRPr="00D21E4F">
        <w:rPr>
          <w:rFonts w:ascii="Times" w:hAnsi="Times"/>
        </w:rPr>
        <w:t>(</w:t>
      </w:r>
      <w:proofErr w:type="spellStart"/>
      <w:r w:rsidR="00AB41C8" w:rsidRPr="00D21E4F">
        <w:rPr>
          <w:rFonts w:ascii="Times" w:hAnsi="Times"/>
        </w:rPr>
        <w:t>HearScreen</w:t>
      </w:r>
      <w:r w:rsidR="00AB41C8" w:rsidRPr="00D21E4F">
        <w:rPr>
          <w:rFonts w:ascii="Times" w:hAnsi="Times"/>
          <w:vertAlign w:val="superscript"/>
        </w:rPr>
        <w:t>TM</w:t>
      </w:r>
      <w:proofErr w:type="spellEnd"/>
      <w:r w:rsidR="00AB41C8" w:rsidRPr="00D21E4F">
        <w:rPr>
          <w:rFonts w:ascii="Times" w:hAnsi="Times"/>
        </w:rPr>
        <w:t>) involved pure</w:t>
      </w:r>
      <w:r w:rsidR="0035578B" w:rsidRPr="00D21E4F">
        <w:rPr>
          <w:rFonts w:ascii="Times" w:hAnsi="Times"/>
        </w:rPr>
        <w:t>-</w:t>
      </w:r>
      <w:r w:rsidR="00AB41C8" w:rsidRPr="00D21E4F">
        <w:rPr>
          <w:rFonts w:ascii="Times" w:hAnsi="Times"/>
        </w:rPr>
        <w:t>tone</w:t>
      </w:r>
      <w:r w:rsidR="00FD2976" w:rsidRPr="00D21E4F">
        <w:rPr>
          <w:rFonts w:ascii="Times" w:hAnsi="Times"/>
        </w:rPr>
        <w:t xml:space="preserve"> air conduction</w:t>
      </w:r>
      <w:r w:rsidR="002106E9" w:rsidRPr="00D21E4F">
        <w:rPr>
          <w:rFonts w:ascii="Times" w:hAnsi="Times"/>
        </w:rPr>
        <w:t xml:space="preserve"> screen</w:t>
      </w:r>
      <w:r w:rsidR="00FD2976" w:rsidRPr="00D21E4F">
        <w:rPr>
          <w:rFonts w:ascii="Times" w:hAnsi="Times"/>
        </w:rPr>
        <w:t xml:space="preserve"> at 1000 Hz, 2000 Hz, and 4000 Hz</w:t>
      </w:r>
      <w:r w:rsidR="00450867" w:rsidRPr="00D21E4F">
        <w:rPr>
          <w:rFonts w:ascii="Times" w:hAnsi="Times"/>
        </w:rPr>
        <w:t xml:space="preserve">. </w:t>
      </w:r>
      <w:r w:rsidR="00EA6EBA" w:rsidRPr="00D21E4F">
        <w:rPr>
          <w:rFonts w:ascii="Times" w:hAnsi="Times"/>
        </w:rPr>
        <w:t>A</w:t>
      </w:r>
      <w:r w:rsidR="00684572" w:rsidRPr="00D21E4F">
        <w:rPr>
          <w:rFonts w:ascii="Times" w:hAnsi="Times"/>
        </w:rPr>
        <w:t xml:space="preserve">ll </w:t>
      </w:r>
      <w:r w:rsidR="00C53336" w:rsidRPr="00D21E4F">
        <w:rPr>
          <w:rFonts w:ascii="Times" w:hAnsi="Times"/>
        </w:rPr>
        <w:t>screening</w:t>
      </w:r>
      <w:r w:rsidR="00CE6A45" w:rsidRPr="00D21E4F">
        <w:rPr>
          <w:rFonts w:ascii="Times" w:hAnsi="Times"/>
        </w:rPr>
        <w:t>s</w:t>
      </w:r>
      <w:r w:rsidR="00684572" w:rsidRPr="00D21E4F">
        <w:rPr>
          <w:rFonts w:ascii="Times" w:hAnsi="Times"/>
        </w:rPr>
        <w:t xml:space="preserve"> </w:t>
      </w:r>
      <w:r w:rsidR="00CE6A45" w:rsidRPr="00D21E4F">
        <w:rPr>
          <w:rFonts w:ascii="Times" w:hAnsi="Times"/>
        </w:rPr>
        <w:t>were</w:t>
      </w:r>
      <w:r w:rsidR="00684572" w:rsidRPr="00D21E4F">
        <w:rPr>
          <w:rFonts w:ascii="Times" w:hAnsi="Times"/>
        </w:rPr>
        <w:t xml:space="preserve"> performed in a</w:t>
      </w:r>
      <w:r w:rsidR="00383055" w:rsidRPr="00D21E4F">
        <w:rPr>
          <w:rFonts w:ascii="Times" w:hAnsi="Times"/>
        </w:rPr>
        <w:t xml:space="preserve"> relatively</w:t>
      </w:r>
      <w:r w:rsidR="00684572" w:rsidRPr="00D21E4F">
        <w:rPr>
          <w:rFonts w:ascii="Times" w:hAnsi="Times"/>
        </w:rPr>
        <w:t xml:space="preserve"> quiet room. </w:t>
      </w:r>
      <w:r w:rsidR="007428EE" w:rsidRPr="00D21E4F">
        <w:rPr>
          <w:rFonts w:ascii="Times" w:hAnsi="Times"/>
        </w:rPr>
        <w:t xml:space="preserve">Based on representative noise measurements at the sites, </w:t>
      </w:r>
      <w:r w:rsidR="00CC7020" w:rsidRPr="00D21E4F">
        <w:rPr>
          <w:rFonts w:ascii="Times" w:hAnsi="Times"/>
        </w:rPr>
        <w:t xml:space="preserve">intensity was set at </w:t>
      </w:r>
      <w:r w:rsidR="006E51F7" w:rsidRPr="00D21E4F">
        <w:rPr>
          <w:rFonts w:ascii="Times" w:hAnsi="Times"/>
        </w:rPr>
        <w:t>30</w:t>
      </w:r>
      <w:r w:rsidR="00CC7020" w:rsidRPr="00D21E4F">
        <w:rPr>
          <w:rFonts w:ascii="Times" w:hAnsi="Times"/>
        </w:rPr>
        <w:t xml:space="preserve"> dB</w:t>
      </w:r>
      <w:r w:rsidR="00EF13B0" w:rsidRPr="00D21E4F">
        <w:rPr>
          <w:rFonts w:ascii="Times" w:hAnsi="Times"/>
        </w:rPr>
        <w:t xml:space="preserve"> HL</w:t>
      </w:r>
      <w:r w:rsidR="007428EE" w:rsidRPr="00D21E4F">
        <w:rPr>
          <w:rFonts w:ascii="Times" w:hAnsi="Times"/>
        </w:rPr>
        <w:t xml:space="preserve"> to account for </w:t>
      </w:r>
      <w:r w:rsidR="009959A9" w:rsidRPr="00D21E4F">
        <w:rPr>
          <w:rFonts w:ascii="Times" w:hAnsi="Times"/>
        </w:rPr>
        <w:t>any ambient</w:t>
      </w:r>
      <w:r w:rsidR="007428EE" w:rsidRPr="00D21E4F">
        <w:rPr>
          <w:rFonts w:ascii="Times" w:hAnsi="Times"/>
        </w:rPr>
        <w:t xml:space="preserve"> noise</w:t>
      </w:r>
      <w:r w:rsidR="00C15A6B" w:rsidRPr="00D21E4F">
        <w:rPr>
          <w:rFonts w:ascii="Times" w:hAnsi="Times"/>
        </w:rPr>
        <w:t>.</w:t>
      </w:r>
      <w:r w:rsidR="008A064B" w:rsidRPr="00D21E4F">
        <w:rPr>
          <w:rFonts w:ascii="Times" w:hAnsi="Times"/>
        </w:rPr>
        <w:t xml:space="preserve"> </w:t>
      </w:r>
      <w:r w:rsidR="00681473" w:rsidRPr="00D21E4F">
        <w:rPr>
          <w:rFonts w:ascii="Times" w:hAnsi="Times"/>
        </w:rPr>
        <w:t xml:space="preserve">Despite the decreased screening sensitivity, these measurements </w:t>
      </w:r>
      <w:r w:rsidR="00C66AFE" w:rsidRPr="00D21E4F">
        <w:rPr>
          <w:rFonts w:ascii="Times" w:hAnsi="Times"/>
        </w:rPr>
        <w:t>were</w:t>
      </w:r>
      <w:r w:rsidR="00681473" w:rsidRPr="00D21E4F">
        <w:rPr>
          <w:rFonts w:ascii="Times" w:hAnsi="Times"/>
        </w:rPr>
        <w:t xml:space="preserve"> still</w:t>
      </w:r>
      <w:r w:rsidR="008B78A4" w:rsidRPr="00D21E4F">
        <w:rPr>
          <w:rFonts w:ascii="Times" w:hAnsi="Times"/>
        </w:rPr>
        <w:t xml:space="preserve"> below </w:t>
      </w:r>
      <w:r w:rsidR="00EF134F" w:rsidRPr="00D21E4F">
        <w:rPr>
          <w:rFonts w:ascii="Times" w:hAnsi="Times"/>
        </w:rPr>
        <w:t>the</w:t>
      </w:r>
      <w:r w:rsidR="00B90305" w:rsidRPr="00D21E4F">
        <w:rPr>
          <w:rFonts w:ascii="Times" w:hAnsi="Times"/>
        </w:rPr>
        <w:t xml:space="preserve"> </w:t>
      </w:r>
      <w:r w:rsidR="00EF134F" w:rsidRPr="00D21E4F">
        <w:rPr>
          <w:rFonts w:ascii="Times" w:hAnsi="Times"/>
        </w:rPr>
        <w:t xml:space="preserve">level </w:t>
      </w:r>
      <w:r w:rsidR="00837457" w:rsidRPr="00D21E4F">
        <w:rPr>
          <w:rFonts w:ascii="Times" w:hAnsi="Times"/>
        </w:rPr>
        <w:t>at which</w:t>
      </w:r>
      <w:r w:rsidR="00EF134F" w:rsidRPr="00D21E4F">
        <w:rPr>
          <w:rFonts w:ascii="Times" w:hAnsi="Times"/>
        </w:rPr>
        <w:t xml:space="preserve"> </w:t>
      </w:r>
      <w:r w:rsidR="00452620" w:rsidRPr="00D21E4F">
        <w:rPr>
          <w:rFonts w:ascii="Times" w:hAnsi="Times"/>
        </w:rPr>
        <w:t xml:space="preserve">the Global Burden of Disease Expert Group on Hearing Loss recommended that </w:t>
      </w:r>
      <w:r w:rsidR="00EF134F" w:rsidRPr="00D21E4F">
        <w:rPr>
          <w:rFonts w:ascii="Times" w:hAnsi="Times"/>
        </w:rPr>
        <w:t>intervention</w:t>
      </w:r>
      <w:r w:rsidR="00A760E6" w:rsidRPr="00D21E4F">
        <w:rPr>
          <w:rFonts w:ascii="Times" w:hAnsi="Times"/>
        </w:rPr>
        <w:t xml:space="preserve"> </w:t>
      </w:r>
      <w:r w:rsidR="0035578B" w:rsidRPr="00D21E4F">
        <w:rPr>
          <w:rFonts w:ascii="Times" w:hAnsi="Times"/>
        </w:rPr>
        <w:t xml:space="preserve">would </w:t>
      </w:r>
      <w:r w:rsidR="00781113" w:rsidRPr="00D21E4F">
        <w:rPr>
          <w:rFonts w:ascii="Times" w:hAnsi="Times"/>
        </w:rPr>
        <w:t>yield</w:t>
      </w:r>
      <w:r w:rsidR="0035578B" w:rsidRPr="00D21E4F">
        <w:rPr>
          <w:rFonts w:ascii="Times" w:hAnsi="Times"/>
        </w:rPr>
        <w:t xml:space="preserve"> </w:t>
      </w:r>
      <w:r w:rsidR="00781113" w:rsidRPr="00D21E4F">
        <w:rPr>
          <w:rFonts w:ascii="Times" w:hAnsi="Times"/>
        </w:rPr>
        <w:t>definitive</w:t>
      </w:r>
      <w:r w:rsidR="001660D5" w:rsidRPr="00D21E4F">
        <w:rPr>
          <w:rFonts w:ascii="Times" w:hAnsi="Times"/>
        </w:rPr>
        <w:t xml:space="preserve"> </w:t>
      </w:r>
      <w:r w:rsidR="00781113" w:rsidRPr="00D21E4F">
        <w:rPr>
          <w:rFonts w:ascii="Times" w:hAnsi="Times"/>
        </w:rPr>
        <w:t>benefits</w:t>
      </w:r>
      <w:r w:rsidR="00A01A30" w:rsidRPr="00D21E4F">
        <w:rPr>
          <w:rFonts w:ascii="Times" w:hAnsi="Times"/>
        </w:rPr>
        <w:t xml:space="preserve"> (35 dB</w:t>
      </w:r>
      <w:r w:rsidR="00EF13B0" w:rsidRPr="00D21E4F">
        <w:rPr>
          <w:rFonts w:ascii="Times" w:hAnsi="Times"/>
        </w:rPr>
        <w:t xml:space="preserve"> HL</w:t>
      </w:r>
      <w:r w:rsidR="00A01A30" w:rsidRPr="00D21E4F">
        <w:rPr>
          <w:rFonts w:ascii="Times" w:hAnsi="Times"/>
        </w:rPr>
        <w:t>)</w:t>
      </w:r>
      <w:r w:rsidR="00575696" w:rsidRPr="00D21E4F">
        <w:rPr>
          <w:rFonts w:ascii="Times" w:hAnsi="Times"/>
        </w:rPr>
        <w:t xml:space="preserve"> </w:t>
      </w:r>
      <w:r w:rsidR="00385EFE" w:rsidRPr="00D21E4F">
        <w:rPr>
          <w:rFonts w:ascii="Times" w:hAnsi="Times"/>
        </w:rPr>
        <w:fldChar w:fldCharType="begin">
          <w:fldData xml:space="preserve">PEVuZE5vdGU+PENpdGU+PEF1dGhvcj5TdGV2ZW5zPC9BdXRob3I+PFllYXI+MjAxMzwvWWVhcj48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TdGV2ZW5zPC9BdXRob3I+PFllYXI+MjAxMzwvWWVhcj48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385EFE" w:rsidRPr="00D21E4F">
        <w:rPr>
          <w:rFonts w:ascii="Times" w:hAnsi="Times"/>
        </w:rPr>
      </w:r>
      <w:r w:rsidR="00385EFE" w:rsidRPr="00D21E4F">
        <w:rPr>
          <w:rFonts w:ascii="Times" w:hAnsi="Times"/>
        </w:rPr>
        <w:fldChar w:fldCharType="separate"/>
      </w:r>
      <w:r w:rsidR="008D4CCC" w:rsidRPr="00D21E4F">
        <w:rPr>
          <w:rFonts w:ascii="Times" w:hAnsi="Times"/>
          <w:noProof/>
        </w:rPr>
        <w:t>[28]</w:t>
      </w:r>
      <w:r w:rsidR="00385EFE" w:rsidRPr="00D21E4F">
        <w:rPr>
          <w:rFonts w:ascii="Times" w:hAnsi="Times"/>
        </w:rPr>
        <w:fldChar w:fldCharType="end"/>
      </w:r>
      <w:r w:rsidR="00575696" w:rsidRPr="00D21E4F">
        <w:rPr>
          <w:rFonts w:ascii="Times" w:hAnsi="Times"/>
        </w:rPr>
        <w:t>.</w:t>
      </w:r>
      <w:r w:rsidR="00385EFE" w:rsidRPr="00D21E4F">
        <w:rPr>
          <w:rFonts w:ascii="Times" w:hAnsi="Times"/>
        </w:rPr>
        <w:t xml:space="preserve"> </w:t>
      </w:r>
      <w:r w:rsidR="004527FE" w:rsidRPr="00D21E4F">
        <w:rPr>
          <w:rFonts w:ascii="Times" w:hAnsi="Times"/>
        </w:rPr>
        <w:t xml:space="preserve">If </w:t>
      </w:r>
      <w:r w:rsidR="00F22F72" w:rsidRPr="00D21E4F">
        <w:rPr>
          <w:rFonts w:ascii="Times" w:hAnsi="Times"/>
        </w:rPr>
        <w:t>the child failed initial screening</w:t>
      </w:r>
      <w:r w:rsidR="008466AC" w:rsidRPr="00D21E4F">
        <w:rPr>
          <w:rFonts w:ascii="Times" w:hAnsi="Times"/>
        </w:rPr>
        <w:t xml:space="preserve">, </w:t>
      </w:r>
      <w:r w:rsidR="00615492" w:rsidRPr="00D21E4F">
        <w:rPr>
          <w:rFonts w:ascii="Times" w:hAnsi="Times"/>
        </w:rPr>
        <w:t>comprehensive pure</w:t>
      </w:r>
      <w:r w:rsidR="0035578B" w:rsidRPr="00D21E4F">
        <w:rPr>
          <w:rFonts w:ascii="Times" w:hAnsi="Times"/>
        </w:rPr>
        <w:t>-</w:t>
      </w:r>
      <w:r w:rsidR="00615492" w:rsidRPr="00D21E4F">
        <w:rPr>
          <w:rFonts w:ascii="Times" w:hAnsi="Times"/>
        </w:rPr>
        <w:t>tone aud</w:t>
      </w:r>
      <w:bookmarkStart w:id="0" w:name="_GoBack"/>
      <w:bookmarkEnd w:id="0"/>
      <w:r w:rsidR="00615492" w:rsidRPr="00D21E4F">
        <w:rPr>
          <w:rFonts w:ascii="Times" w:hAnsi="Times"/>
        </w:rPr>
        <w:t xml:space="preserve">iometry </w:t>
      </w:r>
      <w:r w:rsidR="00673909" w:rsidRPr="00D21E4F">
        <w:rPr>
          <w:rFonts w:ascii="Times" w:hAnsi="Times"/>
        </w:rPr>
        <w:t>was</w:t>
      </w:r>
      <w:r w:rsidR="006F1C5F" w:rsidRPr="00D21E4F">
        <w:rPr>
          <w:rFonts w:ascii="Times" w:hAnsi="Times"/>
        </w:rPr>
        <w:t xml:space="preserve"> then</w:t>
      </w:r>
      <w:r w:rsidR="00673909" w:rsidRPr="00D21E4F">
        <w:rPr>
          <w:rFonts w:ascii="Times" w:hAnsi="Times"/>
        </w:rPr>
        <w:t xml:space="preserve"> administered at</w:t>
      </w:r>
      <w:r w:rsidR="008D0890" w:rsidRPr="00D21E4F">
        <w:rPr>
          <w:rFonts w:ascii="Times" w:hAnsi="Times"/>
        </w:rPr>
        <w:t xml:space="preserve"> frequencies of</w:t>
      </w:r>
      <w:r w:rsidR="00673909" w:rsidRPr="00D21E4F">
        <w:rPr>
          <w:rFonts w:ascii="Times" w:hAnsi="Times"/>
        </w:rPr>
        <w:t xml:space="preserve"> 500 Hz, 1000 Hz, 2000 Hz, and 4000 Hz and at intensities ranging from 0 to 90 dB</w:t>
      </w:r>
      <w:r w:rsidR="00CC764E" w:rsidRPr="00D21E4F">
        <w:rPr>
          <w:rFonts w:ascii="Times" w:hAnsi="Times"/>
        </w:rPr>
        <w:t xml:space="preserve"> HL</w:t>
      </w:r>
      <w:r w:rsidR="00673909" w:rsidRPr="00D21E4F">
        <w:rPr>
          <w:rFonts w:ascii="Times" w:hAnsi="Times"/>
        </w:rPr>
        <w:t>.</w:t>
      </w:r>
      <w:r w:rsidR="004835CB" w:rsidRPr="00D21E4F">
        <w:rPr>
          <w:rFonts w:ascii="Times" w:hAnsi="Times"/>
        </w:rPr>
        <w:t xml:space="preserve"> </w:t>
      </w:r>
      <w:r w:rsidR="00BA6239" w:rsidRPr="00D21E4F">
        <w:rPr>
          <w:rFonts w:ascii="Times" w:hAnsi="Times"/>
        </w:rPr>
        <w:t>“Pass” was noted</w:t>
      </w:r>
      <w:r w:rsidR="00B45226" w:rsidRPr="00D21E4F">
        <w:rPr>
          <w:rFonts w:ascii="Times" w:hAnsi="Times"/>
        </w:rPr>
        <w:t xml:space="preserve"> if pure-tone thresholds were </w:t>
      </w:r>
      <w:r w:rsidR="00B45226" w:rsidRPr="00D21E4F">
        <w:rPr>
          <w:rFonts w:ascii="Times" w:hAnsi="Times"/>
          <w:u w:val="single"/>
        </w:rPr>
        <w:t>&lt;</w:t>
      </w:r>
      <w:r w:rsidR="00B45226" w:rsidRPr="00D21E4F">
        <w:rPr>
          <w:rFonts w:ascii="Times" w:hAnsi="Times"/>
        </w:rPr>
        <w:t xml:space="preserve"> </w:t>
      </w:r>
      <w:r w:rsidR="00875CAE" w:rsidRPr="00D21E4F">
        <w:rPr>
          <w:rFonts w:ascii="Times" w:hAnsi="Times"/>
        </w:rPr>
        <w:t>30</w:t>
      </w:r>
      <w:r w:rsidR="00B45226" w:rsidRPr="00D21E4F">
        <w:rPr>
          <w:rFonts w:ascii="Times" w:hAnsi="Times"/>
        </w:rPr>
        <w:t xml:space="preserve"> dB</w:t>
      </w:r>
      <w:r w:rsidR="008866B2" w:rsidRPr="00D21E4F">
        <w:rPr>
          <w:rFonts w:ascii="Times" w:hAnsi="Times"/>
        </w:rPr>
        <w:t xml:space="preserve"> HL</w:t>
      </w:r>
      <w:r w:rsidR="00313809" w:rsidRPr="00D21E4F">
        <w:rPr>
          <w:rFonts w:ascii="Times" w:hAnsi="Times"/>
        </w:rPr>
        <w:t>.</w:t>
      </w:r>
      <w:r w:rsidR="0060648E" w:rsidRPr="00D21E4F">
        <w:rPr>
          <w:rFonts w:ascii="Times" w:hAnsi="Times"/>
        </w:rPr>
        <w:t xml:space="preserve"> </w:t>
      </w:r>
      <w:r w:rsidR="003973ED" w:rsidRPr="00D21E4F">
        <w:rPr>
          <w:rFonts w:ascii="Times" w:hAnsi="Times"/>
        </w:rPr>
        <w:t>Otherwise, t</w:t>
      </w:r>
      <w:r w:rsidR="005F7C48" w:rsidRPr="00D21E4F">
        <w:rPr>
          <w:rFonts w:ascii="Times" w:hAnsi="Times"/>
        </w:rPr>
        <w:t xml:space="preserve">he degree of hearing impairment in each ear was </w:t>
      </w:r>
      <w:r w:rsidR="0060648E" w:rsidRPr="00D21E4F">
        <w:rPr>
          <w:rFonts w:ascii="Times" w:hAnsi="Times"/>
        </w:rPr>
        <w:t xml:space="preserve">categorized </w:t>
      </w:r>
      <w:r w:rsidR="00EA1279" w:rsidRPr="00D21E4F">
        <w:rPr>
          <w:rFonts w:ascii="Times" w:hAnsi="Times"/>
        </w:rPr>
        <w:t xml:space="preserve">according to the </w:t>
      </w:r>
      <w:r w:rsidR="000A7810" w:rsidRPr="00D21E4F">
        <w:rPr>
          <w:rFonts w:ascii="Times" w:hAnsi="Times"/>
        </w:rPr>
        <w:t>WHO</w:t>
      </w:r>
      <w:r w:rsidR="005F7C48" w:rsidRPr="00D21E4F">
        <w:rPr>
          <w:rFonts w:ascii="Times" w:hAnsi="Times"/>
        </w:rPr>
        <w:t xml:space="preserve"> </w:t>
      </w:r>
      <w:r w:rsidR="00100312" w:rsidRPr="00D21E4F">
        <w:rPr>
          <w:rFonts w:ascii="Times" w:hAnsi="Times"/>
        </w:rPr>
        <w:t>parameters</w:t>
      </w:r>
      <w:r w:rsidR="00E91994" w:rsidRPr="00D21E4F">
        <w:rPr>
          <w:rFonts w:ascii="Times" w:hAnsi="Times"/>
        </w:rPr>
        <w:t>: mild (</w:t>
      </w:r>
      <w:r w:rsidR="00B306BB" w:rsidRPr="00D21E4F">
        <w:rPr>
          <w:rFonts w:ascii="Times" w:hAnsi="Times"/>
        </w:rPr>
        <w:t>31</w:t>
      </w:r>
      <w:r w:rsidR="00BC6ABF" w:rsidRPr="00D21E4F">
        <w:rPr>
          <w:rFonts w:ascii="Times" w:hAnsi="Times"/>
        </w:rPr>
        <w:t>-40 dB</w:t>
      </w:r>
      <w:r w:rsidR="00CC764E" w:rsidRPr="00D21E4F">
        <w:rPr>
          <w:rFonts w:ascii="Times" w:hAnsi="Times"/>
        </w:rPr>
        <w:t xml:space="preserve"> HL</w:t>
      </w:r>
      <w:r w:rsidR="00BC6ABF" w:rsidRPr="00D21E4F">
        <w:rPr>
          <w:rFonts w:ascii="Times" w:hAnsi="Times"/>
        </w:rPr>
        <w:t>), moderate (41-60 dB</w:t>
      </w:r>
      <w:r w:rsidR="00CC764E" w:rsidRPr="00D21E4F">
        <w:rPr>
          <w:rFonts w:ascii="Times" w:hAnsi="Times"/>
        </w:rPr>
        <w:t xml:space="preserve"> HL</w:t>
      </w:r>
      <w:r w:rsidR="00BC6ABF" w:rsidRPr="00D21E4F">
        <w:rPr>
          <w:rFonts w:ascii="Times" w:hAnsi="Times"/>
        </w:rPr>
        <w:t>), severe (61-80 dB</w:t>
      </w:r>
      <w:r w:rsidR="00CC764E" w:rsidRPr="00D21E4F">
        <w:rPr>
          <w:rFonts w:ascii="Times" w:hAnsi="Times"/>
        </w:rPr>
        <w:t xml:space="preserve"> HL</w:t>
      </w:r>
      <w:r w:rsidR="00BC6ABF" w:rsidRPr="00D21E4F">
        <w:rPr>
          <w:rFonts w:ascii="Times" w:hAnsi="Times"/>
        </w:rPr>
        <w:t>), and profound (</w:t>
      </w:r>
      <w:r w:rsidR="00BC6ABF" w:rsidRPr="00D21E4F">
        <w:rPr>
          <w:rFonts w:ascii="Times" w:hAnsi="Times"/>
          <w:u w:val="single"/>
        </w:rPr>
        <w:t>&gt;</w:t>
      </w:r>
      <w:r w:rsidR="00BC6ABF" w:rsidRPr="00D21E4F">
        <w:rPr>
          <w:rFonts w:ascii="Times" w:hAnsi="Times"/>
        </w:rPr>
        <w:t>81 dB</w:t>
      </w:r>
      <w:r w:rsidR="00CC764E" w:rsidRPr="00D21E4F">
        <w:rPr>
          <w:rFonts w:ascii="Times" w:hAnsi="Times"/>
        </w:rPr>
        <w:t xml:space="preserve"> HL</w:t>
      </w:r>
      <w:r w:rsidR="00575696" w:rsidRPr="00D21E4F">
        <w:rPr>
          <w:rFonts w:ascii="Times" w:hAnsi="Times"/>
        </w:rPr>
        <w:t xml:space="preserve">) </w:t>
      </w:r>
      <w:r w:rsidR="0089333D" w:rsidRPr="00D21E4F">
        <w:rPr>
          <w:rFonts w:ascii="Times" w:hAnsi="Times"/>
        </w:rPr>
        <w:fldChar w:fldCharType="begin"/>
      </w:r>
      <w:r w:rsidR="008D4CCC" w:rsidRPr="00D21E4F">
        <w:rPr>
          <w:rFonts w:ascii="Times" w:hAnsi="Times"/>
        </w:rPr>
        <w:instrText xml:space="preserve"> ADDIN EN.CITE &lt;EndNote&gt;&lt;Cite&gt;&lt;Author&gt;World Health Organization&lt;/Author&gt;&lt;Year&gt;1991&lt;/Year&gt;&lt;RecNum&gt;393&lt;/RecNum&gt;&lt;DisplayText&gt;[29]&lt;/DisplayText&gt;&lt;record&gt;&lt;rec-number&gt;393&lt;/rec-number&gt;&lt;foreign-keys&gt;&lt;key app="EN" db-id="erv2wfedqdwfwse9w5h5dr9cf529pwx55252" timestamp="1625070528"&gt;393&lt;/key&gt;&lt;/foreign-keys&gt;&lt;ref-type name="Web Page"&gt;12&lt;/ref-type&gt;&lt;contributors&gt;&lt;authors&gt;&lt;author&gt;World Health Organization,&lt;/author&gt;&lt;/authors&gt;&lt;/contributors&gt;&lt;titles&gt;&lt;title&gt;Report of the informal working group on prevention of deafness and hearing impairment programme planning&lt;/title&gt;&lt;/titles&gt;&lt;number&gt;June 30, 2021&lt;/number&gt;&lt;dates&gt;&lt;year&gt;1991&lt;/year&gt;&lt;/dates&gt;&lt;urls&gt;&lt;related-urls&gt;&lt;url&gt;http://www.who.int/iris/handle/10665/58839&lt;/url&gt;&lt;/related-urls&gt;&lt;/urls&gt;&lt;/record&gt;&lt;/Cite&gt;&lt;/EndNote&gt;</w:instrText>
      </w:r>
      <w:r w:rsidR="0089333D" w:rsidRPr="00D21E4F">
        <w:rPr>
          <w:rFonts w:ascii="Times" w:hAnsi="Times"/>
        </w:rPr>
        <w:fldChar w:fldCharType="separate"/>
      </w:r>
      <w:r w:rsidR="008D4CCC" w:rsidRPr="00D21E4F">
        <w:rPr>
          <w:rFonts w:ascii="Times" w:hAnsi="Times"/>
          <w:noProof/>
        </w:rPr>
        <w:t>[29]</w:t>
      </w:r>
      <w:r w:rsidR="0089333D" w:rsidRPr="00D21E4F">
        <w:rPr>
          <w:rFonts w:ascii="Times" w:hAnsi="Times"/>
        </w:rPr>
        <w:fldChar w:fldCharType="end"/>
      </w:r>
      <w:r w:rsidR="00575696" w:rsidRPr="00D21E4F">
        <w:rPr>
          <w:rFonts w:ascii="Times" w:hAnsi="Times"/>
        </w:rPr>
        <w:t>.</w:t>
      </w:r>
      <w:r w:rsidR="0089333D" w:rsidRPr="00D21E4F">
        <w:rPr>
          <w:rFonts w:ascii="Times" w:hAnsi="Times"/>
        </w:rPr>
        <w:t xml:space="preserve"> </w:t>
      </w:r>
      <w:r w:rsidR="008E06C6" w:rsidRPr="00D21E4F">
        <w:rPr>
          <w:rFonts w:ascii="Times" w:hAnsi="Times"/>
        </w:rPr>
        <w:t xml:space="preserve">Patients with hearing impairment </w:t>
      </w:r>
      <w:r w:rsidR="00CB3B85" w:rsidRPr="00D21E4F">
        <w:rPr>
          <w:rFonts w:ascii="Times" w:hAnsi="Times"/>
        </w:rPr>
        <w:t xml:space="preserve">were referred for further evaluation and treatment by an </w:t>
      </w:r>
      <w:r w:rsidR="00237FB3" w:rsidRPr="00D21E4F">
        <w:rPr>
          <w:rFonts w:ascii="Times" w:hAnsi="Times"/>
        </w:rPr>
        <w:t xml:space="preserve">audiologist and </w:t>
      </w:r>
      <w:r w:rsidR="00CB3B85" w:rsidRPr="00D21E4F">
        <w:rPr>
          <w:rFonts w:ascii="Times" w:hAnsi="Times"/>
        </w:rPr>
        <w:t>otolaryngologist.</w:t>
      </w:r>
      <w:r w:rsidR="00E2215E" w:rsidRPr="00D21E4F">
        <w:rPr>
          <w:rFonts w:ascii="Times" w:hAnsi="Times"/>
        </w:rPr>
        <w:t xml:space="preserve"> In addition, </w:t>
      </w:r>
      <w:r w:rsidR="00992DBD" w:rsidRPr="00D21E4F">
        <w:rPr>
          <w:rFonts w:ascii="Times" w:hAnsi="Times"/>
        </w:rPr>
        <w:t xml:space="preserve">the research team </w:t>
      </w:r>
      <w:r w:rsidR="00C86DA4" w:rsidRPr="00D21E4F">
        <w:rPr>
          <w:rFonts w:ascii="Times" w:hAnsi="Times"/>
        </w:rPr>
        <w:t xml:space="preserve">helped coordinate surgical trips by otologists from the United States who </w:t>
      </w:r>
      <w:r w:rsidR="003B1372" w:rsidRPr="00D21E4F">
        <w:rPr>
          <w:rFonts w:ascii="Times" w:hAnsi="Times"/>
        </w:rPr>
        <w:t xml:space="preserve">helped </w:t>
      </w:r>
      <w:r w:rsidR="00C86DA4" w:rsidRPr="00D21E4F">
        <w:rPr>
          <w:rFonts w:ascii="Times" w:hAnsi="Times"/>
        </w:rPr>
        <w:t>train</w:t>
      </w:r>
      <w:r w:rsidR="000C6B0B" w:rsidRPr="00D21E4F">
        <w:rPr>
          <w:rFonts w:ascii="Times" w:hAnsi="Times"/>
        </w:rPr>
        <w:t xml:space="preserve"> </w:t>
      </w:r>
      <w:r w:rsidR="0057798E" w:rsidRPr="00D21E4F">
        <w:rPr>
          <w:rFonts w:ascii="Times" w:hAnsi="Times"/>
        </w:rPr>
        <w:t>Haitian</w:t>
      </w:r>
      <w:r w:rsidR="00C86DA4" w:rsidRPr="00D21E4F">
        <w:rPr>
          <w:rFonts w:ascii="Times" w:hAnsi="Times"/>
        </w:rPr>
        <w:t xml:space="preserve"> otolaryngologists in various otologic repair techniques (e.g. tympanoplasty, </w:t>
      </w:r>
      <w:proofErr w:type="spellStart"/>
      <w:r w:rsidR="00C86DA4" w:rsidRPr="00D21E4F">
        <w:rPr>
          <w:rFonts w:ascii="Times" w:hAnsi="Times"/>
        </w:rPr>
        <w:t>tympanomastoidectomy</w:t>
      </w:r>
      <w:proofErr w:type="spellEnd"/>
      <w:r w:rsidR="00C86DA4" w:rsidRPr="00D21E4F">
        <w:rPr>
          <w:rFonts w:ascii="Times" w:hAnsi="Times"/>
        </w:rPr>
        <w:t xml:space="preserve">) </w:t>
      </w:r>
      <w:r w:rsidR="004723BB" w:rsidRPr="00D21E4F">
        <w:rPr>
          <w:rFonts w:ascii="Times" w:hAnsi="Times"/>
        </w:rPr>
        <w:t xml:space="preserve">using local equipment and resources </w:t>
      </w:r>
      <w:r w:rsidR="00C86DA4" w:rsidRPr="00D21E4F">
        <w:rPr>
          <w:rFonts w:ascii="Times" w:hAnsi="Times"/>
        </w:rPr>
        <w:t xml:space="preserve">when </w:t>
      </w:r>
      <w:r w:rsidR="00743F53" w:rsidRPr="00D21E4F">
        <w:rPr>
          <w:rFonts w:ascii="Times" w:hAnsi="Times"/>
        </w:rPr>
        <w:t>indicated</w:t>
      </w:r>
      <w:r w:rsidR="00C86DA4" w:rsidRPr="00D21E4F">
        <w:rPr>
          <w:rFonts w:ascii="Times" w:hAnsi="Times"/>
        </w:rPr>
        <w:t xml:space="preserve">.      </w:t>
      </w:r>
      <w:r w:rsidR="00992DBD" w:rsidRPr="00D21E4F">
        <w:rPr>
          <w:rFonts w:ascii="Times" w:hAnsi="Times"/>
        </w:rPr>
        <w:t xml:space="preserve">  </w:t>
      </w:r>
      <w:r w:rsidR="00CB3B85" w:rsidRPr="00D21E4F">
        <w:rPr>
          <w:rFonts w:ascii="Times" w:hAnsi="Times"/>
        </w:rPr>
        <w:t xml:space="preserve"> </w:t>
      </w:r>
      <w:r w:rsidR="00D02AAF" w:rsidRPr="00D21E4F">
        <w:rPr>
          <w:rFonts w:ascii="Times" w:hAnsi="Times"/>
        </w:rPr>
        <w:t xml:space="preserve">  </w:t>
      </w:r>
    </w:p>
    <w:p w14:paraId="0266FFCC" w14:textId="150D3D01" w:rsidR="006F1186" w:rsidRPr="00D21E4F" w:rsidRDefault="001C471A" w:rsidP="00691E34">
      <w:pPr>
        <w:spacing w:line="480" w:lineRule="auto"/>
        <w:rPr>
          <w:rFonts w:ascii="Times" w:hAnsi="Times"/>
          <w:i/>
        </w:rPr>
      </w:pPr>
      <w:r w:rsidRPr="00D21E4F">
        <w:rPr>
          <w:rFonts w:ascii="Times" w:hAnsi="Times"/>
          <w:i/>
        </w:rPr>
        <w:t xml:space="preserve">2.2 </w:t>
      </w:r>
      <w:r w:rsidR="007228A0" w:rsidRPr="00D21E4F">
        <w:rPr>
          <w:rFonts w:ascii="Times" w:hAnsi="Times"/>
          <w:i/>
        </w:rPr>
        <w:t>Chart Review</w:t>
      </w:r>
      <w:r w:rsidR="00142094" w:rsidRPr="00D21E4F">
        <w:rPr>
          <w:rFonts w:ascii="Times" w:hAnsi="Times"/>
          <w:i/>
        </w:rPr>
        <w:t xml:space="preserve"> and Questionnaires</w:t>
      </w:r>
    </w:p>
    <w:p w14:paraId="27789A14" w14:textId="6B9C8239" w:rsidR="000345C5" w:rsidRPr="00D21E4F" w:rsidRDefault="00FC1EE8" w:rsidP="00691E34">
      <w:pPr>
        <w:spacing w:line="480" w:lineRule="auto"/>
        <w:rPr>
          <w:rFonts w:ascii="Times" w:hAnsi="Times"/>
        </w:rPr>
      </w:pPr>
      <w:r w:rsidRPr="00D21E4F">
        <w:rPr>
          <w:rFonts w:ascii="Times" w:hAnsi="Times"/>
        </w:rPr>
        <w:tab/>
      </w:r>
      <w:r w:rsidR="00BE18B7" w:rsidRPr="00D21E4F">
        <w:rPr>
          <w:rFonts w:ascii="Times" w:hAnsi="Times"/>
        </w:rPr>
        <w:t>Patient medical records</w:t>
      </w:r>
      <w:r w:rsidR="0060391E" w:rsidRPr="00D21E4F">
        <w:rPr>
          <w:rFonts w:ascii="Times" w:hAnsi="Times"/>
        </w:rPr>
        <w:t xml:space="preserve"> </w:t>
      </w:r>
      <w:r w:rsidR="00BE18B7" w:rsidRPr="00D21E4F">
        <w:rPr>
          <w:rFonts w:ascii="Times" w:hAnsi="Times"/>
        </w:rPr>
        <w:t>were</w:t>
      </w:r>
      <w:r w:rsidR="0060391E" w:rsidRPr="00D21E4F">
        <w:rPr>
          <w:rFonts w:ascii="Times" w:hAnsi="Times"/>
        </w:rPr>
        <w:t xml:space="preserve"> reviewed to identify demographic variables such as age and gender,</w:t>
      </w:r>
      <w:r w:rsidR="0027045E" w:rsidRPr="00D21E4F">
        <w:rPr>
          <w:rFonts w:ascii="Times" w:hAnsi="Times"/>
        </w:rPr>
        <w:t xml:space="preserve"> </w:t>
      </w:r>
      <w:r w:rsidR="00DE66D2" w:rsidRPr="00D21E4F">
        <w:rPr>
          <w:rFonts w:ascii="Times" w:hAnsi="Times" w:cs="Calibri"/>
        </w:rPr>
        <w:t>highly active antiretroviral therapy</w:t>
      </w:r>
      <w:r w:rsidR="00DE66D2" w:rsidRPr="00D21E4F">
        <w:rPr>
          <w:rFonts w:ascii="Times" w:hAnsi="Times"/>
        </w:rPr>
        <w:t xml:space="preserve"> (</w:t>
      </w:r>
      <w:r w:rsidR="0027045E" w:rsidRPr="00D21E4F">
        <w:rPr>
          <w:rFonts w:ascii="Times" w:hAnsi="Times"/>
        </w:rPr>
        <w:t>HAART</w:t>
      </w:r>
      <w:r w:rsidR="00DE66D2" w:rsidRPr="00D21E4F">
        <w:rPr>
          <w:rFonts w:ascii="Times" w:hAnsi="Times"/>
        </w:rPr>
        <w:t>)</w:t>
      </w:r>
      <w:r w:rsidR="0027045E" w:rsidRPr="00D21E4F">
        <w:rPr>
          <w:rFonts w:ascii="Times" w:hAnsi="Times"/>
        </w:rPr>
        <w:t xml:space="preserve"> and duration, and HIV viral load. </w:t>
      </w:r>
      <w:r w:rsidR="008F260F" w:rsidRPr="00D21E4F">
        <w:rPr>
          <w:rFonts w:ascii="Times" w:hAnsi="Times"/>
        </w:rPr>
        <w:t xml:space="preserve">Viral load was typically recorded at the same visit in which the audiometric evaluation was taken. In instances in which an audiometric evaluation occurred when no blood draw occurred, the most </w:t>
      </w:r>
      <w:r w:rsidR="008F260F" w:rsidRPr="00D21E4F">
        <w:rPr>
          <w:rFonts w:ascii="Times" w:hAnsi="Times"/>
        </w:rPr>
        <w:lastRenderedPageBreak/>
        <w:t xml:space="preserve">recent viral load data was extracted from the chart. </w:t>
      </w:r>
      <w:r w:rsidR="008D67C0" w:rsidRPr="00D21E4F">
        <w:rPr>
          <w:rFonts w:ascii="Times" w:hAnsi="Times"/>
        </w:rPr>
        <w:t>A brief 7-item questionnaire</w:t>
      </w:r>
      <w:r w:rsidR="006D109E" w:rsidRPr="00D21E4F">
        <w:rPr>
          <w:rFonts w:ascii="Times" w:hAnsi="Times"/>
        </w:rPr>
        <w:t xml:space="preserve"> (</w:t>
      </w:r>
      <w:r w:rsidR="006D109E" w:rsidRPr="00D21E4F">
        <w:rPr>
          <w:rFonts w:ascii="Times" w:hAnsi="Times"/>
          <w:b/>
        </w:rPr>
        <w:t>Appendix</w:t>
      </w:r>
      <w:r w:rsidR="006D109E" w:rsidRPr="00D21E4F">
        <w:rPr>
          <w:rFonts w:ascii="Times" w:hAnsi="Times"/>
        </w:rPr>
        <w:t>)</w:t>
      </w:r>
      <w:r w:rsidR="008D67C0" w:rsidRPr="00D21E4F">
        <w:rPr>
          <w:rFonts w:ascii="Times" w:hAnsi="Times"/>
        </w:rPr>
        <w:t xml:space="preserve"> was</w:t>
      </w:r>
      <w:r w:rsidR="00BB0D0F" w:rsidRPr="00D21E4F">
        <w:rPr>
          <w:rFonts w:ascii="Times" w:hAnsi="Times"/>
        </w:rPr>
        <w:t xml:space="preserve"> also</w:t>
      </w:r>
      <w:r w:rsidR="008D67C0" w:rsidRPr="00D21E4F">
        <w:rPr>
          <w:rFonts w:ascii="Times" w:hAnsi="Times"/>
        </w:rPr>
        <w:t xml:space="preserve"> completed by caregivers to attain further data on hearing history</w:t>
      </w:r>
      <w:r w:rsidR="00BB0D0F" w:rsidRPr="00D21E4F">
        <w:rPr>
          <w:rFonts w:ascii="Times" w:hAnsi="Times"/>
        </w:rPr>
        <w:t>. These questions</w:t>
      </w:r>
      <w:r w:rsidR="006737EA" w:rsidRPr="00D21E4F">
        <w:rPr>
          <w:rFonts w:ascii="Times" w:hAnsi="Times"/>
        </w:rPr>
        <w:t xml:space="preserve"> </w:t>
      </w:r>
      <w:r w:rsidR="00BB0D0F" w:rsidRPr="00D21E4F">
        <w:rPr>
          <w:rFonts w:ascii="Times" w:hAnsi="Times"/>
        </w:rPr>
        <w:t>targeted whether the child had</w:t>
      </w:r>
      <w:r w:rsidR="006737EA" w:rsidRPr="00D21E4F">
        <w:rPr>
          <w:rFonts w:ascii="Times" w:hAnsi="Times"/>
        </w:rPr>
        <w:t xml:space="preserve"> frequent ear infections, otalgia, otorrhea, </w:t>
      </w:r>
      <w:r w:rsidR="003270D8" w:rsidRPr="00D21E4F">
        <w:rPr>
          <w:rFonts w:ascii="Times" w:hAnsi="Times"/>
        </w:rPr>
        <w:t xml:space="preserve">and previous ear surgery as well as </w:t>
      </w:r>
      <w:r w:rsidR="005B0251" w:rsidRPr="00D21E4F">
        <w:rPr>
          <w:rFonts w:ascii="Times" w:hAnsi="Times"/>
        </w:rPr>
        <w:t>any</w:t>
      </w:r>
      <w:r w:rsidR="004505D0" w:rsidRPr="00D21E4F">
        <w:rPr>
          <w:rFonts w:ascii="Times" w:hAnsi="Times"/>
        </w:rPr>
        <w:t xml:space="preserve"> hearing aid use and</w:t>
      </w:r>
      <w:r w:rsidR="005B0251" w:rsidRPr="00D21E4F">
        <w:rPr>
          <w:rFonts w:ascii="Times" w:hAnsi="Times"/>
        </w:rPr>
        <w:t xml:space="preserve"> </w:t>
      </w:r>
      <w:r w:rsidR="006737EA" w:rsidRPr="00D21E4F">
        <w:rPr>
          <w:rFonts w:ascii="Times" w:hAnsi="Times"/>
        </w:rPr>
        <w:t>family history of hearing loss.</w:t>
      </w:r>
      <w:r w:rsidR="0060391E" w:rsidRPr="00D21E4F">
        <w:rPr>
          <w:rFonts w:ascii="Times" w:hAnsi="Times"/>
        </w:rPr>
        <w:t xml:space="preserve"> </w:t>
      </w:r>
      <w:r w:rsidR="006F1186" w:rsidRPr="00D21E4F">
        <w:rPr>
          <w:rFonts w:ascii="Times" w:hAnsi="Times"/>
        </w:rPr>
        <w:tab/>
      </w:r>
      <w:r w:rsidR="000345C5" w:rsidRPr="00D21E4F">
        <w:rPr>
          <w:rFonts w:ascii="Times" w:hAnsi="Times"/>
        </w:rPr>
        <w:tab/>
      </w:r>
    </w:p>
    <w:p w14:paraId="77E9D666" w14:textId="4D67D3A4" w:rsidR="00691E34" w:rsidRPr="00D21E4F" w:rsidRDefault="001C471A" w:rsidP="00691E34">
      <w:pPr>
        <w:spacing w:line="480" w:lineRule="auto"/>
        <w:rPr>
          <w:rFonts w:ascii="Times" w:hAnsi="Times"/>
          <w:i/>
        </w:rPr>
      </w:pPr>
      <w:r w:rsidRPr="00D21E4F">
        <w:rPr>
          <w:rFonts w:ascii="Times" w:hAnsi="Times"/>
          <w:i/>
        </w:rPr>
        <w:t xml:space="preserve">2.3 </w:t>
      </w:r>
      <w:r w:rsidR="00691E34" w:rsidRPr="00D21E4F">
        <w:rPr>
          <w:rFonts w:ascii="Times" w:hAnsi="Times"/>
          <w:i/>
        </w:rPr>
        <w:t>Statistical Analysis</w:t>
      </w:r>
    </w:p>
    <w:p w14:paraId="42A98C51" w14:textId="5A681DA1" w:rsidR="003C5FF6" w:rsidRPr="00D21E4F" w:rsidRDefault="000E575C" w:rsidP="0029696D">
      <w:pPr>
        <w:spacing w:line="480" w:lineRule="auto"/>
        <w:rPr>
          <w:rFonts w:ascii="Times" w:hAnsi="Times"/>
        </w:rPr>
      </w:pPr>
      <w:r w:rsidRPr="00D21E4F">
        <w:rPr>
          <w:rFonts w:ascii="Times" w:hAnsi="Times"/>
        </w:rPr>
        <w:tab/>
        <w:t xml:space="preserve">Means and standard deviations were used to summarize continuous variables, and frequency counts and percentages were used to describe categorical variables. The Student </w:t>
      </w:r>
      <w:r w:rsidRPr="00D21E4F">
        <w:rPr>
          <w:rFonts w:ascii="Times" w:hAnsi="Times"/>
          <w:i/>
        </w:rPr>
        <w:t>t-</w:t>
      </w:r>
      <w:r w:rsidRPr="00D21E4F">
        <w:rPr>
          <w:rFonts w:ascii="Times" w:hAnsi="Times"/>
        </w:rPr>
        <w:t xml:space="preserve">test and chi-square test were performed for correlations between continuous and categorical variables, respectively. </w:t>
      </w:r>
      <w:r w:rsidR="006B484B" w:rsidRPr="00D21E4F">
        <w:rPr>
          <w:rFonts w:ascii="Times" w:hAnsi="Times"/>
        </w:rPr>
        <w:t>Univariate and multivariate regression analyses were used to determine the effect</w:t>
      </w:r>
      <w:r w:rsidR="00C12BB2" w:rsidRPr="00D21E4F">
        <w:rPr>
          <w:rFonts w:ascii="Times" w:hAnsi="Times"/>
        </w:rPr>
        <w:t>s</w:t>
      </w:r>
      <w:r w:rsidR="006B484B" w:rsidRPr="00D21E4F">
        <w:rPr>
          <w:rFonts w:ascii="Times" w:hAnsi="Times"/>
        </w:rPr>
        <w:t xml:space="preserve"> of demographic, otologic, and HIV-related characteristics on hearing impairment. </w:t>
      </w:r>
      <w:r w:rsidR="009B543D" w:rsidRPr="00D21E4F">
        <w:rPr>
          <w:rFonts w:ascii="Times" w:hAnsi="Times"/>
        </w:rPr>
        <w:t xml:space="preserve">Data were analyzed using SPSS software, </w:t>
      </w:r>
      <w:r w:rsidR="007176B1" w:rsidRPr="00D21E4F">
        <w:rPr>
          <w:rFonts w:ascii="Times" w:hAnsi="Times"/>
        </w:rPr>
        <w:t xml:space="preserve">version </w:t>
      </w:r>
      <w:r w:rsidR="009B543D" w:rsidRPr="00D21E4F">
        <w:rPr>
          <w:rFonts w:ascii="Times" w:hAnsi="Times"/>
        </w:rPr>
        <w:t xml:space="preserve">21.0 (IBM Corp., Armonk, NY), and </w:t>
      </w:r>
      <w:r w:rsidR="009B543D" w:rsidRPr="00D21E4F">
        <w:rPr>
          <w:rFonts w:ascii="Times" w:hAnsi="Times"/>
          <w:i/>
        </w:rPr>
        <w:t>p</w:t>
      </w:r>
      <w:r w:rsidR="009B543D" w:rsidRPr="00D21E4F">
        <w:rPr>
          <w:rFonts w:ascii="Times" w:hAnsi="Times"/>
        </w:rPr>
        <w:t xml:space="preserve"> values less than 0.05 were considered </w:t>
      </w:r>
      <w:r w:rsidR="00BF225B" w:rsidRPr="00D21E4F">
        <w:rPr>
          <w:rFonts w:ascii="Times" w:hAnsi="Times"/>
        </w:rPr>
        <w:t>statistically</w:t>
      </w:r>
      <w:r w:rsidR="009B543D" w:rsidRPr="00D21E4F">
        <w:rPr>
          <w:rFonts w:ascii="Times" w:hAnsi="Times"/>
        </w:rPr>
        <w:t xml:space="preserve"> significant</w:t>
      </w:r>
      <w:r w:rsidR="006B484B" w:rsidRPr="00D21E4F">
        <w:rPr>
          <w:rFonts w:ascii="Times" w:hAnsi="Times"/>
        </w:rPr>
        <w:t>.</w:t>
      </w:r>
    </w:p>
    <w:p w14:paraId="29520E8F" w14:textId="77777777" w:rsidR="00AD652C" w:rsidRPr="00D21E4F" w:rsidRDefault="00AD652C" w:rsidP="0029696D">
      <w:pPr>
        <w:spacing w:line="480" w:lineRule="auto"/>
        <w:rPr>
          <w:rFonts w:ascii="Times" w:hAnsi="Times"/>
        </w:rPr>
      </w:pPr>
    </w:p>
    <w:p w14:paraId="7F3A5AEF" w14:textId="60D10CD5" w:rsidR="0029696D" w:rsidRPr="00D21E4F" w:rsidRDefault="001C471A" w:rsidP="0029696D">
      <w:pPr>
        <w:spacing w:line="480" w:lineRule="auto"/>
        <w:rPr>
          <w:rFonts w:ascii="Times" w:hAnsi="Times"/>
          <w:b/>
        </w:rPr>
      </w:pPr>
      <w:r w:rsidRPr="00D21E4F">
        <w:rPr>
          <w:rFonts w:ascii="Times" w:hAnsi="Times"/>
          <w:b/>
        </w:rPr>
        <w:t xml:space="preserve">3. </w:t>
      </w:r>
      <w:r w:rsidR="00CA6B8A" w:rsidRPr="00D21E4F">
        <w:rPr>
          <w:rFonts w:ascii="Times" w:hAnsi="Times"/>
          <w:b/>
        </w:rPr>
        <w:t>Results</w:t>
      </w:r>
    </w:p>
    <w:p w14:paraId="511ED24B" w14:textId="3E16BAD3" w:rsidR="005268CB" w:rsidRPr="00D21E4F" w:rsidRDefault="00937B2E" w:rsidP="00901456">
      <w:pPr>
        <w:spacing w:line="480" w:lineRule="auto"/>
        <w:rPr>
          <w:rFonts w:ascii="Times" w:hAnsi="Times"/>
        </w:rPr>
      </w:pPr>
      <w:r w:rsidRPr="00D21E4F">
        <w:rPr>
          <w:rFonts w:ascii="Times" w:hAnsi="Times"/>
        </w:rPr>
        <w:tab/>
      </w:r>
      <w:r w:rsidR="005242BC" w:rsidRPr="00D21E4F">
        <w:rPr>
          <w:rFonts w:ascii="Times" w:hAnsi="Times"/>
        </w:rPr>
        <w:t xml:space="preserve">Of </w:t>
      </w:r>
      <w:r w:rsidR="00EE08B7" w:rsidRPr="00D21E4F">
        <w:rPr>
          <w:rFonts w:ascii="Times" w:hAnsi="Times"/>
        </w:rPr>
        <w:t xml:space="preserve">the </w:t>
      </w:r>
      <w:r w:rsidR="005242BC" w:rsidRPr="00D21E4F">
        <w:rPr>
          <w:rFonts w:ascii="Times" w:hAnsi="Times"/>
        </w:rPr>
        <w:t xml:space="preserve">345 children who were offered hearing screening, one caregiver </w:t>
      </w:r>
      <w:r w:rsidR="00AC4DEA" w:rsidRPr="00D21E4F">
        <w:rPr>
          <w:rFonts w:ascii="Times" w:hAnsi="Times"/>
        </w:rPr>
        <w:t>declined enrollment</w:t>
      </w:r>
      <w:r w:rsidR="001302ED" w:rsidRPr="00D21E4F">
        <w:rPr>
          <w:rFonts w:ascii="Times" w:hAnsi="Times"/>
        </w:rPr>
        <w:t>;</w:t>
      </w:r>
      <w:r w:rsidR="005242BC" w:rsidRPr="00D21E4F">
        <w:rPr>
          <w:rFonts w:ascii="Times" w:hAnsi="Times"/>
        </w:rPr>
        <w:t xml:space="preserve"> two</w:t>
      </w:r>
      <w:r w:rsidR="00AC4DEA" w:rsidRPr="00D21E4F">
        <w:rPr>
          <w:rFonts w:ascii="Times" w:hAnsi="Times"/>
        </w:rPr>
        <w:t xml:space="preserve"> </w:t>
      </w:r>
      <w:r w:rsidR="00E76EE7" w:rsidRPr="00D21E4F">
        <w:rPr>
          <w:rFonts w:ascii="Times" w:hAnsi="Times"/>
        </w:rPr>
        <w:t xml:space="preserve">patients </w:t>
      </w:r>
      <w:r w:rsidR="001302ED" w:rsidRPr="00D21E4F">
        <w:rPr>
          <w:rFonts w:ascii="Times" w:hAnsi="Times"/>
        </w:rPr>
        <w:t>were excluded due to cognitive impairment and active tuberculosis</w:t>
      </w:r>
      <w:r w:rsidR="00BA3CCF" w:rsidRPr="00D21E4F">
        <w:rPr>
          <w:rFonts w:ascii="Times" w:hAnsi="Times"/>
        </w:rPr>
        <w:t>; and one</w:t>
      </w:r>
      <w:r w:rsidR="00B47144" w:rsidRPr="00D21E4F">
        <w:rPr>
          <w:rFonts w:ascii="Times" w:hAnsi="Times"/>
        </w:rPr>
        <w:t xml:space="preserve"> patient</w:t>
      </w:r>
      <w:r w:rsidR="00BA3CCF" w:rsidRPr="00D21E4F">
        <w:rPr>
          <w:rFonts w:ascii="Times" w:hAnsi="Times"/>
        </w:rPr>
        <w:t xml:space="preserve"> was lost to follow-up after failing initial </w:t>
      </w:r>
      <w:r w:rsidR="00DD44D0" w:rsidRPr="00D21E4F">
        <w:rPr>
          <w:rFonts w:ascii="Times" w:hAnsi="Times"/>
        </w:rPr>
        <w:t>testing</w:t>
      </w:r>
      <w:r w:rsidR="006A7902" w:rsidRPr="00D21E4F">
        <w:rPr>
          <w:rFonts w:ascii="Times" w:hAnsi="Times"/>
        </w:rPr>
        <w:t xml:space="preserve"> (</w:t>
      </w:r>
      <w:r w:rsidR="006A7902" w:rsidRPr="00D21E4F">
        <w:rPr>
          <w:rFonts w:ascii="Times" w:hAnsi="Times"/>
          <w:b/>
        </w:rPr>
        <w:t>Figure 1</w:t>
      </w:r>
      <w:r w:rsidR="006A7902" w:rsidRPr="00D21E4F">
        <w:rPr>
          <w:rFonts w:ascii="Times" w:hAnsi="Times"/>
        </w:rPr>
        <w:t>)</w:t>
      </w:r>
      <w:r w:rsidR="00BA3CCF" w:rsidRPr="00D21E4F">
        <w:rPr>
          <w:rFonts w:ascii="Times" w:hAnsi="Times"/>
        </w:rPr>
        <w:t>.</w:t>
      </w:r>
      <w:r w:rsidR="006A7902" w:rsidRPr="00D21E4F">
        <w:rPr>
          <w:rFonts w:ascii="Times" w:hAnsi="Times"/>
        </w:rPr>
        <w:t xml:space="preserve"> </w:t>
      </w:r>
      <w:r w:rsidR="007F139D" w:rsidRPr="00D21E4F">
        <w:rPr>
          <w:rFonts w:ascii="Times" w:hAnsi="Times"/>
        </w:rPr>
        <w:t>Sixty</w:t>
      </w:r>
      <w:r w:rsidR="006B33F5" w:rsidRPr="00D21E4F">
        <w:rPr>
          <w:rFonts w:ascii="Times" w:hAnsi="Times"/>
        </w:rPr>
        <w:t xml:space="preserve"> (18%) of 341 </w:t>
      </w:r>
      <w:r w:rsidR="005A10D4" w:rsidRPr="00D21E4F">
        <w:rPr>
          <w:rFonts w:ascii="Times" w:hAnsi="Times"/>
        </w:rPr>
        <w:t>HIV-infected children</w:t>
      </w:r>
      <w:r w:rsidR="0095452A" w:rsidRPr="00D21E4F">
        <w:rPr>
          <w:rFonts w:ascii="Times" w:hAnsi="Times"/>
        </w:rPr>
        <w:t xml:space="preserve"> </w:t>
      </w:r>
      <w:r w:rsidR="007F139D" w:rsidRPr="00D21E4F">
        <w:rPr>
          <w:rFonts w:ascii="Times" w:hAnsi="Times"/>
        </w:rPr>
        <w:t xml:space="preserve">ultimately </w:t>
      </w:r>
      <w:r w:rsidR="0095452A" w:rsidRPr="00D21E4F">
        <w:rPr>
          <w:rFonts w:ascii="Times" w:hAnsi="Times"/>
        </w:rPr>
        <w:t>failed hearing screening.</w:t>
      </w:r>
      <w:r w:rsidR="003B04B3" w:rsidRPr="00D21E4F">
        <w:rPr>
          <w:rFonts w:ascii="Times" w:hAnsi="Times"/>
        </w:rPr>
        <w:t xml:space="preserve"> </w:t>
      </w:r>
      <w:r w:rsidR="0027222C" w:rsidRPr="00D21E4F">
        <w:rPr>
          <w:rFonts w:ascii="Times" w:hAnsi="Times"/>
        </w:rPr>
        <w:t xml:space="preserve">Over one-third of patients had at least moderate hearing </w:t>
      </w:r>
      <w:r w:rsidR="003770E2" w:rsidRPr="00D21E4F">
        <w:rPr>
          <w:rFonts w:ascii="Times" w:hAnsi="Times"/>
        </w:rPr>
        <w:t>loss</w:t>
      </w:r>
      <w:r w:rsidR="0027222C" w:rsidRPr="00D21E4F">
        <w:rPr>
          <w:rFonts w:ascii="Times" w:hAnsi="Times"/>
        </w:rPr>
        <w:t xml:space="preserve"> in one ear</w:t>
      </w:r>
      <w:r w:rsidR="0045442F" w:rsidRPr="00D21E4F">
        <w:rPr>
          <w:rFonts w:ascii="Times" w:hAnsi="Times"/>
        </w:rPr>
        <w:t xml:space="preserve">, and </w:t>
      </w:r>
      <w:r w:rsidR="00000CAF" w:rsidRPr="00D21E4F">
        <w:rPr>
          <w:rFonts w:ascii="Times" w:hAnsi="Times"/>
        </w:rPr>
        <w:t>33 (55%)</w:t>
      </w:r>
      <w:r w:rsidR="00693B6E" w:rsidRPr="00D21E4F">
        <w:rPr>
          <w:rFonts w:ascii="Times" w:hAnsi="Times"/>
        </w:rPr>
        <w:t xml:space="preserve"> had bilateral </w:t>
      </w:r>
      <w:r w:rsidR="003770E2" w:rsidRPr="00D21E4F">
        <w:rPr>
          <w:rFonts w:ascii="Times" w:hAnsi="Times"/>
        </w:rPr>
        <w:t>hearing impairment.</w:t>
      </w:r>
      <w:r w:rsidR="00E76EE7" w:rsidRPr="00D21E4F">
        <w:rPr>
          <w:rFonts w:ascii="Times" w:hAnsi="Times"/>
        </w:rPr>
        <w:t xml:space="preserve"> </w:t>
      </w:r>
      <w:r w:rsidR="00252379" w:rsidRPr="00D21E4F">
        <w:rPr>
          <w:rFonts w:ascii="Times" w:hAnsi="Times"/>
        </w:rPr>
        <w:t xml:space="preserve">Audiometry results are presented in </w:t>
      </w:r>
      <w:r w:rsidR="00252379" w:rsidRPr="00D21E4F">
        <w:rPr>
          <w:rFonts w:ascii="Times" w:hAnsi="Times"/>
          <w:b/>
        </w:rPr>
        <w:t>Table 1</w:t>
      </w:r>
      <w:r w:rsidR="00252379" w:rsidRPr="00D21E4F">
        <w:rPr>
          <w:rFonts w:ascii="Times" w:hAnsi="Times"/>
        </w:rPr>
        <w:t>.</w:t>
      </w:r>
      <w:r w:rsidR="00ED72C6" w:rsidRPr="00D21E4F">
        <w:rPr>
          <w:rFonts w:ascii="Times" w:hAnsi="Times"/>
        </w:rPr>
        <w:t xml:space="preserve"> </w:t>
      </w:r>
    </w:p>
    <w:p w14:paraId="28550A2B" w14:textId="32AF5272" w:rsidR="00C15062" w:rsidRPr="00D21E4F" w:rsidRDefault="007B6355" w:rsidP="00304D03">
      <w:pPr>
        <w:spacing w:line="480" w:lineRule="auto"/>
        <w:ind w:firstLine="720"/>
        <w:rPr>
          <w:rFonts w:ascii="Times" w:hAnsi="Times"/>
        </w:rPr>
      </w:pPr>
      <w:r w:rsidRPr="00D21E4F">
        <w:rPr>
          <w:rFonts w:ascii="Times" w:hAnsi="Times"/>
        </w:rPr>
        <w:t xml:space="preserve">The </w:t>
      </w:r>
      <w:r w:rsidR="00304D03" w:rsidRPr="00D21E4F">
        <w:rPr>
          <w:rFonts w:ascii="Times" w:hAnsi="Times"/>
        </w:rPr>
        <w:t>mean</w:t>
      </w:r>
      <w:r w:rsidRPr="00D21E4F">
        <w:rPr>
          <w:rFonts w:ascii="Times" w:hAnsi="Times"/>
        </w:rPr>
        <w:t xml:space="preserve"> age for this cohort was 12.7 years</w:t>
      </w:r>
      <w:r w:rsidR="00304D03" w:rsidRPr="00D21E4F">
        <w:rPr>
          <w:rFonts w:ascii="Times" w:hAnsi="Times"/>
        </w:rPr>
        <w:t xml:space="preserve"> (range 7–18)</w:t>
      </w:r>
      <w:r w:rsidR="001B5959" w:rsidRPr="00D21E4F">
        <w:rPr>
          <w:rFonts w:ascii="Times" w:hAnsi="Times"/>
        </w:rPr>
        <w:t xml:space="preserve">, and </w:t>
      </w:r>
      <w:r w:rsidR="00FB7C58" w:rsidRPr="00D21E4F">
        <w:rPr>
          <w:rFonts w:ascii="Times" w:hAnsi="Times"/>
        </w:rPr>
        <w:t>185 (54%) were female</w:t>
      </w:r>
      <w:r w:rsidR="00F50A4C" w:rsidRPr="00D21E4F">
        <w:rPr>
          <w:rFonts w:ascii="Times" w:hAnsi="Times"/>
        </w:rPr>
        <w:t>.</w:t>
      </w:r>
      <w:r w:rsidR="00341E95" w:rsidRPr="00D21E4F">
        <w:rPr>
          <w:rFonts w:ascii="Times" w:hAnsi="Times"/>
        </w:rPr>
        <w:t xml:space="preserve"> </w:t>
      </w:r>
      <w:r w:rsidR="00B93159" w:rsidRPr="00D21E4F">
        <w:rPr>
          <w:rFonts w:ascii="Times" w:hAnsi="Times"/>
        </w:rPr>
        <w:t>Hearing impairment was significantly associated with</w:t>
      </w:r>
      <w:r w:rsidR="005268CB" w:rsidRPr="00D21E4F">
        <w:rPr>
          <w:rFonts w:ascii="Times" w:hAnsi="Times"/>
        </w:rPr>
        <w:t xml:space="preserve"> </w:t>
      </w:r>
      <w:r w:rsidR="00E557BF" w:rsidRPr="00D21E4F">
        <w:rPr>
          <w:rFonts w:ascii="Times" w:hAnsi="Times"/>
        </w:rPr>
        <w:t>increased</w:t>
      </w:r>
      <w:r w:rsidR="005268CB" w:rsidRPr="00D21E4F">
        <w:rPr>
          <w:rFonts w:ascii="Times" w:hAnsi="Times"/>
        </w:rPr>
        <w:t xml:space="preserve"> </w:t>
      </w:r>
      <w:r w:rsidR="00E557BF" w:rsidRPr="00D21E4F">
        <w:rPr>
          <w:rFonts w:ascii="Times" w:hAnsi="Times"/>
        </w:rPr>
        <w:t>frequency</w:t>
      </w:r>
      <w:r w:rsidR="005268CB" w:rsidRPr="00D21E4F">
        <w:rPr>
          <w:rFonts w:ascii="Times" w:hAnsi="Times"/>
        </w:rPr>
        <w:t xml:space="preserve"> </w:t>
      </w:r>
      <w:r w:rsidR="00E557BF" w:rsidRPr="00D21E4F">
        <w:rPr>
          <w:rFonts w:ascii="Times" w:hAnsi="Times"/>
        </w:rPr>
        <w:t xml:space="preserve">of </w:t>
      </w:r>
      <w:r w:rsidR="005268CB" w:rsidRPr="00D21E4F">
        <w:rPr>
          <w:rFonts w:ascii="Times" w:hAnsi="Times"/>
        </w:rPr>
        <w:t xml:space="preserve">ear infections </w:t>
      </w:r>
      <w:r w:rsidR="00E557BF" w:rsidRPr="00D21E4F">
        <w:rPr>
          <w:rFonts w:ascii="Times" w:hAnsi="Times"/>
        </w:rPr>
        <w:t>(32% vs 12%,</w:t>
      </w:r>
      <w:r w:rsidR="0005396E" w:rsidRPr="00D21E4F">
        <w:rPr>
          <w:rFonts w:ascii="Times" w:hAnsi="Times"/>
        </w:rPr>
        <w:t xml:space="preserve"> </w:t>
      </w:r>
      <w:r w:rsidR="00E557BF" w:rsidRPr="00D21E4F">
        <w:rPr>
          <w:rFonts w:ascii="Times" w:hAnsi="Times"/>
        </w:rPr>
        <w:t>p&lt;0.001)</w:t>
      </w:r>
      <w:r w:rsidR="0005396E" w:rsidRPr="00D21E4F">
        <w:rPr>
          <w:rFonts w:ascii="Times" w:hAnsi="Times"/>
        </w:rPr>
        <w:t>;</w:t>
      </w:r>
      <w:r w:rsidR="00E557BF" w:rsidRPr="00D21E4F">
        <w:rPr>
          <w:rFonts w:ascii="Times" w:hAnsi="Times"/>
        </w:rPr>
        <w:t xml:space="preserve"> </w:t>
      </w:r>
      <w:r w:rsidR="0005396E" w:rsidRPr="00D21E4F">
        <w:rPr>
          <w:rFonts w:ascii="Times" w:hAnsi="Times"/>
        </w:rPr>
        <w:t>otorrhea (</w:t>
      </w:r>
      <w:r w:rsidR="0005396E" w:rsidRPr="00D21E4F">
        <w:rPr>
          <w:rFonts w:ascii="Times" w:hAnsi="Times" w:cs="Calibri"/>
          <w:color w:val="000000"/>
        </w:rPr>
        <w:t xml:space="preserve">25% vs 11%, p=0.003); otalgia (32% vs 17%, p=0.01); and family </w:t>
      </w:r>
      <w:r w:rsidR="0005396E" w:rsidRPr="00D21E4F">
        <w:rPr>
          <w:rFonts w:ascii="Times" w:hAnsi="Times" w:cs="Calibri"/>
          <w:color w:val="000000"/>
        </w:rPr>
        <w:lastRenderedPageBreak/>
        <w:t xml:space="preserve">history of hearing loss (18% vs 4%, </w:t>
      </w:r>
      <w:r w:rsidR="0005396E" w:rsidRPr="00D21E4F">
        <w:rPr>
          <w:rFonts w:ascii="Times" w:hAnsi="Times"/>
        </w:rPr>
        <w:t>p&lt;0.001).</w:t>
      </w:r>
      <w:r w:rsidR="00A471B2" w:rsidRPr="00D21E4F">
        <w:rPr>
          <w:rFonts w:ascii="Times" w:hAnsi="Times" w:cs="Calibri"/>
          <w:color w:val="000000"/>
        </w:rPr>
        <w:t xml:space="preserve"> </w:t>
      </w:r>
      <w:r w:rsidR="0037754D" w:rsidRPr="00D21E4F">
        <w:rPr>
          <w:rFonts w:ascii="Times" w:hAnsi="Times" w:cs="Calibri"/>
          <w:color w:val="000000"/>
        </w:rPr>
        <w:t xml:space="preserve">Among </w:t>
      </w:r>
      <w:r w:rsidR="00FD3423" w:rsidRPr="00D21E4F">
        <w:rPr>
          <w:rFonts w:ascii="Times" w:hAnsi="Times" w:cs="Calibri"/>
          <w:color w:val="000000"/>
        </w:rPr>
        <w:t>the group with hearing impairment,</w:t>
      </w:r>
      <w:r w:rsidR="0037754D" w:rsidRPr="00D21E4F">
        <w:rPr>
          <w:rFonts w:ascii="Times" w:hAnsi="Times" w:cs="Calibri"/>
          <w:color w:val="000000"/>
        </w:rPr>
        <w:t xml:space="preserve"> </w:t>
      </w:r>
      <w:r w:rsidR="0037754D" w:rsidRPr="00D21E4F">
        <w:rPr>
          <w:rFonts w:ascii="Times" w:hAnsi="Times"/>
        </w:rPr>
        <w:t xml:space="preserve">only 21 (35%) caregivers correctly perceived their child’s hearing loss. </w:t>
      </w:r>
      <w:r w:rsidR="00043020" w:rsidRPr="00D21E4F">
        <w:rPr>
          <w:rFonts w:ascii="Times" w:hAnsi="Times"/>
        </w:rPr>
        <w:t>Five children had hearing aids, and three children reported</w:t>
      </w:r>
      <w:r w:rsidR="000E0973" w:rsidRPr="00D21E4F">
        <w:rPr>
          <w:rFonts w:ascii="Times" w:hAnsi="Times"/>
        </w:rPr>
        <w:t xml:space="preserve"> prior</w:t>
      </w:r>
      <w:r w:rsidR="00043020" w:rsidRPr="00D21E4F">
        <w:rPr>
          <w:rFonts w:ascii="Times" w:hAnsi="Times"/>
        </w:rPr>
        <w:t xml:space="preserve"> ear surgery. </w:t>
      </w:r>
      <w:r w:rsidR="0005396E" w:rsidRPr="00D21E4F">
        <w:rPr>
          <w:rFonts w:ascii="Times" w:hAnsi="Times"/>
        </w:rPr>
        <w:t xml:space="preserve">Demographic and otologic data are summarized in </w:t>
      </w:r>
      <w:r w:rsidR="0005396E" w:rsidRPr="00D21E4F">
        <w:rPr>
          <w:rFonts w:ascii="Times" w:hAnsi="Times"/>
          <w:b/>
        </w:rPr>
        <w:t>Table 2</w:t>
      </w:r>
      <w:r w:rsidR="0005396E" w:rsidRPr="00D21E4F">
        <w:rPr>
          <w:rFonts w:ascii="Times" w:hAnsi="Times"/>
        </w:rPr>
        <w:t>.</w:t>
      </w:r>
    </w:p>
    <w:p w14:paraId="64A7255C" w14:textId="469F22B6" w:rsidR="00C15062" w:rsidRPr="00D21E4F" w:rsidRDefault="001C471A" w:rsidP="00C15062">
      <w:pPr>
        <w:spacing w:line="480" w:lineRule="auto"/>
        <w:rPr>
          <w:rFonts w:ascii="Times" w:hAnsi="Times"/>
          <w:i/>
        </w:rPr>
      </w:pPr>
      <w:r w:rsidRPr="00D21E4F">
        <w:rPr>
          <w:rFonts w:ascii="Times" w:hAnsi="Times"/>
          <w:i/>
        </w:rPr>
        <w:t xml:space="preserve">3.1 </w:t>
      </w:r>
      <w:r w:rsidR="00843A74" w:rsidRPr="00D21E4F">
        <w:rPr>
          <w:rFonts w:ascii="Times" w:hAnsi="Times"/>
          <w:i/>
        </w:rPr>
        <w:t>Association with HI</w:t>
      </w:r>
      <w:r w:rsidR="00C15062" w:rsidRPr="00D21E4F">
        <w:rPr>
          <w:rFonts w:ascii="Times" w:hAnsi="Times"/>
          <w:i/>
        </w:rPr>
        <w:t>V</w:t>
      </w:r>
      <w:r w:rsidR="00E47889" w:rsidRPr="00D21E4F">
        <w:rPr>
          <w:rFonts w:ascii="Times" w:hAnsi="Times"/>
          <w:i/>
        </w:rPr>
        <w:t xml:space="preserve"> and HAART</w:t>
      </w:r>
    </w:p>
    <w:p w14:paraId="42373F3F" w14:textId="55825A15" w:rsidR="00B34757" w:rsidRPr="00D21E4F" w:rsidRDefault="00223462" w:rsidP="00B34757">
      <w:pPr>
        <w:spacing w:line="480" w:lineRule="auto"/>
        <w:rPr>
          <w:rFonts w:ascii="Times" w:hAnsi="Times"/>
        </w:rPr>
      </w:pPr>
      <w:r w:rsidRPr="00D21E4F">
        <w:rPr>
          <w:rFonts w:ascii="Times" w:hAnsi="Times"/>
        </w:rPr>
        <w:tab/>
        <w:t xml:space="preserve">HIV-related data </w:t>
      </w:r>
      <w:r w:rsidR="00A64559" w:rsidRPr="00D21E4F">
        <w:rPr>
          <w:rFonts w:ascii="Times" w:hAnsi="Times"/>
        </w:rPr>
        <w:t>were</w:t>
      </w:r>
      <w:r w:rsidRPr="00D21E4F">
        <w:rPr>
          <w:rFonts w:ascii="Times" w:hAnsi="Times"/>
        </w:rPr>
        <w:t xml:space="preserve"> incomplete for </w:t>
      </w:r>
      <w:r w:rsidR="007D597B" w:rsidRPr="00D21E4F">
        <w:rPr>
          <w:rFonts w:ascii="Times" w:hAnsi="Times"/>
        </w:rPr>
        <w:t>many</w:t>
      </w:r>
      <w:r w:rsidRPr="00D21E4F">
        <w:rPr>
          <w:rFonts w:ascii="Times" w:hAnsi="Times"/>
        </w:rPr>
        <w:t xml:space="preserve"> patients due to </w:t>
      </w:r>
      <w:r w:rsidR="00EB74CE" w:rsidRPr="00D21E4F">
        <w:rPr>
          <w:rFonts w:ascii="Times" w:hAnsi="Times"/>
        </w:rPr>
        <w:t>partial</w:t>
      </w:r>
      <w:r w:rsidRPr="00D21E4F">
        <w:rPr>
          <w:rFonts w:ascii="Times" w:hAnsi="Times"/>
        </w:rPr>
        <w:t xml:space="preserve"> documentation</w:t>
      </w:r>
      <w:r w:rsidR="00CD7EC2" w:rsidRPr="00D21E4F">
        <w:rPr>
          <w:rFonts w:ascii="Times" w:hAnsi="Times"/>
        </w:rPr>
        <w:t xml:space="preserve">, </w:t>
      </w:r>
      <w:r w:rsidR="00317C9A" w:rsidRPr="00D21E4F">
        <w:rPr>
          <w:rFonts w:ascii="Times" w:hAnsi="Times"/>
        </w:rPr>
        <w:t>guardianship</w:t>
      </w:r>
      <w:r w:rsidR="00EB74CE" w:rsidRPr="00D21E4F">
        <w:rPr>
          <w:rFonts w:ascii="Times" w:hAnsi="Times"/>
        </w:rPr>
        <w:t xml:space="preserve"> changes</w:t>
      </w:r>
      <w:r w:rsidR="00317C9A" w:rsidRPr="00D21E4F">
        <w:rPr>
          <w:rFonts w:ascii="Times" w:hAnsi="Times"/>
        </w:rPr>
        <w:t>, and</w:t>
      </w:r>
      <w:r w:rsidR="00EA6E7D" w:rsidRPr="00D21E4F">
        <w:rPr>
          <w:rFonts w:ascii="Times" w:hAnsi="Times"/>
        </w:rPr>
        <w:t xml:space="preserve"> hospital transfers since enrollment</w:t>
      </w:r>
      <w:r w:rsidR="004B0042" w:rsidRPr="00D21E4F">
        <w:rPr>
          <w:rFonts w:ascii="Times" w:hAnsi="Times"/>
        </w:rPr>
        <w:t>.</w:t>
      </w:r>
      <w:r w:rsidR="007473CB" w:rsidRPr="00D21E4F">
        <w:rPr>
          <w:rFonts w:ascii="Times" w:hAnsi="Times"/>
        </w:rPr>
        <w:t xml:space="preserve"> </w:t>
      </w:r>
      <w:r w:rsidR="00D311D4" w:rsidRPr="00D21E4F">
        <w:rPr>
          <w:rFonts w:ascii="Times" w:hAnsi="Times"/>
        </w:rPr>
        <w:t>Viral load was available for 7</w:t>
      </w:r>
      <w:r w:rsidR="008D69BA" w:rsidRPr="00D21E4F">
        <w:rPr>
          <w:rFonts w:ascii="Times" w:hAnsi="Times"/>
        </w:rPr>
        <w:t>3</w:t>
      </w:r>
      <w:r w:rsidR="00D311D4" w:rsidRPr="00D21E4F">
        <w:rPr>
          <w:rFonts w:ascii="Times" w:hAnsi="Times"/>
        </w:rPr>
        <w:t xml:space="preserve"> patients</w:t>
      </w:r>
      <w:r w:rsidR="00BB2004" w:rsidRPr="00D21E4F">
        <w:rPr>
          <w:rFonts w:ascii="Times" w:hAnsi="Times"/>
        </w:rPr>
        <w:t xml:space="preserve">, and prevalence of hearing impairment was </w:t>
      </w:r>
      <w:r w:rsidR="00841A42" w:rsidRPr="00D21E4F">
        <w:rPr>
          <w:rFonts w:ascii="Times" w:hAnsi="Times"/>
        </w:rPr>
        <w:t xml:space="preserve">similar </w:t>
      </w:r>
      <w:r w:rsidR="008D69BA" w:rsidRPr="00D21E4F">
        <w:rPr>
          <w:rFonts w:ascii="Times" w:hAnsi="Times"/>
        </w:rPr>
        <w:t xml:space="preserve">between those </w:t>
      </w:r>
      <w:r w:rsidR="009E4B77" w:rsidRPr="00D21E4F">
        <w:rPr>
          <w:rFonts w:ascii="Times" w:hAnsi="Times"/>
        </w:rPr>
        <w:t xml:space="preserve">who </w:t>
      </w:r>
      <w:r w:rsidR="008D69BA" w:rsidRPr="00D21E4F">
        <w:rPr>
          <w:rFonts w:ascii="Times" w:hAnsi="Times"/>
        </w:rPr>
        <w:t>were</w:t>
      </w:r>
      <w:r w:rsidR="009E4B77" w:rsidRPr="00D21E4F">
        <w:rPr>
          <w:rFonts w:ascii="Times" w:hAnsi="Times"/>
        </w:rPr>
        <w:t xml:space="preserve"> virally</w:t>
      </w:r>
      <w:r w:rsidR="008D69BA" w:rsidRPr="00D21E4F">
        <w:rPr>
          <w:rFonts w:ascii="Times" w:hAnsi="Times"/>
        </w:rPr>
        <w:t xml:space="preserve"> suppressed (i.e. less than 400 copies/ml) and those who were not (26% vs 25%, p=0.</w:t>
      </w:r>
      <w:r w:rsidR="00922CCB" w:rsidRPr="00D21E4F">
        <w:rPr>
          <w:rFonts w:ascii="Times" w:hAnsi="Times"/>
        </w:rPr>
        <w:t>674</w:t>
      </w:r>
      <w:r w:rsidR="008D69BA" w:rsidRPr="00D21E4F">
        <w:rPr>
          <w:rFonts w:ascii="Times" w:hAnsi="Times"/>
        </w:rPr>
        <w:t>).</w:t>
      </w:r>
      <w:r w:rsidR="0048427F" w:rsidRPr="00D21E4F">
        <w:rPr>
          <w:rFonts w:ascii="Times" w:hAnsi="Times"/>
        </w:rPr>
        <w:t xml:space="preserve"> </w:t>
      </w:r>
      <w:r w:rsidR="007473CB" w:rsidRPr="00D21E4F">
        <w:rPr>
          <w:rFonts w:ascii="Times" w:hAnsi="Times"/>
        </w:rPr>
        <w:t>Of</w:t>
      </w:r>
      <w:r w:rsidR="00AF6AAC" w:rsidRPr="00D21E4F">
        <w:rPr>
          <w:rFonts w:ascii="Times" w:hAnsi="Times"/>
        </w:rPr>
        <w:t xml:space="preserve"> the</w:t>
      </w:r>
      <w:r w:rsidR="007473CB" w:rsidRPr="00D21E4F">
        <w:rPr>
          <w:rFonts w:ascii="Times" w:hAnsi="Times"/>
        </w:rPr>
        <w:t xml:space="preserve"> </w:t>
      </w:r>
      <w:r w:rsidR="00050C71" w:rsidRPr="00D21E4F">
        <w:rPr>
          <w:rFonts w:ascii="Times" w:hAnsi="Times"/>
        </w:rPr>
        <w:t xml:space="preserve">patients </w:t>
      </w:r>
      <w:r w:rsidR="00136A22" w:rsidRPr="00D21E4F">
        <w:rPr>
          <w:rFonts w:ascii="Times" w:hAnsi="Times"/>
        </w:rPr>
        <w:t>whos</w:t>
      </w:r>
      <w:r w:rsidR="004F2F7F" w:rsidRPr="00D21E4F">
        <w:rPr>
          <w:rFonts w:ascii="Times" w:hAnsi="Times"/>
        </w:rPr>
        <w:t>e</w:t>
      </w:r>
      <w:r w:rsidR="00050C71" w:rsidRPr="00D21E4F">
        <w:rPr>
          <w:rFonts w:ascii="Times" w:hAnsi="Times"/>
        </w:rPr>
        <w:t xml:space="preserve"> HAART</w:t>
      </w:r>
      <w:r w:rsidR="001500A5" w:rsidRPr="00D21E4F">
        <w:rPr>
          <w:rFonts w:ascii="Times" w:hAnsi="Times"/>
        </w:rPr>
        <w:t xml:space="preserve"> duration</w:t>
      </w:r>
      <w:r w:rsidR="0004190A" w:rsidRPr="00D21E4F">
        <w:rPr>
          <w:rFonts w:ascii="Times" w:hAnsi="Times"/>
        </w:rPr>
        <w:t xml:space="preserve"> was available (n=82)</w:t>
      </w:r>
      <w:r w:rsidR="006C795C" w:rsidRPr="00D21E4F">
        <w:rPr>
          <w:rFonts w:ascii="Times" w:hAnsi="Times"/>
        </w:rPr>
        <w:t>, 21 (26%) were diagnosed with hearing impairment.</w:t>
      </w:r>
      <w:r w:rsidR="00D13A8B" w:rsidRPr="00D21E4F">
        <w:rPr>
          <w:rFonts w:ascii="Times" w:hAnsi="Times"/>
        </w:rPr>
        <w:t xml:space="preserve"> There were no significant differences in duration of </w:t>
      </w:r>
      <w:r w:rsidR="005C2DF7" w:rsidRPr="00D21E4F">
        <w:rPr>
          <w:rFonts w:ascii="Times" w:hAnsi="Times"/>
        </w:rPr>
        <w:t>HAART</w:t>
      </w:r>
      <w:r w:rsidR="00D13A8B" w:rsidRPr="00D21E4F">
        <w:rPr>
          <w:rFonts w:ascii="Times" w:hAnsi="Times"/>
        </w:rPr>
        <w:t xml:space="preserve"> between children </w:t>
      </w:r>
      <w:r w:rsidR="005C2DF7" w:rsidRPr="00D21E4F">
        <w:rPr>
          <w:rFonts w:ascii="Times" w:hAnsi="Times"/>
        </w:rPr>
        <w:t>who failed</w:t>
      </w:r>
      <w:r w:rsidR="004C0306" w:rsidRPr="00D21E4F">
        <w:rPr>
          <w:rFonts w:ascii="Times" w:hAnsi="Times"/>
        </w:rPr>
        <w:t xml:space="preserve"> screening</w:t>
      </w:r>
      <w:r w:rsidR="00D13A8B" w:rsidRPr="00D21E4F">
        <w:rPr>
          <w:rFonts w:ascii="Times" w:hAnsi="Times"/>
        </w:rPr>
        <w:t xml:space="preserve"> (5.28 years </w:t>
      </w:r>
      <w:r w:rsidR="00D13A8B" w:rsidRPr="00D21E4F">
        <w:rPr>
          <w:rFonts w:ascii="Times" w:hAnsi="Times"/>
          <w:u w:val="single"/>
        </w:rPr>
        <w:t>+</w:t>
      </w:r>
      <w:r w:rsidR="00D13A8B" w:rsidRPr="00D21E4F">
        <w:rPr>
          <w:rFonts w:ascii="Times" w:hAnsi="Times"/>
        </w:rPr>
        <w:t xml:space="preserve"> 3.1) and </w:t>
      </w:r>
      <w:r w:rsidR="005C2DF7" w:rsidRPr="00D21E4F">
        <w:rPr>
          <w:rFonts w:ascii="Times" w:hAnsi="Times"/>
        </w:rPr>
        <w:t>those who passed</w:t>
      </w:r>
      <w:r w:rsidR="00D13A8B" w:rsidRPr="00D21E4F">
        <w:rPr>
          <w:rFonts w:ascii="Times" w:hAnsi="Times"/>
        </w:rPr>
        <w:t xml:space="preserve"> (4.96 years </w:t>
      </w:r>
      <w:r w:rsidR="00D13A8B" w:rsidRPr="00D21E4F">
        <w:rPr>
          <w:rFonts w:ascii="Times" w:hAnsi="Times"/>
          <w:u w:val="single"/>
        </w:rPr>
        <w:t>+</w:t>
      </w:r>
      <w:r w:rsidR="00D13A8B" w:rsidRPr="00D21E4F">
        <w:rPr>
          <w:rFonts w:ascii="Times" w:hAnsi="Times"/>
        </w:rPr>
        <w:t xml:space="preserve"> 2.5) (p=0.703).</w:t>
      </w:r>
      <w:r w:rsidR="00B301A3" w:rsidRPr="00D21E4F">
        <w:rPr>
          <w:rFonts w:ascii="Times" w:hAnsi="Times"/>
        </w:rPr>
        <w:t xml:space="preserve"> </w:t>
      </w:r>
      <w:r w:rsidR="00D13A8B" w:rsidRPr="00D21E4F">
        <w:rPr>
          <w:rFonts w:ascii="Times" w:hAnsi="Times"/>
        </w:rPr>
        <w:t xml:space="preserve"> </w:t>
      </w:r>
      <w:r w:rsidR="00EA6E7D" w:rsidRPr="00D21E4F">
        <w:rPr>
          <w:rFonts w:ascii="Times" w:hAnsi="Times"/>
        </w:rPr>
        <w:t xml:space="preserve"> </w:t>
      </w:r>
      <w:r w:rsidR="00317C9A" w:rsidRPr="00D21E4F">
        <w:rPr>
          <w:rFonts w:ascii="Times" w:hAnsi="Times"/>
        </w:rPr>
        <w:t xml:space="preserve"> </w:t>
      </w:r>
    </w:p>
    <w:p w14:paraId="7F6D1EA0" w14:textId="2214A835" w:rsidR="00CF6B05" w:rsidRPr="00D21E4F" w:rsidRDefault="001C471A" w:rsidP="00B34757">
      <w:pPr>
        <w:spacing w:line="480" w:lineRule="auto"/>
        <w:rPr>
          <w:rFonts w:ascii="Times" w:hAnsi="Times"/>
          <w:i/>
        </w:rPr>
      </w:pPr>
      <w:r w:rsidRPr="00D21E4F">
        <w:rPr>
          <w:rFonts w:ascii="Times" w:hAnsi="Times"/>
          <w:i/>
        </w:rPr>
        <w:t xml:space="preserve">3.2 </w:t>
      </w:r>
      <w:r w:rsidR="00411628" w:rsidRPr="00D21E4F">
        <w:rPr>
          <w:rFonts w:ascii="Times" w:hAnsi="Times"/>
          <w:i/>
        </w:rPr>
        <w:t>Risk Factors for Hearing Impairment</w:t>
      </w:r>
    </w:p>
    <w:p w14:paraId="6F92294C" w14:textId="328900A5" w:rsidR="00E91FD7" w:rsidRPr="00D21E4F" w:rsidRDefault="00F31F9A" w:rsidP="00BC0D2F">
      <w:pPr>
        <w:spacing w:line="480" w:lineRule="auto"/>
        <w:rPr>
          <w:rFonts w:ascii="Times" w:hAnsi="Times"/>
        </w:rPr>
      </w:pPr>
      <w:r w:rsidRPr="00D21E4F">
        <w:rPr>
          <w:rFonts w:ascii="Times" w:hAnsi="Times"/>
        </w:rPr>
        <w:tab/>
      </w:r>
      <w:r w:rsidR="007F7F95" w:rsidRPr="00D21E4F">
        <w:rPr>
          <w:rFonts w:ascii="Times" w:hAnsi="Times"/>
        </w:rPr>
        <w:t xml:space="preserve">Logistic regression suggests </w:t>
      </w:r>
      <w:r w:rsidR="00DF1080" w:rsidRPr="00D21E4F">
        <w:rPr>
          <w:rFonts w:ascii="Times" w:hAnsi="Times"/>
        </w:rPr>
        <w:t>that frequent ear infections (</w:t>
      </w:r>
      <w:r w:rsidR="00F853F5" w:rsidRPr="00D21E4F">
        <w:rPr>
          <w:rFonts w:ascii="Times" w:hAnsi="Times"/>
        </w:rPr>
        <w:t xml:space="preserve">OR 3.37, 95% CI 1.76—6.46; </w:t>
      </w:r>
      <w:r w:rsidR="00DF1080" w:rsidRPr="00D21E4F">
        <w:rPr>
          <w:rFonts w:ascii="Times" w:hAnsi="Times"/>
        </w:rPr>
        <w:t>p&lt;0.001) and family history of hearing loss (</w:t>
      </w:r>
      <w:r w:rsidR="00F853F5" w:rsidRPr="00D21E4F">
        <w:rPr>
          <w:rFonts w:ascii="Times" w:hAnsi="Times"/>
        </w:rPr>
        <w:t xml:space="preserve">OR 5.12, 95% CI 2.14—12.23; </w:t>
      </w:r>
      <w:r w:rsidR="00DF1080" w:rsidRPr="00D21E4F">
        <w:rPr>
          <w:rFonts w:ascii="Times" w:hAnsi="Times"/>
        </w:rPr>
        <w:t>p=0.001) were associated with hearing impairment on univariate analysis (</w:t>
      </w:r>
      <w:r w:rsidR="00DF1080" w:rsidRPr="00D21E4F">
        <w:rPr>
          <w:rFonts w:ascii="Times" w:hAnsi="Times"/>
          <w:b/>
        </w:rPr>
        <w:t>Table 3</w:t>
      </w:r>
      <w:r w:rsidR="00DF1080" w:rsidRPr="00D21E4F">
        <w:rPr>
          <w:rFonts w:ascii="Times" w:hAnsi="Times"/>
        </w:rPr>
        <w:t xml:space="preserve">). </w:t>
      </w:r>
      <w:r w:rsidR="00527BE1" w:rsidRPr="00D21E4F">
        <w:rPr>
          <w:rFonts w:ascii="Times" w:hAnsi="Times"/>
        </w:rPr>
        <w:t>Multivariate logistic regression modeling included age, gender, frequent ear infections</w:t>
      </w:r>
      <w:r w:rsidR="00287BE1" w:rsidRPr="00D21E4F">
        <w:rPr>
          <w:rFonts w:ascii="Times" w:hAnsi="Times"/>
        </w:rPr>
        <w:t xml:space="preserve">, family history of hearing loss, viral load, and HAART duration. In this model, only </w:t>
      </w:r>
      <w:r w:rsidR="003B3377" w:rsidRPr="00D21E4F">
        <w:rPr>
          <w:rFonts w:ascii="Times" w:hAnsi="Times"/>
        </w:rPr>
        <w:t xml:space="preserve">history of </w:t>
      </w:r>
      <w:r w:rsidR="00287BE1" w:rsidRPr="00D21E4F">
        <w:rPr>
          <w:rFonts w:ascii="Times" w:hAnsi="Times"/>
        </w:rPr>
        <w:t>frequent ear infections (</w:t>
      </w:r>
      <w:r w:rsidR="00F853F5" w:rsidRPr="00D21E4F">
        <w:rPr>
          <w:rFonts w:ascii="Times" w:hAnsi="Times"/>
        </w:rPr>
        <w:t xml:space="preserve">OR 3.90, 95% CI 1.02—14.85; </w:t>
      </w:r>
      <w:r w:rsidR="003B3377" w:rsidRPr="00D21E4F">
        <w:rPr>
          <w:rFonts w:ascii="Times" w:hAnsi="Times"/>
        </w:rPr>
        <w:t xml:space="preserve">p=0.046) was significant. </w:t>
      </w:r>
    </w:p>
    <w:p w14:paraId="54578047" w14:textId="77777777" w:rsidR="00D91967" w:rsidRPr="00D21E4F" w:rsidRDefault="00D91967" w:rsidP="00BC0D2F">
      <w:pPr>
        <w:spacing w:line="480" w:lineRule="auto"/>
        <w:rPr>
          <w:rFonts w:ascii="Times" w:hAnsi="Times"/>
        </w:rPr>
      </w:pPr>
    </w:p>
    <w:p w14:paraId="5E24E837" w14:textId="2244C20A" w:rsidR="008D0E4B" w:rsidRPr="00D21E4F" w:rsidRDefault="001C471A" w:rsidP="00BC0D2F">
      <w:pPr>
        <w:spacing w:line="480" w:lineRule="auto"/>
        <w:rPr>
          <w:rFonts w:ascii="Times" w:hAnsi="Times"/>
          <w:b/>
        </w:rPr>
      </w:pPr>
      <w:r w:rsidRPr="00D21E4F">
        <w:rPr>
          <w:rFonts w:ascii="Times" w:hAnsi="Times"/>
          <w:b/>
        </w:rPr>
        <w:t xml:space="preserve">4. </w:t>
      </w:r>
      <w:r w:rsidR="00CA6B8A" w:rsidRPr="00D21E4F">
        <w:rPr>
          <w:rFonts w:ascii="Times" w:hAnsi="Times"/>
          <w:b/>
        </w:rPr>
        <w:t>Discussion</w:t>
      </w:r>
    </w:p>
    <w:p w14:paraId="76D062F2" w14:textId="1E0A3BB5" w:rsidR="00A00033" w:rsidRPr="00D21E4F" w:rsidRDefault="001C471A" w:rsidP="00BC0D2F">
      <w:pPr>
        <w:spacing w:line="480" w:lineRule="auto"/>
        <w:rPr>
          <w:rFonts w:ascii="Times" w:hAnsi="Times"/>
          <w:i/>
        </w:rPr>
      </w:pPr>
      <w:r w:rsidRPr="00D21E4F">
        <w:rPr>
          <w:rFonts w:ascii="Times" w:hAnsi="Times"/>
          <w:i/>
        </w:rPr>
        <w:t xml:space="preserve">4.1 </w:t>
      </w:r>
      <w:r w:rsidR="00A00033" w:rsidRPr="00D21E4F">
        <w:rPr>
          <w:rFonts w:ascii="Times" w:hAnsi="Times"/>
          <w:i/>
        </w:rPr>
        <w:t xml:space="preserve">Prevalence of Hearing Impairment </w:t>
      </w:r>
    </w:p>
    <w:p w14:paraId="7BEA0FEE" w14:textId="46172AB1" w:rsidR="000640A0" w:rsidRPr="00D21E4F" w:rsidRDefault="00930274" w:rsidP="00BC0D2F">
      <w:pPr>
        <w:spacing w:line="480" w:lineRule="auto"/>
        <w:rPr>
          <w:rFonts w:ascii="Times" w:hAnsi="Times"/>
        </w:rPr>
      </w:pPr>
      <w:r w:rsidRPr="00D21E4F">
        <w:rPr>
          <w:rFonts w:ascii="Times" w:hAnsi="Times"/>
        </w:rPr>
        <w:lastRenderedPageBreak/>
        <w:tab/>
      </w:r>
      <w:r w:rsidR="003E7F18" w:rsidRPr="00D21E4F">
        <w:rPr>
          <w:rFonts w:ascii="Times" w:hAnsi="Times"/>
        </w:rPr>
        <w:t xml:space="preserve">To our knowledge, this is the first study </w:t>
      </w:r>
      <w:r w:rsidR="00CE1AEC" w:rsidRPr="00D21E4F">
        <w:rPr>
          <w:rFonts w:ascii="Times" w:hAnsi="Times"/>
        </w:rPr>
        <w:t xml:space="preserve">to report </w:t>
      </w:r>
      <w:r w:rsidR="00B4577E" w:rsidRPr="00D21E4F">
        <w:rPr>
          <w:rFonts w:ascii="Times" w:hAnsi="Times"/>
        </w:rPr>
        <w:t>on</w:t>
      </w:r>
      <w:r w:rsidR="00CE1AEC" w:rsidRPr="00D21E4F">
        <w:rPr>
          <w:rFonts w:ascii="Times" w:hAnsi="Times"/>
        </w:rPr>
        <w:t xml:space="preserve"> hearing impairment </w:t>
      </w:r>
      <w:r w:rsidR="00B4577E" w:rsidRPr="00D21E4F">
        <w:rPr>
          <w:rFonts w:ascii="Times" w:hAnsi="Times"/>
        </w:rPr>
        <w:t xml:space="preserve">and associated risk factors </w:t>
      </w:r>
      <w:r w:rsidR="00CE1AEC" w:rsidRPr="00D21E4F">
        <w:rPr>
          <w:rFonts w:ascii="Times" w:hAnsi="Times"/>
        </w:rPr>
        <w:t xml:space="preserve">in HIV-infected </w:t>
      </w:r>
      <w:r w:rsidR="00AC7CC6" w:rsidRPr="00D21E4F">
        <w:rPr>
          <w:rFonts w:ascii="Times" w:hAnsi="Times"/>
        </w:rPr>
        <w:t xml:space="preserve">Haitian </w:t>
      </w:r>
      <w:r w:rsidR="00CE1AEC" w:rsidRPr="00D21E4F">
        <w:rPr>
          <w:rFonts w:ascii="Times" w:hAnsi="Times"/>
        </w:rPr>
        <w:t>children</w:t>
      </w:r>
      <w:r w:rsidR="00C17C37" w:rsidRPr="00D21E4F">
        <w:rPr>
          <w:rFonts w:ascii="Times" w:hAnsi="Times"/>
        </w:rPr>
        <w:t>.</w:t>
      </w:r>
      <w:r w:rsidR="00572554" w:rsidRPr="00D21E4F">
        <w:rPr>
          <w:rFonts w:ascii="Times" w:hAnsi="Times"/>
        </w:rPr>
        <w:t xml:space="preserve"> </w:t>
      </w:r>
      <w:r w:rsidR="004328B5" w:rsidRPr="00D21E4F">
        <w:rPr>
          <w:rFonts w:ascii="Times" w:hAnsi="Times"/>
        </w:rPr>
        <w:t>In</w:t>
      </w:r>
      <w:r w:rsidR="001D700C" w:rsidRPr="00D21E4F">
        <w:rPr>
          <w:rFonts w:ascii="Times" w:hAnsi="Times"/>
        </w:rPr>
        <w:t xml:space="preserve"> </w:t>
      </w:r>
      <w:r w:rsidR="00B206A8" w:rsidRPr="00D21E4F">
        <w:rPr>
          <w:rFonts w:ascii="Times" w:hAnsi="Times"/>
        </w:rPr>
        <w:t>this</w:t>
      </w:r>
      <w:r w:rsidR="001D700C" w:rsidRPr="00D21E4F">
        <w:rPr>
          <w:rFonts w:ascii="Times" w:hAnsi="Times"/>
        </w:rPr>
        <w:t xml:space="preserve"> cohort of 341 </w:t>
      </w:r>
      <w:r w:rsidR="00585E59" w:rsidRPr="00D21E4F">
        <w:rPr>
          <w:rFonts w:ascii="Times" w:hAnsi="Times"/>
        </w:rPr>
        <w:t>children</w:t>
      </w:r>
      <w:r w:rsidR="001D700C" w:rsidRPr="00D21E4F">
        <w:rPr>
          <w:rFonts w:ascii="Times" w:hAnsi="Times"/>
        </w:rPr>
        <w:t>, t</w:t>
      </w:r>
      <w:r w:rsidR="00BA5BB0" w:rsidRPr="00D21E4F">
        <w:rPr>
          <w:rFonts w:ascii="Times" w:hAnsi="Times"/>
        </w:rPr>
        <w:t>he prevalence of hearing impairment was</w:t>
      </w:r>
      <w:r w:rsidR="00020053" w:rsidRPr="00D21E4F">
        <w:rPr>
          <w:rFonts w:ascii="Times" w:hAnsi="Times"/>
        </w:rPr>
        <w:t xml:space="preserve"> </w:t>
      </w:r>
      <w:r w:rsidR="009A5416" w:rsidRPr="00D21E4F">
        <w:rPr>
          <w:rFonts w:ascii="Times" w:hAnsi="Times"/>
        </w:rPr>
        <w:t>18%</w:t>
      </w:r>
      <w:r w:rsidR="00C27DA7" w:rsidRPr="00D21E4F">
        <w:rPr>
          <w:rFonts w:ascii="Times" w:hAnsi="Times"/>
        </w:rPr>
        <w:t xml:space="preserve"> which is</w:t>
      </w:r>
      <w:r w:rsidR="004F0040" w:rsidRPr="00D21E4F">
        <w:rPr>
          <w:rFonts w:ascii="Times" w:hAnsi="Times"/>
        </w:rPr>
        <w:t xml:space="preserve"> </w:t>
      </w:r>
      <w:r w:rsidR="00843166" w:rsidRPr="00D21E4F">
        <w:rPr>
          <w:rFonts w:ascii="Times" w:hAnsi="Times"/>
        </w:rPr>
        <w:t>substantially greater</w:t>
      </w:r>
      <w:r w:rsidR="001F5DF7" w:rsidRPr="00D21E4F">
        <w:rPr>
          <w:rFonts w:ascii="Times" w:hAnsi="Times"/>
        </w:rPr>
        <w:t xml:space="preserve"> than</w:t>
      </w:r>
      <w:r w:rsidR="00B95F9E" w:rsidRPr="00D21E4F">
        <w:rPr>
          <w:rFonts w:ascii="Times" w:hAnsi="Times"/>
        </w:rPr>
        <w:t xml:space="preserve"> the WHO</w:t>
      </w:r>
      <w:r w:rsidR="00FE7B74" w:rsidRPr="00D21E4F">
        <w:rPr>
          <w:rFonts w:ascii="Times" w:hAnsi="Times"/>
        </w:rPr>
        <w:t xml:space="preserve"> estimate </w:t>
      </w:r>
      <w:r w:rsidR="00DF2C7B" w:rsidRPr="00D21E4F">
        <w:rPr>
          <w:rFonts w:ascii="Times" w:hAnsi="Times"/>
        </w:rPr>
        <w:t>of</w:t>
      </w:r>
      <w:r w:rsidR="00D47DF5" w:rsidRPr="00D21E4F">
        <w:rPr>
          <w:rFonts w:ascii="Times" w:hAnsi="Times"/>
        </w:rPr>
        <w:t xml:space="preserve"> 1.6% </w:t>
      </w:r>
      <w:r w:rsidR="00DF2C7B" w:rsidRPr="00D21E4F">
        <w:rPr>
          <w:rFonts w:ascii="Times" w:hAnsi="Times"/>
        </w:rPr>
        <w:t xml:space="preserve"> </w:t>
      </w:r>
      <w:r w:rsidR="00EC101B" w:rsidRPr="00D21E4F">
        <w:rPr>
          <w:rFonts w:ascii="Times" w:hAnsi="Times"/>
        </w:rPr>
        <w:t xml:space="preserve">for </w:t>
      </w:r>
      <w:r w:rsidR="00DF2C7B" w:rsidRPr="00D21E4F">
        <w:rPr>
          <w:rFonts w:ascii="Times" w:hAnsi="Times"/>
        </w:rPr>
        <w:t xml:space="preserve">childhood hearing loss </w:t>
      </w:r>
      <w:r w:rsidR="008544D5" w:rsidRPr="00D21E4F">
        <w:rPr>
          <w:rFonts w:ascii="Times" w:hAnsi="Times"/>
        </w:rPr>
        <w:t>in the</w:t>
      </w:r>
      <w:r w:rsidR="00DF2C7B" w:rsidRPr="00D21E4F">
        <w:rPr>
          <w:rFonts w:ascii="Times" w:hAnsi="Times"/>
        </w:rPr>
        <w:t xml:space="preserve"> Caribbean</w:t>
      </w:r>
      <w:r w:rsidR="00FD0372" w:rsidRPr="00D21E4F">
        <w:rPr>
          <w:rFonts w:ascii="Times" w:hAnsi="Times"/>
        </w:rPr>
        <w:t xml:space="preserve"> and Latin America</w:t>
      </w:r>
      <w:r w:rsidR="00575696" w:rsidRPr="00D21E4F">
        <w:rPr>
          <w:rFonts w:ascii="Times" w:hAnsi="Times"/>
        </w:rPr>
        <w:t xml:space="preserve"> </w:t>
      </w:r>
      <w:r w:rsidR="00ED4413" w:rsidRPr="00D21E4F">
        <w:rPr>
          <w:rFonts w:ascii="Times" w:hAnsi="Times"/>
        </w:rPr>
        <w:fldChar w:fldCharType="begin"/>
      </w:r>
      <w:r w:rsidR="008D4CCC" w:rsidRPr="00D21E4F">
        <w:rPr>
          <w:rFonts w:ascii="Times" w:hAnsi="Times"/>
        </w:rPr>
        <w:instrText xml:space="preserve"> ADDIN EN.CITE &lt;EndNote&gt;&lt;Cite&gt;&lt;Author&gt;World Health Organization&lt;/Author&gt;&lt;Year&gt;2012&lt;/Year&gt;&lt;RecNum&gt;439&lt;/RecNum&gt;&lt;DisplayText&gt;[30]&lt;/DisplayText&gt;&lt;record&gt;&lt;rec-number&gt;439&lt;/rec-number&gt;&lt;foreign-keys&gt;&lt;key app="EN" db-id="erv2wfedqdwfwse9w5h5dr9cf529pwx55252" timestamp="1634681794"&gt;439&lt;/key&gt;&lt;/foreign-keys&gt;&lt;ref-type name="Web Page"&gt;12&lt;/ref-type&gt;&lt;contributors&gt;&lt;authors&gt;&lt;author&gt;World Health Organization,&lt;/author&gt;&lt;/authors&gt;&lt;/contributors&gt;&lt;titles&gt;&lt;title&gt;WHO Global Estimates of Prevalence of Hearing Loss&lt;/title&gt;&lt;/titles&gt;&lt;dates&gt;&lt;year&gt;2012&lt;/year&gt;&lt;/dates&gt;&lt;urls&gt;&lt;related-urls&gt;&lt;url&gt;https://www.who.int/pbd/deafness/WHO_GE_HL.pdf&lt;/url&gt;&lt;/related-urls&gt;&lt;/urls&gt;&lt;/record&gt;&lt;/Cite&gt;&lt;/EndNote&gt;</w:instrText>
      </w:r>
      <w:r w:rsidR="00ED4413" w:rsidRPr="00D21E4F">
        <w:rPr>
          <w:rFonts w:ascii="Times" w:hAnsi="Times"/>
        </w:rPr>
        <w:fldChar w:fldCharType="separate"/>
      </w:r>
      <w:r w:rsidR="008D4CCC" w:rsidRPr="00D21E4F">
        <w:rPr>
          <w:rFonts w:ascii="Times" w:hAnsi="Times"/>
          <w:noProof/>
        </w:rPr>
        <w:t>[30]</w:t>
      </w:r>
      <w:r w:rsidR="00ED4413" w:rsidRPr="00D21E4F">
        <w:rPr>
          <w:rFonts w:ascii="Times" w:hAnsi="Times"/>
        </w:rPr>
        <w:fldChar w:fldCharType="end"/>
      </w:r>
      <w:r w:rsidR="00575696" w:rsidRPr="00D21E4F">
        <w:rPr>
          <w:rFonts w:ascii="Times" w:hAnsi="Times"/>
        </w:rPr>
        <w:t>.</w:t>
      </w:r>
      <w:r w:rsidR="00FF777F" w:rsidRPr="00D21E4F">
        <w:rPr>
          <w:rFonts w:ascii="Times" w:hAnsi="Times"/>
        </w:rPr>
        <w:t xml:space="preserve"> </w:t>
      </w:r>
      <w:r w:rsidR="00843166" w:rsidRPr="00D21E4F">
        <w:rPr>
          <w:rFonts w:ascii="Times" w:hAnsi="Times"/>
        </w:rPr>
        <w:t>Most</w:t>
      </w:r>
      <w:r w:rsidR="00A973D1" w:rsidRPr="00D21E4F">
        <w:rPr>
          <w:rFonts w:ascii="Times" w:hAnsi="Times"/>
        </w:rPr>
        <w:t xml:space="preserve"> literature</w:t>
      </w:r>
      <w:r w:rsidR="00AC0C66" w:rsidRPr="00D21E4F">
        <w:rPr>
          <w:rFonts w:ascii="Times" w:hAnsi="Times"/>
        </w:rPr>
        <w:t xml:space="preserve"> </w:t>
      </w:r>
      <w:r w:rsidR="005F360C" w:rsidRPr="00D21E4F">
        <w:rPr>
          <w:rFonts w:ascii="Times" w:hAnsi="Times"/>
        </w:rPr>
        <w:t xml:space="preserve">on hearing impairment in HIV-infected children </w:t>
      </w:r>
      <w:r w:rsidR="004614F4" w:rsidRPr="00D21E4F">
        <w:rPr>
          <w:rFonts w:ascii="Times" w:hAnsi="Times"/>
        </w:rPr>
        <w:t>focuses on</w:t>
      </w:r>
      <w:r w:rsidR="00520CEB" w:rsidRPr="00D21E4F">
        <w:rPr>
          <w:rFonts w:ascii="Times" w:hAnsi="Times"/>
        </w:rPr>
        <w:t xml:space="preserve"> </w:t>
      </w:r>
      <w:r w:rsidR="00AC0C66" w:rsidRPr="00D21E4F">
        <w:rPr>
          <w:rFonts w:ascii="Times" w:hAnsi="Times"/>
        </w:rPr>
        <w:t>Africa</w:t>
      </w:r>
      <w:r w:rsidR="00A37B1F" w:rsidRPr="00D21E4F">
        <w:rPr>
          <w:rFonts w:ascii="Times" w:hAnsi="Times"/>
        </w:rPr>
        <w:t xml:space="preserve"> </w:t>
      </w:r>
      <w:r w:rsidR="006A4EB2" w:rsidRPr="00D21E4F">
        <w:rPr>
          <w:rFonts w:ascii="Times" w:hAnsi="Times"/>
        </w:rPr>
        <w:t>where HIV is more endemic</w:t>
      </w:r>
      <w:r w:rsidR="00575696" w:rsidRPr="00D21E4F">
        <w:rPr>
          <w:rFonts w:ascii="Times" w:hAnsi="Times"/>
        </w:rPr>
        <w:t xml:space="preserve"> </w:t>
      </w:r>
      <w:r w:rsidR="00270C89" w:rsidRPr="00D21E4F">
        <w:rPr>
          <w:rFonts w:ascii="Times" w:hAnsi="Times"/>
        </w:rPr>
        <w:fldChar w:fldCharType="begin">
          <w:fldData xml:space="preserve">PEVuZE5vdGU+PENpdGU+PEF1dGhvcj5DaHJpc3RvcGhlcjwvQXV0aG9yPjxZZWFyPjIwMTM8L1ll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aHJpc3RvcGhlcjwvQXV0aG9yPjxZZWFyPjIwMTM8L1ll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270C89" w:rsidRPr="00D21E4F">
        <w:rPr>
          <w:rFonts w:ascii="Times" w:hAnsi="Times"/>
        </w:rPr>
      </w:r>
      <w:r w:rsidR="00270C89" w:rsidRPr="00D21E4F">
        <w:rPr>
          <w:rFonts w:ascii="Times" w:hAnsi="Times"/>
        </w:rPr>
        <w:fldChar w:fldCharType="separate"/>
      </w:r>
      <w:r w:rsidR="008D4CCC" w:rsidRPr="00D21E4F">
        <w:rPr>
          <w:rFonts w:ascii="Times" w:hAnsi="Times"/>
          <w:noProof/>
        </w:rPr>
        <w:t>[6, 8-10]</w:t>
      </w:r>
      <w:r w:rsidR="00270C89" w:rsidRPr="00D21E4F">
        <w:rPr>
          <w:rFonts w:ascii="Times" w:hAnsi="Times"/>
        </w:rPr>
        <w:fldChar w:fldCharType="end"/>
      </w:r>
      <w:r w:rsidR="00575696" w:rsidRPr="00D21E4F">
        <w:rPr>
          <w:rFonts w:ascii="Times" w:hAnsi="Times"/>
        </w:rPr>
        <w:t>.</w:t>
      </w:r>
      <w:r w:rsidR="00326969" w:rsidRPr="00D21E4F">
        <w:rPr>
          <w:rFonts w:ascii="Times" w:hAnsi="Times"/>
        </w:rPr>
        <w:t xml:space="preserve"> </w:t>
      </w:r>
      <w:r w:rsidR="00602EF5" w:rsidRPr="00D21E4F">
        <w:rPr>
          <w:rFonts w:ascii="Times" w:hAnsi="Times"/>
        </w:rPr>
        <w:t>Among</w:t>
      </w:r>
      <w:r w:rsidR="00326969" w:rsidRPr="00D21E4F">
        <w:rPr>
          <w:rFonts w:ascii="Times" w:hAnsi="Times"/>
        </w:rPr>
        <w:t xml:space="preserve"> those</w:t>
      </w:r>
      <w:r w:rsidR="002070DA" w:rsidRPr="00D21E4F">
        <w:rPr>
          <w:rFonts w:ascii="Times" w:hAnsi="Times"/>
        </w:rPr>
        <w:t xml:space="preserve"> studies</w:t>
      </w:r>
      <w:r w:rsidR="00D53C4F" w:rsidRPr="00D21E4F">
        <w:rPr>
          <w:rFonts w:ascii="Times" w:hAnsi="Times"/>
        </w:rPr>
        <w:t xml:space="preserve"> conducted</w:t>
      </w:r>
      <w:r w:rsidR="002070DA" w:rsidRPr="00D21E4F">
        <w:rPr>
          <w:rFonts w:ascii="Times" w:hAnsi="Times"/>
        </w:rPr>
        <w:t xml:space="preserve"> in Latin America, </w:t>
      </w:r>
      <w:r w:rsidR="00CB644D" w:rsidRPr="00D21E4F">
        <w:rPr>
          <w:rFonts w:ascii="Times" w:hAnsi="Times"/>
        </w:rPr>
        <w:t>hearing impairment</w:t>
      </w:r>
      <w:r w:rsidR="00B97D81" w:rsidRPr="00D21E4F">
        <w:rPr>
          <w:rFonts w:ascii="Times" w:hAnsi="Times"/>
        </w:rPr>
        <w:t>’s prevalence</w:t>
      </w:r>
      <w:r w:rsidR="00CB644D" w:rsidRPr="00D21E4F">
        <w:rPr>
          <w:rFonts w:ascii="Times" w:hAnsi="Times"/>
        </w:rPr>
        <w:t xml:space="preserve"> </w:t>
      </w:r>
      <w:r w:rsidR="00601B11" w:rsidRPr="00D21E4F">
        <w:rPr>
          <w:rFonts w:ascii="Times" w:hAnsi="Times"/>
        </w:rPr>
        <w:t>was</w:t>
      </w:r>
      <w:r w:rsidR="00CB644D" w:rsidRPr="00D21E4F">
        <w:rPr>
          <w:rFonts w:ascii="Times" w:hAnsi="Times"/>
        </w:rPr>
        <w:t xml:space="preserve"> </w:t>
      </w:r>
      <w:r w:rsidR="00F60175" w:rsidRPr="00D21E4F">
        <w:rPr>
          <w:rFonts w:ascii="Times" w:hAnsi="Times"/>
        </w:rPr>
        <w:t>33</w:t>
      </w:r>
      <w:r w:rsidR="00CB644D" w:rsidRPr="00D21E4F">
        <w:rPr>
          <w:rFonts w:ascii="Times" w:hAnsi="Times"/>
        </w:rPr>
        <w:t xml:space="preserve">% in </w:t>
      </w:r>
      <w:r w:rsidR="00377F25" w:rsidRPr="00D21E4F">
        <w:rPr>
          <w:rFonts w:ascii="Times" w:hAnsi="Times"/>
        </w:rPr>
        <w:t xml:space="preserve">Mexico </w:t>
      </w:r>
      <w:r w:rsidR="00601B11" w:rsidRPr="00D21E4F">
        <w:rPr>
          <w:rFonts w:ascii="Times" w:hAnsi="Times"/>
        </w:rPr>
        <w:t>(n=</w:t>
      </w:r>
      <w:r w:rsidR="00F60175" w:rsidRPr="00D21E4F">
        <w:rPr>
          <w:rFonts w:ascii="Times" w:hAnsi="Times"/>
        </w:rPr>
        <w:t>12</w:t>
      </w:r>
      <w:r w:rsidR="00CB68A6" w:rsidRPr="00D21E4F">
        <w:rPr>
          <w:rFonts w:ascii="Times" w:hAnsi="Times"/>
        </w:rPr>
        <w:t>)</w:t>
      </w:r>
      <w:r w:rsidR="00913677" w:rsidRPr="00D21E4F">
        <w:rPr>
          <w:rFonts w:ascii="Times" w:hAnsi="Times"/>
        </w:rPr>
        <w:t xml:space="preserve">, </w:t>
      </w:r>
      <w:r w:rsidR="009C1081" w:rsidRPr="00D21E4F">
        <w:rPr>
          <w:rFonts w:ascii="Times" w:hAnsi="Times"/>
        </w:rPr>
        <w:t>38.8% in Peru (n=139)</w:t>
      </w:r>
      <w:r w:rsidR="00913677" w:rsidRPr="00D21E4F">
        <w:rPr>
          <w:rFonts w:ascii="Times" w:hAnsi="Times"/>
        </w:rPr>
        <w:t>,</w:t>
      </w:r>
      <w:r w:rsidR="009C1081" w:rsidRPr="00D21E4F">
        <w:rPr>
          <w:rFonts w:ascii="Times" w:hAnsi="Times"/>
        </w:rPr>
        <w:t xml:space="preserve"> and 84.8% in Brazil (n=23)</w:t>
      </w:r>
      <w:r w:rsidR="00575696" w:rsidRPr="00D21E4F">
        <w:rPr>
          <w:rFonts w:ascii="Times" w:hAnsi="Times"/>
        </w:rPr>
        <w:t xml:space="preserve"> </w:t>
      </w:r>
      <w:r w:rsidR="008F78F8" w:rsidRPr="00D21E4F">
        <w:rPr>
          <w:rFonts w:ascii="Times" w:hAnsi="Times"/>
        </w:rPr>
        <w:fldChar w:fldCharType="begin">
          <w:fldData xml:space="preserve">PEVuZE5vdGU+PENpdGU+PEF1dGhvcj5CdXJpdGk8L0F1dGhvcj48WWVhcj4yMDEzPC9ZZWFyPjxS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CdXJpdGk8L0F1dGhvcj48WWVhcj4yMDEzPC9ZZWFyPjxS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8F78F8" w:rsidRPr="00D21E4F">
        <w:rPr>
          <w:rFonts w:ascii="Times" w:hAnsi="Times"/>
        </w:rPr>
      </w:r>
      <w:r w:rsidR="008F78F8" w:rsidRPr="00D21E4F">
        <w:rPr>
          <w:rFonts w:ascii="Times" w:hAnsi="Times"/>
        </w:rPr>
        <w:fldChar w:fldCharType="separate"/>
      </w:r>
      <w:r w:rsidR="008D4CCC" w:rsidRPr="00D21E4F">
        <w:rPr>
          <w:rFonts w:ascii="Times" w:hAnsi="Times"/>
          <w:noProof/>
        </w:rPr>
        <w:t>[7, 11, 12]</w:t>
      </w:r>
      <w:r w:rsidR="008F78F8" w:rsidRPr="00D21E4F">
        <w:rPr>
          <w:rFonts w:ascii="Times" w:hAnsi="Times"/>
        </w:rPr>
        <w:fldChar w:fldCharType="end"/>
      </w:r>
      <w:r w:rsidR="00575696" w:rsidRPr="00D21E4F">
        <w:rPr>
          <w:rFonts w:ascii="Times" w:hAnsi="Times"/>
        </w:rPr>
        <w:t>.</w:t>
      </w:r>
      <w:r w:rsidR="005C5E95" w:rsidRPr="00D21E4F">
        <w:rPr>
          <w:rFonts w:ascii="Times" w:hAnsi="Times"/>
        </w:rPr>
        <w:t xml:space="preserve"> </w:t>
      </w:r>
      <w:r w:rsidR="00871FFB" w:rsidRPr="00D21E4F">
        <w:rPr>
          <w:rFonts w:ascii="Times" w:hAnsi="Times"/>
        </w:rPr>
        <w:t xml:space="preserve">These higher </w:t>
      </w:r>
      <w:r w:rsidR="00F45357" w:rsidRPr="00D21E4F">
        <w:rPr>
          <w:rFonts w:ascii="Times" w:hAnsi="Times"/>
        </w:rPr>
        <w:t xml:space="preserve">rates can be explained </w:t>
      </w:r>
      <w:r w:rsidR="009120DB" w:rsidRPr="00D21E4F">
        <w:rPr>
          <w:rFonts w:ascii="Times" w:hAnsi="Times"/>
        </w:rPr>
        <w:t xml:space="preserve">by </w:t>
      </w:r>
      <w:r w:rsidR="00AA3856" w:rsidRPr="00D21E4F">
        <w:rPr>
          <w:rFonts w:ascii="Times" w:hAnsi="Times"/>
        </w:rPr>
        <w:t xml:space="preserve">notably </w:t>
      </w:r>
      <w:r w:rsidR="00335AC0" w:rsidRPr="00D21E4F">
        <w:rPr>
          <w:rFonts w:ascii="Times" w:hAnsi="Times"/>
        </w:rPr>
        <w:t>smaller</w:t>
      </w:r>
      <w:r w:rsidR="00EB43F7" w:rsidRPr="00D21E4F">
        <w:rPr>
          <w:rFonts w:ascii="Times" w:hAnsi="Times"/>
        </w:rPr>
        <w:t xml:space="preserve"> </w:t>
      </w:r>
      <w:r w:rsidR="0020439D" w:rsidRPr="00D21E4F">
        <w:rPr>
          <w:rFonts w:ascii="Times" w:hAnsi="Times"/>
        </w:rPr>
        <w:t xml:space="preserve">cohorts as well as </w:t>
      </w:r>
      <w:r w:rsidR="00CA4AC4" w:rsidRPr="00D21E4F">
        <w:rPr>
          <w:rFonts w:ascii="Times" w:hAnsi="Times"/>
        </w:rPr>
        <w:t xml:space="preserve">lower thresholds </w:t>
      </w:r>
      <w:r w:rsidR="00F834A0" w:rsidRPr="00D21E4F">
        <w:rPr>
          <w:rFonts w:ascii="Times" w:hAnsi="Times"/>
        </w:rPr>
        <w:t>for diagnosing</w:t>
      </w:r>
      <w:r w:rsidR="00CA4AC4" w:rsidRPr="00D21E4F">
        <w:rPr>
          <w:rFonts w:ascii="Times" w:hAnsi="Times"/>
        </w:rPr>
        <w:t xml:space="preserve"> hearing loss</w:t>
      </w:r>
      <w:r w:rsidR="00E12A03" w:rsidRPr="00D21E4F">
        <w:rPr>
          <w:rFonts w:ascii="Times" w:hAnsi="Times"/>
        </w:rPr>
        <w:t xml:space="preserve">, </w:t>
      </w:r>
      <w:r w:rsidR="003F17BD" w:rsidRPr="00D21E4F">
        <w:rPr>
          <w:rFonts w:ascii="Times" w:hAnsi="Times"/>
        </w:rPr>
        <w:t>ranging from 15 to 25 dB HL</w:t>
      </w:r>
      <w:r w:rsidR="00DB4F8F" w:rsidRPr="00D21E4F">
        <w:rPr>
          <w:rFonts w:ascii="Times" w:hAnsi="Times"/>
        </w:rPr>
        <w:t xml:space="preserve"> </w:t>
      </w:r>
      <w:r w:rsidR="0034069A" w:rsidRPr="00D21E4F">
        <w:rPr>
          <w:rFonts w:ascii="Times" w:hAnsi="Times"/>
        </w:rPr>
        <w:t>versus</w:t>
      </w:r>
      <w:r w:rsidR="00DB4F8F" w:rsidRPr="00D21E4F">
        <w:rPr>
          <w:rFonts w:ascii="Times" w:hAnsi="Times"/>
        </w:rPr>
        <w:t xml:space="preserve"> 30 dB HL </w:t>
      </w:r>
      <w:r w:rsidR="00BC1CE8" w:rsidRPr="00D21E4F">
        <w:rPr>
          <w:rFonts w:ascii="Times" w:hAnsi="Times"/>
        </w:rPr>
        <w:t xml:space="preserve">that was </w:t>
      </w:r>
      <w:r w:rsidR="00DB4F8F" w:rsidRPr="00D21E4F">
        <w:rPr>
          <w:rFonts w:ascii="Times" w:hAnsi="Times"/>
        </w:rPr>
        <w:t xml:space="preserve">used in this study. </w:t>
      </w:r>
      <w:r w:rsidR="008E6337" w:rsidRPr="00D21E4F">
        <w:rPr>
          <w:rFonts w:ascii="Times" w:hAnsi="Times"/>
        </w:rPr>
        <w:t>Furthermore</w:t>
      </w:r>
      <w:r w:rsidR="00162E0D" w:rsidRPr="00D21E4F">
        <w:rPr>
          <w:rFonts w:ascii="Times" w:hAnsi="Times"/>
        </w:rPr>
        <w:t>,</w:t>
      </w:r>
      <w:r w:rsidR="00E12A03" w:rsidRPr="00D21E4F">
        <w:rPr>
          <w:rFonts w:ascii="Times" w:hAnsi="Times"/>
        </w:rPr>
        <w:t xml:space="preserve"> </w:t>
      </w:r>
      <w:r w:rsidR="002D2BA3" w:rsidRPr="00D21E4F">
        <w:rPr>
          <w:rFonts w:ascii="Times" w:hAnsi="Times"/>
        </w:rPr>
        <w:t xml:space="preserve">advanced stages of HIV are significantly associated with </w:t>
      </w:r>
      <w:r w:rsidR="004971DE" w:rsidRPr="00D21E4F">
        <w:rPr>
          <w:rFonts w:ascii="Times" w:hAnsi="Times"/>
        </w:rPr>
        <w:t>higher rates of hearing loss</w:t>
      </w:r>
      <w:r w:rsidR="00575696" w:rsidRPr="00D21E4F">
        <w:rPr>
          <w:rFonts w:ascii="Times" w:hAnsi="Times"/>
        </w:rPr>
        <w:t xml:space="preserve"> </w:t>
      </w:r>
      <w:r w:rsidR="00E62617" w:rsidRPr="00D21E4F">
        <w:rPr>
          <w:rFonts w:ascii="Times" w:hAnsi="Times"/>
        </w:rPr>
        <w:fldChar w:fldCharType="begin">
          <w:fldData xml:space="preserve">PEVuZE5vdGU+PENpdGU+PEF1dGhvcj5IcmFwY2FrPC9BdXRob3I+PFllYXI+MjAxNjwvWWVhcj48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IcmFwY2FrPC9BdXRob3I+PFllYXI+MjAxNjwvWWVhcj48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E62617" w:rsidRPr="00D21E4F">
        <w:rPr>
          <w:rFonts w:ascii="Times" w:hAnsi="Times"/>
        </w:rPr>
      </w:r>
      <w:r w:rsidR="00E62617" w:rsidRPr="00D21E4F">
        <w:rPr>
          <w:rFonts w:ascii="Times" w:hAnsi="Times"/>
        </w:rPr>
        <w:fldChar w:fldCharType="separate"/>
      </w:r>
      <w:r w:rsidR="008D4CCC" w:rsidRPr="00D21E4F">
        <w:rPr>
          <w:rFonts w:ascii="Times" w:hAnsi="Times"/>
          <w:noProof/>
        </w:rPr>
        <w:t>[5, 8]</w:t>
      </w:r>
      <w:r w:rsidR="00E62617" w:rsidRPr="00D21E4F">
        <w:rPr>
          <w:rFonts w:ascii="Times" w:hAnsi="Times"/>
        </w:rPr>
        <w:fldChar w:fldCharType="end"/>
      </w:r>
      <w:r w:rsidR="00575696" w:rsidRPr="00D21E4F">
        <w:rPr>
          <w:rFonts w:ascii="Times" w:hAnsi="Times"/>
        </w:rPr>
        <w:t>.</w:t>
      </w:r>
      <w:r w:rsidR="00C11718" w:rsidRPr="00D21E4F">
        <w:rPr>
          <w:rFonts w:ascii="Times" w:hAnsi="Times"/>
        </w:rPr>
        <w:t xml:space="preserve"> </w:t>
      </w:r>
      <w:r w:rsidR="00D76C9F" w:rsidRPr="00D21E4F">
        <w:rPr>
          <w:rFonts w:ascii="Times" w:hAnsi="Times"/>
        </w:rPr>
        <w:t xml:space="preserve">Compared to </w:t>
      </w:r>
      <w:r w:rsidR="00E93A08" w:rsidRPr="00D21E4F">
        <w:rPr>
          <w:rFonts w:ascii="Times" w:hAnsi="Times"/>
        </w:rPr>
        <w:t>cohorts</w:t>
      </w:r>
      <w:r w:rsidR="00B81A2B" w:rsidRPr="00D21E4F">
        <w:rPr>
          <w:rFonts w:ascii="Times" w:hAnsi="Times"/>
        </w:rPr>
        <w:t xml:space="preserve"> in the other Latin American studies</w:t>
      </w:r>
      <w:r w:rsidR="00C11718" w:rsidRPr="00D21E4F">
        <w:rPr>
          <w:rFonts w:ascii="Times" w:hAnsi="Times"/>
        </w:rPr>
        <w:t xml:space="preserve">, </w:t>
      </w:r>
      <w:r w:rsidR="00843166" w:rsidRPr="00D21E4F">
        <w:rPr>
          <w:rFonts w:ascii="Times" w:hAnsi="Times"/>
        </w:rPr>
        <w:t>the</w:t>
      </w:r>
      <w:r w:rsidR="004971DE" w:rsidRPr="00D21E4F">
        <w:rPr>
          <w:rFonts w:ascii="Times" w:hAnsi="Times"/>
        </w:rPr>
        <w:t xml:space="preserve"> children</w:t>
      </w:r>
      <w:r w:rsidR="00843166" w:rsidRPr="00D21E4F">
        <w:rPr>
          <w:rFonts w:ascii="Times" w:hAnsi="Times"/>
        </w:rPr>
        <w:t xml:space="preserve"> in this study</w:t>
      </w:r>
      <w:r w:rsidR="000640A0" w:rsidRPr="00D21E4F">
        <w:rPr>
          <w:rFonts w:ascii="Times" w:hAnsi="Times"/>
        </w:rPr>
        <w:t>, who</w:t>
      </w:r>
      <w:r w:rsidR="004971DE" w:rsidRPr="00D21E4F">
        <w:rPr>
          <w:rFonts w:ascii="Times" w:hAnsi="Times"/>
        </w:rPr>
        <w:t xml:space="preserve"> are beneficiaries of the </w:t>
      </w:r>
      <w:proofErr w:type="spellStart"/>
      <w:r w:rsidR="004971DE" w:rsidRPr="00D21E4F">
        <w:rPr>
          <w:rFonts w:ascii="Times" w:hAnsi="Times"/>
        </w:rPr>
        <w:t>Caris</w:t>
      </w:r>
      <w:proofErr w:type="spellEnd"/>
      <w:r w:rsidR="004971DE" w:rsidRPr="00D21E4F">
        <w:rPr>
          <w:rFonts w:ascii="Times" w:hAnsi="Times"/>
        </w:rPr>
        <w:t xml:space="preserve"> Foundation</w:t>
      </w:r>
      <w:r w:rsidR="000640A0" w:rsidRPr="00D21E4F">
        <w:rPr>
          <w:rFonts w:ascii="Times" w:hAnsi="Times"/>
        </w:rPr>
        <w:t xml:space="preserve">, </w:t>
      </w:r>
      <w:r w:rsidR="003165E4" w:rsidRPr="00D21E4F">
        <w:rPr>
          <w:rFonts w:ascii="Times" w:hAnsi="Times"/>
        </w:rPr>
        <w:t>are</w:t>
      </w:r>
      <w:r w:rsidR="00F30D3A" w:rsidRPr="00D21E4F">
        <w:rPr>
          <w:rFonts w:ascii="Times" w:hAnsi="Times"/>
        </w:rPr>
        <w:t xml:space="preserve"> more</w:t>
      </w:r>
      <w:r w:rsidR="003165E4" w:rsidRPr="00D21E4F">
        <w:rPr>
          <w:rFonts w:ascii="Times" w:hAnsi="Times"/>
        </w:rPr>
        <w:t xml:space="preserve"> </w:t>
      </w:r>
      <w:r w:rsidR="00342358" w:rsidRPr="00D21E4F">
        <w:rPr>
          <w:rFonts w:ascii="Times" w:hAnsi="Times"/>
        </w:rPr>
        <w:t xml:space="preserve">likely to have </w:t>
      </w:r>
      <w:r w:rsidR="00226347" w:rsidRPr="00D21E4F">
        <w:rPr>
          <w:rFonts w:ascii="Times" w:hAnsi="Times"/>
        </w:rPr>
        <w:t>regular follow-up</w:t>
      </w:r>
      <w:r w:rsidR="00BB01B4" w:rsidRPr="00D21E4F">
        <w:rPr>
          <w:rFonts w:ascii="Times" w:hAnsi="Times"/>
        </w:rPr>
        <w:t xml:space="preserve"> and treatment adherence</w:t>
      </w:r>
      <w:r w:rsidR="00B41D7A" w:rsidRPr="00D21E4F">
        <w:rPr>
          <w:rFonts w:ascii="Times" w:hAnsi="Times"/>
        </w:rPr>
        <w:t>. This helps</w:t>
      </w:r>
      <w:r w:rsidR="00722044" w:rsidRPr="00D21E4F">
        <w:rPr>
          <w:rFonts w:ascii="Times" w:hAnsi="Times"/>
        </w:rPr>
        <w:t xml:space="preserve"> further </w:t>
      </w:r>
      <w:r w:rsidR="00B41D7A" w:rsidRPr="00D21E4F">
        <w:rPr>
          <w:rFonts w:ascii="Times" w:hAnsi="Times"/>
        </w:rPr>
        <w:t>account</w:t>
      </w:r>
      <w:r w:rsidR="00722044" w:rsidRPr="00D21E4F">
        <w:rPr>
          <w:rFonts w:ascii="Times" w:hAnsi="Times"/>
        </w:rPr>
        <w:t xml:space="preserve"> for </w:t>
      </w:r>
      <w:r w:rsidR="00C1061E" w:rsidRPr="00D21E4F">
        <w:rPr>
          <w:rFonts w:ascii="Times" w:hAnsi="Times"/>
        </w:rPr>
        <w:t>this cohort’s</w:t>
      </w:r>
      <w:r w:rsidR="00722044" w:rsidRPr="00D21E4F">
        <w:rPr>
          <w:rFonts w:ascii="Times" w:hAnsi="Times"/>
        </w:rPr>
        <w:t xml:space="preserve"> relatively lower prevalence rate</w:t>
      </w:r>
      <w:r w:rsidR="00B41D7A" w:rsidRPr="00D21E4F">
        <w:rPr>
          <w:rFonts w:ascii="Times" w:hAnsi="Times"/>
        </w:rPr>
        <w:t xml:space="preserve"> </w:t>
      </w:r>
      <w:r w:rsidR="004B1DAD" w:rsidRPr="00D21E4F">
        <w:rPr>
          <w:rFonts w:ascii="Times" w:hAnsi="Times"/>
        </w:rPr>
        <w:t>for hearing impairment</w:t>
      </w:r>
      <w:r w:rsidR="00722044" w:rsidRPr="00D21E4F">
        <w:rPr>
          <w:rFonts w:ascii="Times" w:hAnsi="Times"/>
        </w:rPr>
        <w:t xml:space="preserve">. </w:t>
      </w:r>
    </w:p>
    <w:p w14:paraId="537AD05C" w14:textId="51E8D69A" w:rsidR="00450EFA" w:rsidRPr="00D21E4F" w:rsidRDefault="00880920" w:rsidP="00966276">
      <w:pPr>
        <w:spacing w:line="480" w:lineRule="auto"/>
        <w:rPr>
          <w:rFonts w:ascii="Times" w:hAnsi="Times"/>
        </w:rPr>
      </w:pPr>
      <w:r w:rsidRPr="00D21E4F">
        <w:rPr>
          <w:rFonts w:ascii="Times" w:hAnsi="Times"/>
        </w:rPr>
        <w:tab/>
      </w:r>
      <w:r w:rsidR="00FD6C2A" w:rsidRPr="00D21E4F">
        <w:rPr>
          <w:rFonts w:ascii="Times" w:hAnsi="Times"/>
        </w:rPr>
        <w:t>In addition to</w:t>
      </w:r>
      <w:r w:rsidR="00966276" w:rsidRPr="00D21E4F">
        <w:rPr>
          <w:rFonts w:ascii="Times" w:hAnsi="Times"/>
        </w:rPr>
        <w:t xml:space="preserve"> being the first</w:t>
      </w:r>
      <w:r w:rsidR="00AE4F7F" w:rsidRPr="00D21E4F">
        <w:rPr>
          <w:rFonts w:ascii="Times" w:hAnsi="Times"/>
        </w:rPr>
        <w:t xml:space="preserve"> report</w:t>
      </w:r>
      <w:r w:rsidR="00966276" w:rsidRPr="00D21E4F">
        <w:rPr>
          <w:rFonts w:ascii="Times" w:hAnsi="Times"/>
        </w:rPr>
        <w:t xml:space="preserve"> in Haiti</w:t>
      </w:r>
      <w:r w:rsidR="00CD6E88" w:rsidRPr="00D21E4F">
        <w:rPr>
          <w:rFonts w:ascii="Times" w:hAnsi="Times"/>
        </w:rPr>
        <w:t>, this study</w:t>
      </w:r>
      <w:r w:rsidR="00D16483" w:rsidRPr="00D21E4F">
        <w:rPr>
          <w:rFonts w:ascii="Times" w:hAnsi="Times"/>
        </w:rPr>
        <w:t xml:space="preserve"> </w:t>
      </w:r>
      <w:r w:rsidR="00DB5ACB" w:rsidRPr="00D21E4F">
        <w:rPr>
          <w:rFonts w:ascii="Times" w:hAnsi="Times"/>
        </w:rPr>
        <w:t xml:space="preserve">also </w:t>
      </w:r>
      <w:r w:rsidR="0070362F" w:rsidRPr="00D21E4F">
        <w:rPr>
          <w:rFonts w:ascii="Times" w:hAnsi="Times"/>
        </w:rPr>
        <w:t>has</w:t>
      </w:r>
      <w:r w:rsidR="00D16483" w:rsidRPr="00D21E4F">
        <w:rPr>
          <w:rFonts w:ascii="Times" w:hAnsi="Times"/>
        </w:rPr>
        <w:t xml:space="preserve"> the largest </w:t>
      </w:r>
      <w:r w:rsidR="0070362F" w:rsidRPr="00D21E4F">
        <w:rPr>
          <w:rFonts w:ascii="Times" w:hAnsi="Times"/>
        </w:rPr>
        <w:t xml:space="preserve">cohort </w:t>
      </w:r>
      <w:r w:rsidR="00D16483" w:rsidRPr="00D21E4F">
        <w:rPr>
          <w:rFonts w:ascii="Times" w:hAnsi="Times"/>
        </w:rPr>
        <w:t>to date of hearing impairment</w:t>
      </w:r>
      <w:r w:rsidR="00503A6E" w:rsidRPr="00D21E4F">
        <w:rPr>
          <w:rFonts w:ascii="Times" w:hAnsi="Times"/>
        </w:rPr>
        <w:t xml:space="preserve"> in HIV-infected children in the Caribbean and Latin America.</w:t>
      </w:r>
      <w:r w:rsidR="00987704" w:rsidRPr="00D21E4F">
        <w:rPr>
          <w:rFonts w:ascii="Times" w:hAnsi="Times"/>
        </w:rPr>
        <w:t xml:space="preserve"> After sub-Saharan Africa, the Caribbean has the second highest HIV infection rate, and </w:t>
      </w:r>
      <w:r w:rsidR="00A10CB9" w:rsidRPr="00D21E4F">
        <w:rPr>
          <w:rFonts w:ascii="Times" w:hAnsi="Times"/>
        </w:rPr>
        <w:t xml:space="preserve">Haiti </w:t>
      </w:r>
      <w:r w:rsidR="00133E17" w:rsidRPr="00D21E4F">
        <w:rPr>
          <w:rFonts w:ascii="Times" w:hAnsi="Times"/>
        </w:rPr>
        <w:t>represents</w:t>
      </w:r>
      <w:r w:rsidR="00A10CB9" w:rsidRPr="00D21E4F">
        <w:rPr>
          <w:rFonts w:ascii="Times" w:hAnsi="Times"/>
        </w:rPr>
        <w:t xml:space="preserve"> 47% of </w:t>
      </w:r>
      <w:r w:rsidR="00832959" w:rsidRPr="00D21E4F">
        <w:rPr>
          <w:rFonts w:ascii="Times" w:hAnsi="Times"/>
        </w:rPr>
        <w:t xml:space="preserve">all </w:t>
      </w:r>
      <w:r w:rsidR="004C2404" w:rsidRPr="00D21E4F">
        <w:rPr>
          <w:rFonts w:ascii="Times" w:hAnsi="Times"/>
        </w:rPr>
        <w:t>Caribbean</w:t>
      </w:r>
      <w:r w:rsidR="007F42FE" w:rsidRPr="00D21E4F">
        <w:rPr>
          <w:rFonts w:ascii="Times" w:hAnsi="Times"/>
        </w:rPr>
        <w:t xml:space="preserve"> </w:t>
      </w:r>
      <w:r w:rsidR="00A10CB9" w:rsidRPr="00D21E4F">
        <w:rPr>
          <w:rFonts w:ascii="Times" w:hAnsi="Times"/>
        </w:rPr>
        <w:t>people</w:t>
      </w:r>
      <w:r w:rsidR="00813EBB" w:rsidRPr="00D21E4F">
        <w:rPr>
          <w:rFonts w:ascii="Times" w:hAnsi="Times"/>
        </w:rPr>
        <w:t xml:space="preserve"> living with HIV</w:t>
      </w:r>
      <w:r w:rsidR="00575696" w:rsidRPr="00D21E4F">
        <w:rPr>
          <w:rFonts w:ascii="Times" w:hAnsi="Times"/>
        </w:rPr>
        <w:t xml:space="preserve"> </w:t>
      </w:r>
      <w:r w:rsidR="00987704" w:rsidRPr="00D21E4F">
        <w:rPr>
          <w:rFonts w:ascii="Times" w:hAnsi="Times"/>
        </w:rPr>
        <w:fldChar w:fldCharType="begin">
          <w:fldData xml:space="preserve">PEVuZE5vdGU+PENpdGU+PEF1dGhvcj5BdmVydDwvQXV0aG9yPjxZZWFyPjIwMTk8L1llYXI+PFJl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BdmVydDwvQXV0aG9yPjxZZWFyPjIwMTk8L1llYXI+PFJl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987704" w:rsidRPr="00D21E4F">
        <w:rPr>
          <w:rFonts w:ascii="Times" w:hAnsi="Times"/>
        </w:rPr>
      </w:r>
      <w:r w:rsidR="00987704" w:rsidRPr="00D21E4F">
        <w:rPr>
          <w:rFonts w:ascii="Times" w:hAnsi="Times"/>
        </w:rPr>
        <w:fldChar w:fldCharType="separate"/>
      </w:r>
      <w:r w:rsidR="008D4CCC" w:rsidRPr="00D21E4F">
        <w:rPr>
          <w:rFonts w:ascii="Times" w:hAnsi="Times"/>
          <w:noProof/>
        </w:rPr>
        <w:t>[19, 31]</w:t>
      </w:r>
      <w:r w:rsidR="00987704" w:rsidRPr="00D21E4F">
        <w:rPr>
          <w:rFonts w:ascii="Times" w:hAnsi="Times"/>
        </w:rPr>
        <w:fldChar w:fldCharType="end"/>
      </w:r>
      <w:r w:rsidR="00575696" w:rsidRPr="00D21E4F">
        <w:rPr>
          <w:rFonts w:ascii="Times" w:hAnsi="Times"/>
        </w:rPr>
        <w:t>.</w:t>
      </w:r>
      <w:r w:rsidR="009613D9" w:rsidRPr="00D21E4F">
        <w:rPr>
          <w:rFonts w:ascii="Times" w:hAnsi="Times"/>
        </w:rPr>
        <w:t xml:space="preserve"> As such, </w:t>
      </w:r>
      <w:r w:rsidR="00CA4215" w:rsidRPr="00D21E4F">
        <w:rPr>
          <w:rFonts w:ascii="Times" w:hAnsi="Times"/>
        </w:rPr>
        <w:t>identifying</w:t>
      </w:r>
      <w:r w:rsidR="009E15F5" w:rsidRPr="00D21E4F">
        <w:rPr>
          <w:rFonts w:ascii="Times" w:hAnsi="Times"/>
        </w:rPr>
        <w:t xml:space="preserve"> </w:t>
      </w:r>
      <w:r w:rsidR="00A9551E" w:rsidRPr="00D21E4F">
        <w:rPr>
          <w:rFonts w:ascii="Times" w:hAnsi="Times"/>
        </w:rPr>
        <w:t xml:space="preserve">hearing </w:t>
      </w:r>
      <w:r w:rsidR="002D1FD7" w:rsidRPr="00D21E4F">
        <w:rPr>
          <w:rFonts w:ascii="Times" w:hAnsi="Times"/>
        </w:rPr>
        <w:t>impairment</w:t>
      </w:r>
      <w:r w:rsidR="00745D6B" w:rsidRPr="00D21E4F">
        <w:rPr>
          <w:rFonts w:ascii="Times" w:hAnsi="Times"/>
        </w:rPr>
        <w:t xml:space="preserve"> </w:t>
      </w:r>
      <w:r w:rsidR="007071C2" w:rsidRPr="00D21E4F">
        <w:rPr>
          <w:rFonts w:ascii="Times" w:hAnsi="Times"/>
        </w:rPr>
        <w:t>rates</w:t>
      </w:r>
      <w:r w:rsidR="00432559" w:rsidRPr="00D21E4F">
        <w:rPr>
          <w:rFonts w:ascii="Times" w:hAnsi="Times"/>
        </w:rPr>
        <w:t xml:space="preserve"> </w:t>
      </w:r>
      <w:r w:rsidR="00745D6B" w:rsidRPr="00D21E4F">
        <w:rPr>
          <w:rFonts w:ascii="Times" w:hAnsi="Times"/>
        </w:rPr>
        <w:t>in Haiti</w:t>
      </w:r>
      <w:r w:rsidR="00E0729E" w:rsidRPr="00D21E4F">
        <w:rPr>
          <w:rFonts w:ascii="Times" w:hAnsi="Times"/>
        </w:rPr>
        <w:t xml:space="preserve"> and the Caribbean</w:t>
      </w:r>
      <w:r w:rsidR="00723044" w:rsidRPr="00D21E4F">
        <w:rPr>
          <w:rFonts w:ascii="Times" w:hAnsi="Times"/>
        </w:rPr>
        <w:t xml:space="preserve"> is </w:t>
      </w:r>
      <w:r w:rsidR="002412A6" w:rsidRPr="00D21E4F">
        <w:rPr>
          <w:rFonts w:ascii="Times" w:hAnsi="Times"/>
        </w:rPr>
        <w:t>an important step in</w:t>
      </w:r>
      <w:r w:rsidR="000122A4" w:rsidRPr="00D21E4F">
        <w:rPr>
          <w:rFonts w:ascii="Times" w:hAnsi="Times"/>
        </w:rPr>
        <w:t xml:space="preserve"> </w:t>
      </w:r>
      <w:r w:rsidR="00133E17" w:rsidRPr="00D21E4F">
        <w:rPr>
          <w:rFonts w:ascii="Times" w:hAnsi="Times"/>
        </w:rPr>
        <w:t xml:space="preserve">the global </w:t>
      </w:r>
      <w:r w:rsidR="006C0610" w:rsidRPr="00D21E4F">
        <w:rPr>
          <w:rFonts w:ascii="Times" w:hAnsi="Times"/>
        </w:rPr>
        <w:t>fight</w:t>
      </w:r>
      <w:r w:rsidR="00133E17" w:rsidRPr="00D21E4F">
        <w:rPr>
          <w:rFonts w:ascii="Times" w:hAnsi="Times"/>
        </w:rPr>
        <w:t xml:space="preserve"> against</w:t>
      </w:r>
      <w:r w:rsidR="000122A4" w:rsidRPr="00D21E4F">
        <w:rPr>
          <w:rFonts w:ascii="Times" w:hAnsi="Times"/>
        </w:rPr>
        <w:t xml:space="preserve"> HIV</w:t>
      </w:r>
      <w:r w:rsidR="006C0610" w:rsidRPr="00D21E4F">
        <w:rPr>
          <w:rFonts w:ascii="Times" w:hAnsi="Times"/>
        </w:rPr>
        <w:t xml:space="preserve"> and its related </w:t>
      </w:r>
      <w:r w:rsidR="00830A39" w:rsidRPr="00D21E4F">
        <w:rPr>
          <w:rFonts w:ascii="Times" w:hAnsi="Times"/>
        </w:rPr>
        <w:t>morbidities</w:t>
      </w:r>
      <w:r w:rsidR="006F0BE9" w:rsidRPr="00D21E4F">
        <w:rPr>
          <w:rFonts w:ascii="Times" w:hAnsi="Times"/>
        </w:rPr>
        <w:t xml:space="preserve">. Children are </w:t>
      </w:r>
      <w:r w:rsidR="00830A39" w:rsidRPr="00D21E4F">
        <w:rPr>
          <w:rFonts w:ascii="Times" w:hAnsi="Times"/>
        </w:rPr>
        <w:t xml:space="preserve">especially </w:t>
      </w:r>
      <w:r w:rsidR="006D1107" w:rsidRPr="00D21E4F">
        <w:rPr>
          <w:rFonts w:ascii="Times" w:hAnsi="Times"/>
        </w:rPr>
        <w:t>susceptible</w:t>
      </w:r>
      <w:r w:rsidR="00E7670C" w:rsidRPr="00D21E4F">
        <w:rPr>
          <w:rFonts w:ascii="Times" w:hAnsi="Times"/>
        </w:rPr>
        <w:t xml:space="preserve"> to speech and developmental delays </w:t>
      </w:r>
      <w:r w:rsidR="00AE0E38" w:rsidRPr="00D21E4F">
        <w:rPr>
          <w:rFonts w:ascii="Times" w:hAnsi="Times"/>
        </w:rPr>
        <w:t>secondary to</w:t>
      </w:r>
      <w:r w:rsidR="00075028" w:rsidRPr="00D21E4F">
        <w:rPr>
          <w:rFonts w:ascii="Times" w:hAnsi="Times"/>
        </w:rPr>
        <w:t xml:space="preserve"> </w:t>
      </w:r>
      <w:r w:rsidR="00E7670C" w:rsidRPr="00D21E4F">
        <w:rPr>
          <w:rFonts w:ascii="Times" w:hAnsi="Times"/>
        </w:rPr>
        <w:t xml:space="preserve">hearing </w:t>
      </w:r>
      <w:r w:rsidR="00697095" w:rsidRPr="00D21E4F">
        <w:rPr>
          <w:rFonts w:ascii="Times" w:hAnsi="Times"/>
        </w:rPr>
        <w:t>impairment</w:t>
      </w:r>
      <w:r w:rsidR="00575696" w:rsidRPr="00D21E4F">
        <w:rPr>
          <w:rFonts w:ascii="Times" w:hAnsi="Times"/>
        </w:rPr>
        <w:t xml:space="preserve"> </w:t>
      </w:r>
      <w:r w:rsidR="00637F8A" w:rsidRPr="00D21E4F">
        <w:rPr>
          <w:rFonts w:ascii="Times" w:hAnsi="Times"/>
        </w:rPr>
        <w:fldChar w:fldCharType="begin"/>
      </w:r>
      <w:r w:rsidR="008D4CCC" w:rsidRPr="00D21E4F">
        <w:rPr>
          <w:rFonts w:ascii="Times" w:hAnsi="Times"/>
        </w:rPr>
        <w:instrText xml:space="preserve"> ADDIN EN.CITE &lt;EndNote&gt;&lt;Cite&gt;&lt;Author&gt;Madell&lt;/Author&gt;&lt;Year&gt;2018&lt;/Year&gt;&lt;RecNum&gt;419&lt;/RecNum&gt;&lt;DisplayText&gt;[2]&lt;/DisplayText&gt;&lt;record&gt;&lt;rec-number&gt;419&lt;/rec-number&gt;&lt;foreign-keys&gt;&lt;key app="EN" db-id="erv2wfedqdwfwse9w5h5dr9cf529pwx55252" timestamp="1634571716"&gt;419&lt;/key&gt;&lt;/foreign-keys&gt;&lt;ref-type name="Journal Article"&gt;17&lt;/ref-type&gt;&lt;contributors&gt;&lt;authors&gt;&lt;author&gt;Madell, J.R.&lt;/author&gt;&lt;author&gt;Hewitt, J.G.&lt;/author&gt;&lt;author&gt;Rotfleisch, S.&lt;/author&gt;&lt;/authors&gt;&lt;/contributors&gt;&lt;titles&gt;&lt;title&gt;Auditory Perception vs. Speech Production in Children&lt;/title&gt;&lt;secondary-title&gt;The Hearing Journal&lt;/secondary-title&gt;&lt;/titles&gt;&lt;periodical&gt;&lt;full-title&gt;The Hearing Journal&lt;/full-title&gt;&lt;/periodical&gt;&lt;pages&gt;14-18&lt;/pages&gt;&lt;volume&gt;71&lt;/volume&gt;&lt;number&gt;12&lt;/number&gt;&lt;dates&gt;&lt;year&gt;2018&lt;/year&gt;&lt;/dates&gt;&lt;urls&gt;&lt;/urls&gt;&lt;electronic-resource-num&gt;10.1097/01.HJ.0000550393.51777.97&lt;/electronic-resource-num&gt;&lt;/record&gt;&lt;/Cite&gt;&lt;/EndNote&gt;</w:instrText>
      </w:r>
      <w:r w:rsidR="00637F8A" w:rsidRPr="00D21E4F">
        <w:rPr>
          <w:rFonts w:ascii="Times" w:hAnsi="Times"/>
        </w:rPr>
        <w:fldChar w:fldCharType="separate"/>
      </w:r>
      <w:r w:rsidR="008D4CCC" w:rsidRPr="00D21E4F">
        <w:rPr>
          <w:rFonts w:ascii="Times" w:hAnsi="Times"/>
          <w:noProof/>
        </w:rPr>
        <w:t>[2]</w:t>
      </w:r>
      <w:r w:rsidR="00637F8A" w:rsidRPr="00D21E4F">
        <w:rPr>
          <w:rFonts w:ascii="Times" w:hAnsi="Times"/>
        </w:rPr>
        <w:fldChar w:fldCharType="end"/>
      </w:r>
      <w:r w:rsidR="00575696" w:rsidRPr="00D21E4F">
        <w:rPr>
          <w:rFonts w:ascii="Times" w:hAnsi="Times"/>
        </w:rPr>
        <w:t>.</w:t>
      </w:r>
      <w:r w:rsidR="00C164B1" w:rsidRPr="00D21E4F">
        <w:rPr>
          <w:rFonts w:ascii="Times" w:hAnsi="Times"/>
        </w:rPr>
        <w:t xml:space="preserve"> In Haiti</w:t>
      </w:r>
      <w:r w:rsidR="00AA30C0" w:rsidRPr="00D21E4F">
        <w:rPr>
          <w:rFonts w:ascii="Times" w:hAnsi="Times"/>
        </w:rPr>
        <w:t xml:space="preserve">, </w:t>
      </w:r>
      <w:r w:rsidR="00637F8A" w:rsidRPr="00D21E4F">
        <w:rPr>
          <w:rFonts w:ascii="Times" w:hAnsi="Times"/>
        </w:rPr>
        <w:t xml:space="preserve">HIV-infected individuals’ </w:t>
      </w:r>
      <w:r w:rsidR="00AA30C0" w:rsidRPr="00D21E4F">
        <w:rPr>
          <w:rFonts w:ascii="Times" w:hAnsi="Times"/>
        </w:rPr>
        <w:t>children are</w:t>
      </w:r>
      <w:r w:rsidR="0045396A" w:rsidRPr="00D21E4F">
        <w:rPr>
          <w:rFonts w:ascii="Times" w:hAnsi="Times"/>
        </w:rPr>
        <w:t xml:space="preserve"> </w:t>
      </w:r>
      <w:r w:rsidR="002A517D" w:rsidRPr="00D21E4F">
        <w:rPr>
          <w:rFonts w:ascii="Times" w:hAnsi="Times"/>
        </w:rPr>
        <w:t xml:space="preserve">already </w:t>
      </w:r>
      <w:r w:rsidR="00637F8A" w:rsidRPr="00D21E4F">
        <w:rPr>
          <w:rFonts w:ascii="Times" w:hAnsi="Times"/>
        </w:rPr>
        <w:t xml:space="preserve">known to </w:t>
      </w:r>
      <w:r w:rsidR="00503DFA" w:rsidRPr="00D21E4F">
        <w:rPr>
          <w:rFonts w:ascii="Times" w:hAnsi="Times"/>
        </w:rPr>
        <w:t>face disadvantages</w:t>
      </w:r>
      <w:r w:rsidR="0045396A" w:rsidRPr="00D21E4F">
        <w:rPr>
          <w:rFonts w:ascii="Times" w:hAnsi="Times"/>
        </w:rPr>
        <w:t xml:space="preserve"> in </w:t>
      </w:r>
      <w:r w:rsidR="00503DFA" w:rsidRPr="00D21E4F">
        <w:rPr>
          <w:rFonts w:ascii="Times" w:hAnsi="Times"/>
        </w:rPr>
        <w:t>basic needs such as housing and food</w:t>
      </w:r>
      <w:r w:rsidR="00BF342D" w:rsidRPr="00D21E4F">
        <w:rPr>
          <w:rFonts w:ascii="Times" w:hAnsi="Times"/>
        </w:rPr>
        <w:t xml:space="preserve"> as well as school enrollment and performance</w:t>
      </w:r>
      <w:r w:rsidR="00575696" w:rsidRPr="00D21E4F">
        <w:rPr>
          <w:rFonts w:ascii="Times" w:hAnsi="Times"/>
        </w:rPr>
        <w:t xml:space="preserve"> </w:t>
      </w:r>
      <w:r w:rsidR="00BF342D" w:rsidRPr="00D21E4F">
        <w:rPr>
          <w:rFonts w:ascii="Times" w:hAnsi="Times"/>
        </w:rPr>
        <w:fldChar w:fldCharType="begin"/>
      </w:r>
      <w:r w:rsidR="008D4CCC" w:rsidRPr="00D21E4F">
        <w:rPr>
          <w:rFonts w:ascii="Times" w:hAnsi="Times"/>
        </w:rPr>
        <w:instrText xml:space="preserve"> ADDIN EN.CITE &lt;EndNote&gt;&lt;Cite&gt;&lt;Author&gt;Conserve&lt;/Author&gt;&lt;Year&gt;2015&lt;/Year&gt;&lt;RecNum&gt;437&lt;/RecNum&gt;&lt;DisplayText&gt;[19]&lt;/DisplayText&gt;&lt;record&gt;&lt;rec-number&gt;437&lt;/rec-number&gt;&lt;foreign-keys&gt;&lt;key app="EN" db-id="erv2wfedqdwfwse9w5h5dr9cf529pwx55252" timestamp="1634588946"&gt;437&lt;/key&gt;&lt;/foreign-keys&gt;&lt;ref-type name="Journal Article"&gt;17&lt;/ref-type&gt;&lt;contributors&gt;&lt;authors&gt;&lt;author&gt;Conserve, D. F.&lt;/author&gt;&lt;author&gt;Eustache, E.&lt;/author&gt;&lt;author&gt;Oswald, C. M.&lt;/author&gt;&lt;author&gt;Louis, E.&lt;/author&gt;&lt;author&gt;Scanlan, F.&lt;/author&gt;&lt;author&gt;Mukherjee, J. S.&lt;/author&gt;&lt;author&gt;Surkan, P. J.&lt;/author&gt;&lt;/authors&gt;&lt;/contributors&gt;&lt;auth-address&gt;Department of Health Behavior, University of North Carolina at Chapel Hill, Chapel Hill, NC, USA.&amp;#xD;Zanmi Lasante Sociomedical Complex, Cange, Haiti.&amp;#xD;Partners In Health, Boston, MA, USA.&amp;#xD;Department of Global Health and Social Medicine, Harvard Medical School, Boston, MA, USA.&amp;#xD;Department of International Health, Johns Hopkins Bloomberg School of Public Health, Baltimore, MD, USA.&lt;/auth-address&gt;&lt;titles&gt;&lt;title&gt;Maternal HIV illness and its impact on children well-being and development in Haiti&lt;/title&gt;&lt;secondary-title&gt;J Child Fam Stud&lt;/secondary-title&gt;&lt;/titles&gt;&lt;periodical&gt;&lt;full-title&gt;J Child Fam Stud&lt;/full-title&gt;&lt;/periodical&gt;&lt;pages&gt;2779-2785&lt;/pages&gt;&lt;volume&gt;24&lt;/volume&gt;&lt;number&gt;9&lt;/number&gt;&lt;edition&gt;2015/09/01&lt;/edition&gt;&lt;keywords&gt;&lt;keyword&gt;Caribbean&lt;/keyword&gt;&lt;keyword&gt;Human immunodeficiency virus&lt;/keyword&gt;&lt;keyword&gt;children&lt;/keyword&gt;&lt;keyword&gt;development&lt;/keyword&gt;&lt;keyword&gt;maternal health&lt;/keyword&gt;&lt;/keywords&gt;&lt;dates&gt;&lt;year&gt;2015&lt;/year&gt;&lt;pub-dates&gt;&lt;date&gt;Sep&lt;/date&gt;&lt;/pub-dates&gt;&lt;/dates&gt;&lt;isbn&gt;1062-1024 (Print)&amp;#xD;1062-1024 (Linking)&lt;/isbn&gt;&lt;accession-num&gt;28154475&lt;/accession-num&gt;&lt;urls&gt;&lt;related-urls&gt;&lt;url&gt;https://www.ncbi.nlm.nih.gov/pubmed/28154475&lt;/url&gt;&lt;/related-urls&gt;&lt;/urls&gt;&lt;custom2&gt;PMC5283390&lt;/custom2&gt;&lt;electronic-resource-num&gt;10.1007/s10826-014-0081-7&lt;/electronic-resource-num&gt;&lt;/record&gt;&lt;/Cite&gt;&lt;/EndNote&gt;</w:instrText>
      </w:r>
      <w:r w:rsidR="00BF342D" w:rsidRPr="00D21E4F">
        <w:rPr>
          <w:rFonts w:ascii="Times" w:hAnsi="Times"/>
        </w:rPr>
        <w:fldChar w:fldCharType="separate"/>
      </w:r>
      <w:r w:rsidR="008D4CCC" w:rsidRPr="00D21E4F">
        <w:rPr>
          <w:rFonts w:ascii="Times" w:hAnsi="Times"/>
          <w:noProof/>
        </w:rPr>
        <w:t>[19]</w:t>
      </w:r>
      <w:r w:rsidR="00BF342D" w:rsidRPr="00D21E4F">
        <w:rPr>
          <w:rFonts w:ascii="Times" w:hAnsi="Times"/>
        </w:rPr>
        <w:fldChar w:fldCharType="end"/>
      </w:r>
      <w:r w:rsidR="00575696" w:rsidRPr="00D21E4F">
        <w:rPr>
          <w:rFonts w:ascii="Times" w:hAnsi="Times"/>
        </w:rPr>
        <w:t>.</w:t>
      </w:r>
      <w:r w:rsidR="00170E06" w:rsidRPr="00D21E4F">
        <w:rPr>
          <w:rFonts w:ascii="Times" w:hAnsi="Times"/>
        </w:rPr>
        <w:t xml:space="preserve"> By </w:t>
      </w:r>
      <w:r w:rsidR="00C16410" w:rsidRPr="00D21E4F">
        <w:rPr>
          <w:rFonts w:ascii="Times" w:hAnsi="Times"/>
        </w:rPr>
        <w:t>focusing on</w:t>
      </w:r>
      <w:r w:rsidR="00C34B8C" w:rsidRPr="00D21E4F">
        <w:rPr>
          <w:rFonts w:ascii="Times" w:hAnsi="Times"/>
        </w:rPr>
        <w:t xml:space="preserve"> </w:t>
      </w:r>
      <w:r w:rsidR="00432559" w:rsidRPr="00D21E4F">
        <w:rPr>
          <w:rFonts w:ascii="Times" w:hAnsi="Times"/>
        </w:rPr>
        <w:t xml:space="preserve">characterizing </w:t>
      </w:r>
      <w:r w:rsidR="00C34B8C" w:rsidRPr="00D21E4F">
        <w:rPr>
          <w:rFonts w:ascii="Times" w:hAnsi="Times"/>
        </w:rPr>
        <w:t xml:space="preserve">prevalence and risk factors of </w:t>
      </w:r>
      <w:r w:rsidR="00C34B8C" w:rsidRPr="00D21E4F">
        <w:rPr>
          <w:rFonts w:ascii="Times" w:hAnsi="Times"/>
        </w:rPr>
        <w:lastRenderedPageBreak/>
        <w:t xml:space="preserve">hearing impairment </w:t>
      </w:r>
      <w:r w:rsidR="00BB73AD" w:rsidRPr="00D21E4F">
        <w:rPr>
          <w:rFonts w:ascii="Times" w:hAnsi="Times"/>
        </w:rPr>
        <w:t xml:space="preserve">among HIV-infected </w:t>
      </w:r>
      <w:r w:rsidR="006939FE" w:rsidRPr="00D21E4F">
        <w:rPr>
          <w:rFonts w:ascii="Times" w:hAnsi="Times"/>
        </w:rPr>
        <w:t>Haitian</w:t>
      </w:r>
      <w:r w:rsidR="00BB73AD" w:rsidRPr="00D21E4F">
        <w:rPr>
          <w:rFonts w:ascii="Times" w:hAnsi="Times"/>
        </w:rPr>
        <w:t xml:space="preserve"> children, this study</w:t>
      </w:r>
      <w:r w:rsidR="00FC44B8" w:rsidRPr="00D21E4F">
        <w:rPr>
          <w:rFonts w:ascii="Times" w:hAnsi="Times"/>
        </w:rPr>
        <w:t xml:space="preserve"> fulfills a key gap</w:t>
      </w:r>
      <w:r w:rsidR="00596FC8" w:rsidRPr="00D21E4F">
        <w:rPr>
          <w:rFonts w:ascii="Times" w:hAnsi="Times"/>
        </w:rPr>
        <w:t xml:space="preserve"> in</w:t>
      </w:r>
      <w:r w:rsidR="006F7B60" w:rsidRPr="00D21E4F">
        <w:rPr>
          <w:rFonts w:ascii="Times" w:hAnsi="Times"/>
        </w:rPr>
        <w:t xml:space="preserve"> the</w:t>
      </w:r>
      <w:r w:rsidR="00596FC8" w:rsidRPr="00D21E4F">
        <w:rPr>
          <w:rFonts w:ascii="Times" w:hAnsi="Times"/>
        </w:rPr>
        <w:t xml:space="preserve"> literature and can inform </w:t>
      </w:r>
      <w:r w:rsidR="00392FE6" w:rsidRPr="00D21E4F">
        <w:rPr>
          <w:rFonts w:ascii="Times" w:hAnsi="Times"/>
        </w:rPr>
        <w:t xml:space="preserve">strategies for addressing hearing health in this </w:t>
      </w:r>
      <w:r w:rsidR="000A741F" w:rsidRPr="00D21E4F">
        <w:rPr>
          <w:rFonts w:ascii="Times" w:hAnsi="Times"/>
        </w:rPr>
        <w:t xml:space="preserve">vulnerable </w:t>
      </w:r>
      <w:r w:rsidR="00392FE6" w:rsidRPr="00D21E4F">
        <w:rPr>
          <w:rFonts w:ascii="Times" w:hAnsi="Times"/>
        </w:rPr>
        <w:t>population.</w:t>
      </w:r>
      <w:r w:rsidR="003E582F" w:rsidRPr="00D21E4F">
        <w:rPr>
          <w:rFonts w:ascii="Times" w:hAnsi="Times"/>
        </w:rPr>
        <w:t xml:space="preserve"> </w:t>
      </w:r>
      <w:r w:rsidR="007E2A53" w:rsidRPr="00D21E4F">
        <w:rPr>
          <w:rFonts w:ascii="Times" w:hAnsi="Times"/>
        </w:rPr>
        <w:t>O</w:t>
      </w:r>
      <w:r w:rsidR="00BB2557" w:rsidRPr="00D21E4F">
        <w:rPr>
          <w:rFonts w:ascii="Times" w:hAnsi="Times"/>
        </w:rPr>
        <w:t>ur team has</w:t>
      </w:r>
      <w:r w:rsidR="007E2A53" w:rsidRPr="00D21E4F">
        <w:rPr>
          <w:rFonts w:ascii="Times" w:hAnsi="Times"/>
        </w:rPr>
        <w:t xml:space="preserve"> further</w:t>
      </w:r>
      <w:r w:rsidR="00BB2557" w:rsidRPr="00D21E4F">
        <w:rPr>
          <w:rFonts w:ascii="Times" w:hAnsi="Times"/>
        </w:rPr>
        <w:t xml:space="preserve"> expanded </w:t>
      </w:r>
      <w:r w:rsidR="00B967B0" w:rsidRPr="00D21E4F">
        <w:rPr>
          <w:rFonts w:ascii="Times" w:hAnsi="Times"/>
        </w:rPr>
        <w:t xml:space="preserve">the </w:t>
      </w:r>
      <w:r w:rsidR="00BB2557" w:rsidRPr="00D21E4F">
        <w:rPr>
          <w:rFonts w:ascii="Times" w:hAnsi="Times"/>
        </w:rPr>
        <w:t>screenings beyond HIV-infected children to include healthy children through</w:t>
      </w:r>
      <w:r w:rsidR="00E72E41" w:rsidRPr="00D21E4F">
        <w:rPr>
          <w:rFonts w:ascii="Times" w:hAnsi="Times"/>
        </w:rPr>
        <w:t xml:space="preserve"> a school-based hearing screening program in Haiti.</w:t>
      </w:r>
      <w:r w:rsidR="00BB2557" w:rsidRPr="00D21E4F">
        <w:rPr>
          <w:rFonts w:ascii="Times" w:hAnsi="Times"/>
        </w:rPr>
        <w:t xml:space="preserve">   </w:t>
      </w:r>
      <w:r w:rsidR="00392FE6" w:rsidRPr="00D21E4F">
        <w:rPr>
          <w:rFonts w:ascii="Times" w:hAnsi="Times"/>
        </w:rPr>
        <w:t xml:space="preserve">   </w:t>
      </w:r>
      <w:r w:rsidR="00852368" w:rsidRPr="00D21E4F">
        <w:rPr>
          <w:rFonts w:ascii="Times" w:hAnsi="Times"/>
        </w:rPr>
        <w:t xml:space="preserve"> </w:t>
      </w:r>
      <w:r w:rsidR="006939FE" w:rsidRPr="00D21E4F">
        <w:rPr>
          <w:rFonts w:ascii="Times" w:hAnsi="Times"/>
        </w:rPr>
        <w:t xml:space="preserve"> </w:t>
      </w:r>
    </w:p>
    <w:p w14:paraId="5971CD26" w14:textId="56367DC5" w:rsidR="001030B0" w:rsidRPr="00D21E4F" w:rsidRDefault="00B911F9" w:rsidP="00966276">
      <w:pPr>
        <w:spacing w:line="480" w:lineRule="auto"/>
        <w:rPr>
          <w:rFonts w:ascii="Times" w:hAnsi="Times"/>
          <w:i/>
        </w:rPr>
      </w:pPr>
      <w:r w:rsidRPr="00D21E4F">
        <w:rPr>
          <w:rFonts w:ascii="Times" w:hAnsi="Times"/>
          <w:i/>
        </w:rPr>
        <w:t xml:space="preserve">4.2 </w:t>
      </w:r>
      <w:r w:rsidR="001030B0" w:rsidRPr="00D21E4F">
        <w:rPr>
          <w:rFonts w:ascii="Times" w:hAnsi="Times"/>
          <w:i/>
        </w:rPr>
        <w:t>Risk</w:t>
      </w:r>
      <w:r w:rsidR="00656858" w:rsidRPr="00D21E4F">
        <w:rPr>
          <w:rFonts w:ascii="Times" w:hAnsi="Times"/>
          <w:i/>
        </w:rPr>
        <w:t xml:space="preserve"> F</w:t>
      </w:r>
      <w:r w:rsidR="001030B0" w:rsidRPr="00D21E4F">
        <w:rPr>
          <w:rFonts w:ascii="Times" w:hAnsi="Times"/>
          <w:i/>
        </w:rPr>
        <w:t xml:space="preserve">actors </w:t>
      </w:r>
      <w:r w:rsidR="009D3A7C" w:rsidRPr="00D21E4F">
        <w:rPr>
          <w:rFonts w:ascii="Times" w:hAnsi="Times"/>
          <w:i/>
        </w:rPr>
        <w:t>for Hearing Impairment</w:t>
      </w:r>
    </w:p>
    <w:p w14:paraId="2B4C7E0B" w14:textId="1B14DC94" w:rsidR="008C7DF3" w:rsidRPr="00D21E4F" w:rsidRDefault="006527D5" w:rsidP="009E337E">
      <w:pPr>
        <w:spacing w:line="480" w:lineRule="auto"/>
        <w:rPr>
          <w:rFonts w:ascii="Times" w:hAnsi="Times"/>
        </w:rPr>
      </w:pPr>
      <w:r w:rsidRPr="00D21E4F">
        <w:rPr>
          <w:rFonts w:ascii="Times" w:hAnsi="Times"/>
        </w:rPr>
        <w:tab/>
      </w:r>
      <w:r w:rsidR="009C6805" w:rsidRPr="00D21E4F">
        <w:rPr>
          <w:rFonts w:ascii="Times" w:hAnsi="Times"/>
        </w:rPr>
        <w:t>Compared with those</w:t>
      </w:r>
      <w:r w:rsidR="00454C9C" w:rsidRPr="00D21E4F">
        <w:rPr>
          <w:rFonts w:ascii="Times" w:hAnsi="Times"/>
        </w:rPr>
        <w:t xml:space="preserve"> who did not have hearing loss</w:t>
      </w:r>
      <w:r w:rsidR="00F82152" w:rsidRPr="00D21E4F">
        <w:rPr>
          <w:rFonts w:ascii="Times" w:hAnsi="Times"/>
        </w:rPr>
        <w:t xml:space="preserve"> in this study</w:t>
      </w:r>
      <w:r w:rsidR="00454C9C" w:rsidRPr="00D21E4F">
        <w:rPr>
          <w:rFonts w:ascii="Times" w:hAnsi="Times"/>
        </w:rPr>
        <w:t>,</w:t>
      </w:r>
      <w:r w:rsidR="006A7806" w:rsidRPr="00D21E4F">
        <w:rPr>
          <w:rFonts w:ascii="Times" w:hAnsi="Times"/>
        </w:rPr>
        <w:t xml:space="preserve"> </w:t>
      </w:r>
      <w:r w:rsidR="00792D06" w:rsidRPr="00D21E4F">
        <w:rPr>
          <w:rFonts w:ascii="Times" w:hAnsi="Times"/>
        </w:rPr>
        <w:t xml:space="preserve">hearing impaired HIV-infected children had a </w:t>
      </w:r>
      <w:r w:rsidR="009239DD" w:rsidRPr="00D21E4F">
        <w:rPr>
          <w:rFonts w:ascii="Times" w:hAnsi="Times"/>
        </w:rPr>
        <w:t xml:space="preserve">significantly </w:t>
      </w:r>
      <w:r w:rsidR="00792D06" w:rsidRPr="00D21E4F">
        <w:rPr>
          <w:rFonts w:ascii="Times" w:hAnsi="Times"/>
        </w:rPr>
        <w:t xml:space="preserve">higher prevalence of frequent ear infections </w:t>
      </w:r>
      <w:r w:rsidR="00500E0C" w:rsidRPr="00D21E4F">
        <w:rPr>
          <w:rFonts w:ascii="Times" w:hAnsi="Times"/>
        </w:rPr>
        <w:t>(32% vs. 12%)</w:t>
      </w:r>
      <w:r w:rsidR="006D786A" w:rsidRPr="00D21E4F">
        <w:rPr>
          <w:rFonts w:ascii="Times" w:hAnsi="Times"/>
        </w:rPr>
        <w:t xml:space="preserve"> and likely associated otorrhea (25% vs. 11%) and otalgia (32% vs. 17%)</w:t>
      </w:r>
      <w:r w:rsidR="00500E0C" w:rsidRPr="00D21E4F">
        <w:rPr>
          <w:rFonts w:ascii="Times" w:hAnsi="Times"/>
        </w:rPr>
        <w:t>.</w:t>
      </w:r>
      <w:r w:rsidR="00E96879" w:rsidRPr="00D21E4F">
        <w:rPr>
          <w:rFonts w:ascii="Times" w:hAnsi="Times"/>
        </w:rPr>
        <w:t xml:space="preserve"> Frequent ear infections were a risk factor for hearing </w:t>
      </w:r>
      <w:r w:rsidR="0080395C" w:rsidRPr="00D21E4F">
        <w:rPr>
          <w:rFonts w:ascii="Times" w:hAnsi="Times"/>
        </w:rPr>
        <w:t>impairment</w:t>
      </w:r>
      <w:r w:rsidR="00E96879" w:rsidRPr="00D21E4F">
        <w:rPr>
          <w:rFonts w:ascii="Times" w:hAnsi="Times"/>
        </w:rPr>
        <w:t xml:space="preserve"> in </w:t>
      </w:r>
      <w:r w:rsidR="00B3096C" w:rsidRPr="00D21E4F">
        <w:rPr>
          <w:rFonts w:ascii="Times" w:hAnsi="Times"/>
        </w:rPr>
        <w:t xml:space="preserve">both univariate and multivariate </w:t>
      </w:r>
      <w:r w:rsidR="00C7765D" w:rsidRPr="00D21E4F">
        <w:rPr>
          <w:rFonts w:ascii="Times" w:hAnsi="Times"/>
        </w:rPr>
        <w:t>analyses</w:t>
      </w:r>
      <w:r w:rsidR="00B3096C" w:rsidRPr="00D21E4F">
        <w:rPr>
          <w:rFonts w:ascii="Times" w:hAnsi="Times"/>
        </w:rPr>
        <w:t>.</w:t>
      </w:r>
      <w:r w:rsidR="00914EF1" w:rsidRPr="00D21E4F">
        <w:rPr>
          <w:rFonts w:ascii="Times" w:hAnsi="Times"/>
        </w:rPr>
        <w:t xml:space="preserve"> </w:t>
      </w:r>
      <w:r w:rsidR="00266D32" w:rsidRPr="00D21E4F">
        <w:rPr>
          <w:rFonts w:ascii="Times" w:hAnsi="Times"/>
        </w:rPr>
        <w:t>Several studies support this</w:t>
      </w:r>
      <w:r w:rsidR="00914EF1" w:rsidRPr="00D21E4F">
        <w:rPr>
          <w:rFonts w:ascii="Times" w:hAnsi="Times"/>
        </w:rPr>
        <w:t xml:space="preserve"> association</w:t>
      </w:r>
      <w:r w:rsidR="005952FC" w:rsidRPr="00D21E4F">
        <w:rPr>
          <w:rFonts w:ascii="Times" w:hAnsi="Times"/>
        </w:rPr>
        <w:t xml:space="preserve"> of acquired </w:t>
      </w:r>
      <w:r w:rsidR="00DC2AC7" w:rsidRPr="00D21E4F">
        <w:rPr>
          <w:rFonts w:ascii="Times" w:hAnsi="Times"/>
        </w:rPr>
        <w:t xml:space="preserve">middle ear disease with hearing </w:t>
      </w:r>
      <w:r w:rsidR="0080395C" w:rsidRPr="00D21E4F">
        <w:rPr>
          <w:rFonts w:ascii="Times" w:hAnsi="Times"/>
        </w:rPr>
        <w:t>loss</w:t>
      </w:r>
      <w:r w:rsidR="00575696" w:rsidRPr="00D21E4F">
        <w:rPr>
          <w:rFonts w:ascii="Times" w:hAnsi="Times"/>
        </w:rPr>
        <w:t xml:space="preserve"> </w:t>
      </w:r>
      <w:r w:rsidR="00E11520" w:rsidRPr="00D21E4F">
        <w:rPr>
          <w:rFonts w:ascii="Times" w:hAnsi="Times"/>
        </w:rPr>
        <w:fldChar w:fldCharType="begin">
          <w:fldData xml:space="preserve">PEVuZE5vdGU+PENpdGU+PEF1dGhvcj5DaGFvPC9BdXRob3I+PFllYXI+MjAxMjwvWWVhcj48UmVj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aGFvPC9BdXRob3I+PFllYXI+MjAxMjwvWWVhcj48UmVj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E11520" w:rsidRPr="00D21E4F">
        <w:rPr>
          <w:rFonts w:ascii="Times" w:hAnsi="Times"/>
        </w:rPr>
      </w:r>
      <w:r w:rsidR="00E11520" w:rsidRPr="00D21E4F">
        <w:rPr>
          <w:rFonts w:ascii="Times" w:hAnsi="Times"/>
        </w:rPr>
        <w:fldChar w:fldCharType="separate"/>
      </w:r>
      <w:r w:rsidR="008D4CCC" w:rsidRPr="00D21E4F">
        <w:rPr>
          <w:rFonts w:ascii="Times" w:hAnsi="Times"/>
          <w:noProof/>
        </w:rPr>
        <w:t>[8, 9, 11, 32]</w:t>
      </w:r>
      <w:r w:rsidR="00E11520" w:rsidRPr="00D21E4F">
        <w:rPr>
          <w:rFonts w:ascii="Times" w:hAnsi="Times"/>
        </w:rPr>
        <w:fldChar w:fldCharType="end"/>
      </w:r>
      <w:r w:rsidR="00575696" w:rsidRPr="00D21E4F">
        <w:rPr>
          <w:rFonts w:ascii="Times" w:hAnsi="Times"/>
        </w:rPr>
        <w:t>.</w:t>
      </w:r>
      <w:r w:rsidR="006D786A" w:rsidRPr="00D21E4F">
        <w:rPr>
          <w:rFonts w:ascii="Times" w:hAnsi="Times"/>
        </w:rPr>
        <w:t xml:space="preserve"> </w:t>
      </w:r>
      <w:r w:rsidR="00191170" w:rsidRPr="00D21E4F">
        <w:rPr>
          <w:rFonts w:ascii="Times" w:hAnsi="Times"/>
        </w:rPr>
        <w:t xml:space="preserve">To </w:t>
      </w:r>
      <w:r w:rsidR="00BB4D71" w:rsidRPr="00D21E4F">
        <w:rPr>
          <w:rFonts w:ascii="Times" w:hAnsi="Times"/>
        </w:rPr>
        <w:t xml:space="preserve">help </w:t>
      </w:r>
      <w:r w:rsidR="00191170" w:rsidRPr="00D21E4F">
        <w:rPr>
          <w:rFonts w:ascii="Times" w:hAnsi="Times"/>
        </w:rPr>
        <w:t>explain these findings, e</w:t>
      </w:r>
      <w:r w:rsidR="00C07D87" w:rsidRPr="00D21E4F">
        <w:rPr>
          <w:rFonts w:ascii="Times" w:hAnsi="Times"/>
        </w:rPr>
        <w:t>ffusion</w:t>
      </w:r>
      <w:r w:rsidR="00CA5F4F" w:rsidRPr="00D21E4F">
        <w:rPr>
          <w:rFonts w:ascii="Times" w:hAnsi="Times"/>
        </w:rPr>
        <w:t>s</w:t>
      </w:r>
      <w:r w:rsidR="00C07D87" w:rsidRPr="00D21E4F">
        <w:rPr>
          <w:rFonts w:ascii="Times" w:hAnsi="Times"/>
        </w:rPr>
        <w:t xml:space="preserve"> and tympanic membrane perforation</w:t>
      </w:r>
      <w:r w:rsidR="009612F9" w:rsidRPr="00D21E4F">
        <w:rPr>
          <w:rFonts w:ascii="Times" w:hAnsi="Times"/>
        </w:rPr>
        <w:t>s from otitis media</w:t>
      </w:r>
      <w:r w:rsidR="00C07D87" w:rsidRPr="00D21E4F">
        <w:rPr>
          <w:rFonts w:ascii="Times" w:hAnsi="Times"/>
        </w:rPr>
        <w:t xml:space="preserve"> can </w:t>
      </w:r>
      <w:r w:rsidR="00350B70" w:rsidRPr="00D21E4F">
        <w:rPr>
          <w:rFonts w:ascii="Times" w:hAnsi="Times"/>
        </w:rPr>
        <w:t>generate</w:t>
      </w:r>
      <w:r w:rsidR="00C07D87" w:rsidRPr="00D21E4F">
        <w:rPr>
          <w:rFonts w:ascii="Times" w:hAnsi="Times"/>
        </w:rPr>
        <w:t xml:space="preserve"> conductive</w:t>
      </w:r>
      <w:r w:rsidR="00350B70" w:rsidRPr="00D21E4F">
        <w:rPr>
          <w:rFonts w:ascii="Times" w:hAnsi="Times"/>
        </w:rPr>
        <w:t xml:space="preserve"> hearing loss, the most common</w:t>
      </w:r>
      <w:r w:rsidR="005E1546" w:rsidRPr="00D21E4F">
        <w:rPr>
          <w:rFonts w:ascii="Times" w:hAnsi="Times"/>
        </w:rPr>
        <w:t xml:space="preserve"> </w:t>
      </w:r>
      <w:r w:rsidR="00CA5F4F" w:rsidRPr="00D21E4F">
        <w:rPr>
          <w:rFonts w:ascii="Times" w:hAnsi="Times"/>
        </w:rPr>
        <w:t>hearing loss</w:t>
      </w:r>
      <w:r w:rsidR="00527CA2" w:rsidRPr="00D21E4F">
        <w:rPr>
          <w:rFonts w:ascii="Times" w:hAnsi="Times"/>
        </w:rPr>
        <w:t xml:space="preserve"> type</w:t>
      </w:r>
      <w:r w:rsidR="006E55F6" w:rsidRPr="00D21E4F">
        <w:rPr>
          <w:rFonts w:ascii="Times" w:hAnsi="Times"/>
        </w:rPr>
        <w:t xml:space="preserve"> </w:t>
      </w:r>
      <w:r w:rsidR="004945EB" w:rsidRPr="00D21E4F">
        <w:rPr>
          <w:rFonts w:ascii="Times" w:hAnsi="Times"/>
        </w:rPr>
        <w:t xml:space="preserve">that is </w:t>
      </w:r>
      <w:r w:rsidR="005E1546" w:rsidRPr="00D21E4F">
        <w:rPr>
          <w:rFonts w:ascii="Times" w:hAnsi="Times"/>
        </w:rPr>
        <w:t xml:space="preserve">observed </w:t>
      </w:r>
      <w:r w:rsidR="00247A14" w:rsidRPr="00D21E4F">
        <w:rPr>
          <w:rFonts w:ascii="Times" w:hAnsi="Times"/>
        </w:rPr>
        <w:t>in HIV-infected children</w:t>
      </w:r>
      <w:r w:rsidR="00575696" w:rsidRPr="00D21E4F">
        <w:rPr>
          <w:rFonts w:ascii="Times" w:hAnsi="Times"/>
        </w:rPr>
        <w:t xml:space="preserve"> </w:t>
      </w:r>
      <w:r w:rsidR="0037200A" w:rsidRPr="00D21E4F">
        <w:rPr>
          <w:rFonts w:ascii="Times" w:hAnsi="Times"/>
        </w:rPr>
        <w:fldChar w:fldCharType="begin">
          <w:fldData xml:space="preserve">PEVuZE5vdGU+PENpdGU+PEF1dGhvcj5DaGFvPC9BdXRob3I+PFllYXI+MjAxMjwvWWVhcj48UmVj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aGFvPC9BdXRob3I+PFllYXI+MjAxMjwvWWVhcj48UmVj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37200A" w:rsidRPr="00D21E4F">
        <w:rPr>
          <w:rFonts w:ascii="Times" w:hAnsi="Times"/>
        </w:rPr>
      </w:r>
      <w:r w:rsidR="0037200A" w:rsidRPr="00D21E4F">
        <w:rPr>
          <w:rFonts w:ascii="Times" w:hAnsi="Times"/>
        </w:rPr>
        <w:fldChar w:fldCharType="separate"/>
      </w:r>
      <w:r w:rsidR="008D4CCC" w:rsidRPr="00D21E4F">
        <w:rPr>
          <w:rFonts w:ascii="Times" w:hAnsi="Times"/>
          <w:noProof/>
        </w:rPr>
        <w:t>[11, 33]</w:t>
      </w:r>
      <w:r w:rsidR="0037200A" w:rsidRPr="00D21E4F">
        <w:rPr>
          <w:rFonts w:ascii="Times" w:hAnsi="Times"/>
        </w:rPr>
        <w:fldChar w:fldCharType="end"/>
      </w:r>
      <w:r w:rsidR="00575696" w:rsidRPr="00D21E4F">
        <w:rPr>
          <w:rFonts w:ascii="Times" w:hAnsi="Times"/>
        </w:rPr>
        <w:t>.</w:t>
      </w:r>
    </w:p>
    <w:p w14:paraId="1F8185AA" w14:textId="06F4266B" w:rsidR="00E525D2" w:rsidRPr="00D21E4F" w:rsidRDefault="00672E52" w:rsidP="00DB40A8">
      <w:pPr>
        <w:spacing w:line="480" w:lineRule="auto"/>
        <w:rPr>
          <w:rFonts w:ascii="Times" w:hAnsi="Times"/>
        </w:rPr>
      </w:pPr>
      <w:r w:rsidRPr="00D21E4F">
        <w:rPr>
          <w:rFonts w:ascii="Times" w:hAnsi="Times"/>
        </w:rPr>
        <w:tab/>
      </w:r>
      <w:r w:rsidR="00AF42A0" w:rsidRPr="00D21E4F">
        <w:rPr>
          <w:rFonts w:ascii="Times" w:hAnsi="Times"/>
        </w:rPr>
        <w:t>With respect to</w:t>
      </w:r>
      <w:r w:rsidR="00311073" w:rsidRPr="00D21E4F">
        <w:rPr>
          <w:rFonts w:ascii="Times" w:hAnsi="Times"/>
        </w:rPr>
        <w:t xml:space="preserve"> other</w:t>
      </w:r>
      <w:r w:rsidR="00F71495" w:rsidRPr="00D21E4F">
        <w:rPr>
          <w:rFonts w:ascii="Times" w:hAnsi="Times"/>
        </w:rPr>
        <w:t xml:space="preserve"> risk</w:t>
      </w:r>
      <w:r w:rsidR="000E3D48" w:rsidRPr="00D21E4F">
        <w:rPr>
          <w:rFonts w:ascii="Times" w:hAnsi="Times"/>
        </w:rPr>
        <w:t xml:space="preserve"> factors</w:t>
      </w:r>
      <w:r w:rsidR="00643E31" w:rsidRPr="00D21E4F">
        <w:rPr>
          <w:rFonts w:ascii="Times" w:hAnsi="Times"/>
        </w:rPr>
        <w:t xml:space="preserve"> evaluated in this cohort</w:t>
      </w:r>
      <w:r w:rsidR="002B021E" w:rsidRPr="00D21E4F">
        <w:rPr>
          <w:rFonts w:ascii="Times" w:hAnsi="Times"/>
        </w:rPr>
        <w:t>,</w:t>
      </w:r>
      <w:r w:rsidR="00FA3874" w:rsidRPr="00D21E4F">
        <w:rPr>
          <w:rFonts w:ascii="Times" w:hAnsi="Times"/>
        </w:rPr>
        <w:t xml:space="preserve"> </w:t>
      </w:r>
      <w:r w:rsidR="00643E31" w:rsidRPr="00D21E4F">
        <w:rPr>
          <w:rFonts w:ascii="Times" w:hAnsi="Times"/>
        </w:rPr>
        <w:t>univariate</w:t>
      </w:r>
      <w:r w:rsidR="00CA5313" w:rsidRPr="00D21E4F">
        <w:rPr>
          <w:rFonts w:ascii="Times" w:hAnsi="Times"/>
        </w:rPr>
        <w:t xml:space="preserve"> and multivariate</w:t>
      </w:r>
      <w:r w:rsidR="00643E31" w:rsidRPr="00D21E4F">
        <w:rPr>
          <w:rFonts w:ascii="Times" w:hAnsi="Times"/>
        </w:rPr>
        <w:t xml:space="preserve"> analys</w:t>
      </w:r>
      <w:r w:rsidR="00CA5313" w:rsidRPr="00D21E4F">
        <w:rPr>
          <w:rFonts w:ascii="Times" w:hAnsi="Times"/>
        </w:rPr>
        <w:t>es</w:t>
      </w:r>
      <w:r w:rsidR="00643E31" w:rsidRPr="00D21E4F">
        <w:rPr>
          <w:rFonts w:ascii="Times" w:hAnsi="Times"/>
        </w:rPr>
        <w:t xml:space="preserve"> did not detect significant correlation</w:t>
      </w:r>
      <w:r w:rsidR="0079109F" w:rsidRPr="00D21E4F">
        <w:rPr>
          <w:rFonts w:ascii="Times" w:hAnsi="Times"/>
        </w:rPr>
        <w:t>s</w:t>
      </w:r>
      <w:r w:rsidR="00643E31" w:rsidRPr="00D21E4F">
        <w:rPr>
          <w:rFonts w:ascii="Times" w:hAnsi="Times"/>
        </w:rPr>
        <w:t xml:space="preserve"> between </w:t>
      </w:r>
      <w:r w:rsidR="00CA5313" w:rsidRPr="00D21E4F">
        <w:rPr>
          <w:rFonts w:ascii="Times" w:hAnsi="Times"/>
        </w:rPr>
        <w:t xml:space="preserve">viral load </w:t>
      </w:r>
      <w:r w:rsidR="00D45E7C" w:rsidRPr="00D21E4F">
        <w:rPr>
          <w:rFonts w:ascii="Times" w:hAnsi="Times"/>
        </w:rPr>
        <w:t>or</w:t>
      </w:r>
      <w:r w:rsidR="00CA5313" w:rsidRPr="00D21E4F">
        <w:rPr>
          <w:rFonts w:ascii="Times" w:hAnsi="Times"/>
        </w:rPr>
        <w:t xml:space="preserve"> HAART duration</w:t>
      </w:r>
      <w:r w:rsidR="00D45E7C" w:rsidRPr="00D21E4F">
        <w:rPr>
          <w:rFonts w:ascii="Times" w:hAnsi="Times"/>
        </w:rPr>
        <w:t xml:space="preserve"> and </w:t>
      </w:r>
      <w:r w:rsidR="000D1A80" w:rsidRPr="00D21E4F">
        <w:rPr>
          <w:rFonts w:ascii="Times" w:hAnsi="Times"/>
        </w:rPr>
        <w:t>hearing impairment</w:t>
      </w:r>
      <w:r w:rsidR="00CA5313" w:rsidRPr="00D21E4F">
        <w:rPr>
          <w:rFonts w:ascii="Times" w:hAnsi="Times"/>
        </w:rPr>
        <w:t>.</w:t>
      </w:r>
      <w:r w:rsidR="000D1A80" w:rsidRPr="00D21E4F">
        <w:rPr>
          <w:rFonts w:ascii="Times" w:hAnsi="Times"/>
        </w:rPr>
        <w:t xml:space="preserve"> Previous studies </w:t>
      </w:r>
      <w:r w:rsidR="000E0604" w:rsidRPr="00D21E4F">
        <w:rPr>
          <w:rFonts w:ascii="Times" w:hAnsi="Times"/>
        </w:rPr>
        <w:t xml:space="preserve">have </w:t>
      </w:r>
      <w:r w:rsidR="00096065" w:rsidRPr="00D21E4F">
        <w:rPr>
          <w:rFonts w:ascii="Times" w:hAnsi="Times"/>
        </w:rPr>
        <w:t xml:space="preserve">primarily </w:t>
      </w:r>
      <w:r w:rsidR="000E0604" w:rsidRPr="00D21E4F">
        <w:rPr>
          <w:rFonts w:ascii="Times" w:hAnsi="Times"/>
        </w:rPr>
        <w:t xml:space="preserve">focused on </w:t>
      </w:r>
      <w:r w:rsidR="00AA6E6F" w:rsidRPr="00D21E4F">
        <w:rPr>
          <w:rFonts w:ascii="Times" w:hAnsi="Times"/>
        </w:rPr>
        <w:t>CD4 cell counts</w:t>
      </w:r>
      <w:r w:rsidR="00052609" w:rsidRPr="00D21E4F">
        <w:rPr>
          <w:rFonts w:ascii="Times" w:hAnsi="Times"/>
        </w:rPr>
        <w:t xml:space="preserve"> which </w:t>
      </w:r>
      <w:r w:rsidR="00C83299" w:rsidRPr="00D21E4F">
        <w:rPr>
          <w:rFonts w:ascii="Times" w:hAnsi="Times"/>
        </w:rPr>
        <w:t>are</w:t>
      </w:r>
      <w:r w:rsidR="00052609" w:rsidRPr="00D21E4F">
        <w:rPr>
          <w:rFonts w:ascii="Times" w:hAnsi="Times"/>
        </w:rPr>
        <w:t xml:space="preserve"> not available in Haiti</w:t>
      </w:r>
      <w:r w:rsidR="00E95383" w:rsidRPr="00D21E4F">
        <w:rPr>
          <w:rFonts w:ascii="Times" w:hAnsi="Times"/>
        </w:rPr>
        <w:t xml:space="preserve"> as </w:t>
      </w:r>
      <w:r w:rsidR="00052609" w:rsidRPr="00D21E4F">
        <w:rPr>
          <w:rFonts w:ascii="Times" w:hAnsi="Times"/>
        </w:rPr>
        <w:t xml:space="preserve">national guidelines </w:t>
      </w:r>
      <w:r w:rsidR="00E207F4" w:rsidRPr="00D21E4F">
        <w:rPr>
          <w:rFonts w:ascii="Times" w:hAnsi="Times"/>
        </w:rPr>
        <w:t xml:space="preserve">in 2016 </w:t>
      </w:r>
      <w:r w:rsidR="00F83765" w:rsidRPr="00D21E4F">
        <w:rPr>
          <w:rFonts w:ascii="Times" w:hAnsi="Times"/>
        </w:rPr>
        <w:t>recommended shifting</w:t>
      </w:r>
      <w:r w:rsidR="0066674C" w:rsidRPr="00D21E4F">
        <w:rPr>
          <w:rFonts w:ascii="Times" w:hAnsi="Times"/>
        </w:rPr>
        <w:t xml:space="preserve"> </w:t>
      </w:r>
      <w:r w:rsidR="00C03A71" w:rsidRPr="00D21E4F">
        <w:rPr>
          <w:rFonts w:ascii="Times" w:hAnsi="Times"/>
        </w:rPr>
        <w:t>toward</w:t>
      </w:r>
      <w:r w:rsidR="0066674C" w:rsidRPr="00D21E4F">
        <w:rPr>
          <w:rFonts w:ascii="Times" w:hAnsi="Times"/>
        </w:rPr>
        <w:t xml:space="preserve"> regular monitoring of </w:t>
      </w:r>
      <w:r w:rsidR="002C04B0" w:rsidRPr="00D21E4F">
        <w:rPr>
          <w:rFonts w:ascii="Times" w:hAnsi="Times"/>
        </w:rPr>
        <w:t>viral load</w:t>
      </w:r>
      <w:r w:rsidR="00C03A71" w:rsidRPr="00D21E4F">
        <w:rPr>
          <w:rFonts w:ascii="Times" w:hAnsi="Times"/>
        </w:rPr>
        <w:t xml:space="preserve"> rather than CD4 cell counts</w:t>
      </w:r>
      <w:r w:rsidR="00575696" w:rsidRPr="00D21E4F">
        <w:rPr>
          <w:rFonts w:ascii="Times" w:hAnsi="Times"/>
        </w:rPr>
        <w:t xml:space="preserve"> </w:t>
      </w:r>
      <w:r w:rsidR="00246289" w:rsidRPr="00D21E4F">
        <w:rPr>
          <w:rFonts w:ascii="Times" w:hAnsi="Times"/>
        </w:rPr>
        <w:fldChar w:fldCharType="begin"/>
      </w:r>
      <w:r w:rsidR="008D4CCC" w:rsidRPr="00D21E4F">
        <w:rPr>
          <w:rFonts w:ascii="Times" w:hAnsi="Times"/>
        </w:rPr>
        <w:instrText xml:space="preserve"> ADDIN EN.CITE &lt;EndNote&gt;&lt;Cite&gt;&lt;Author&gt;Ministere De La Sante Publique Et De La Population&lt;/Author&gt;&lt;Year&gt;2016&lt;/Year&gt;&lt;RecNum&gt;444&lt;/RecNum&gt;&lt;DisplayText&gt;[34]&lt;/DisplayText&gt;&lt;record&gt;&lt;rec-number&gt;444&lt;/rec-number&gt;&lt;foreign-keys&gt;&lt;key app="EN" db-id="erv2wfedqdwfwse9w5h5dr9cf529pwx55252" timestamp="1634734195"&gt;444&lt;/key&gt;&lt;/foreign-keys&gt;&lt;ref-type name="Journal Article"&gt;17&lt;/ref-type&gt;&lt;contributors&gt;&lt;authors&gt;&lt;author&gt;Ministere De La Sante Publique Et De La Population,&lt;/author&gt;&lt;/authors&gt;&lt;/contributors&gt;&lt;titles&gt;&lt;title&gt;Déclaration d’engagement sur le VIH/Sida: Rapport de situation national, Ministère de la santé publique et de la population&lt;/title&gt;&lt;/titles&gt;&lt;dates&gt;&lt;year&gt;2016&lt;/year&gt;&lt;/dates&gt;&lt;urls&gt;&lt;related-urls&gt;&lt;url&gt;https://mspp.gouv.ht/site/downloads/Declaration%20d%20engagement%20sur%20le%20VIH%20PNLS%20Haiti%20Mars%202016.pdf&lt;/url&gt;&lt;/related-urls&gt;&lt;/urls&gt;&lt;/record&gt;&lt;/Cite&gt;&lt;/EndNote&gt;</w:instrText>
      </w:r>
      <w:r w:rsidR="00246289" w:rsidRPr="00D21E4F">
        <w:rPr>
          <w:rFonts w:ascii="Times" w:hAnsi="Times"/>
        </w:rPr>
        <w:fldChar w:fldCharType="separate"/>
      </w:r>
      <w:r w:rsidR="008D4CCC" w:rsidRPr="00D21E4F">
        <w:rPr>
          <w:rFonts w:ascii="Times" w:hAnsi="Times"/>
          <w:noProof/>
        </w:rPr>
        <w:t>[34]</w:t>
      </w:r>
      <w:r w:rsidR="00246289" w:rsidRPr="00D21E4F">
        <w:rPr>
          <w:rFonts w:ascii="Times" w:hAnsi="Times"/>
        </w:rPr>
        <w:fldChar w:fldCharType="end"/>
      </w:r>
      <w:r w:rsidR="00575696" w:rsidRPr="00D21E4F">
        <w:rPr>
          <w:rFonts w:ascii="Times" w:hAnsi="Times"/>
        </w:rPr>
        <w:t>.</w:t>
      </w:r>
      <w:r w:rsidR="00410329" w:rsidRPr="00D21E4F">
        <w:rPr>
          <w:rFonts w:ascii="Times" w:hAnsi="Times"/>
        </w:rPr>
        <w:t xml:space="preserve"> </w:t>
      </w:r>
      <w:r w:rsidR="00D15E14" w:rsidRPr="00D21E4F">
        <w:rPr>
          <w:rFonts w:ascii="Times" w:hAnsi="Times"/>
        </w:rPr>
        <w:t>A low</w:t>
      </w:r>
      <w:r w:rsidR="00410329" w:rsidRPr="00D21E4F">
        <w:rPr>
          <w:rFonts w:ascii="Times" w:hAnsi="Times"/>
        </w:rPr>
        <w:t xml:space="preserve"> CD4 </w:t>
      </w:r>
      <w:r w:rsidR="005A0A82" w:rsidRPr="00D21E4F">
        <w:rPr>
          <w:rFonts w:ascii="Times" w:hAnsi="Times"/>
        </w:rPr>
        <w:t xml:space="preserve">cell </w:t>
      </w:r>
      <w:r w:rsidR="00410329" w:rsidRPr="00D21E4F">
        <w:rPr>
          <w:rFonts w:ascii="Times" w:hAnsi="Times"/>
        </w:rPr>
        <w:t xml:space="preserve">count, a marker </w:t>
      </w:r>
      <w:r w:rsidR="002723AC" w:rsidRPr="00D21E4F">
        <w:rPr>
          <w:rFonts w:ascii="Times" w:hAnsi="Times"/>
        </w:rPr>
        <w:t>for</w:t>
      </w:r>
      <w:r w:rsidR="00410329" w:rsidRPr="00D21E4F">
        <w:rPr>
          <w:rFonts w:ascii="Times" w:hAnsi="Times"/>
        </w:rPr>
        <w:t xml:space="preserve"> </w:t>
      </w:r>
      <w:r w:rsidR="007C1C1A" w:rsidRPr="00D21E4F">
        <w:rPr>
          <w:rFonts w:ascii="Times" w:hAnsi="Times"/>
        </w:rPr>
        <w:t>weaker</w:t>
      </w:r>
      <w:r w:rsidR="00410329" w:rsidRPr="00D21E4F">
        <w:rPr>
          <w:rFonts w:ascii="Times" w:hAnsi="Times"/>
        </w:rPr>
        <w:t xml:space="preserve"> immun</w:t>
      </w:r>
      <w:r w:rsidR="006A02A6" w:rsidRPr="00D21E4F">
        <w:rPr>
          <w:rFonts w:ascii="Times" w:hAnsi="Times"/>
        </w:rPr>
        <w:t>e</w:t>
      </w:r>
      <w:r w:rsidR="00410329" w:rsidRPr="00D21E4F">
        <w:rPr>
          <w:rFonts w:ascii="Times" w:hAnsi="Times"/>
        </w:rPr>
        <w:t xml:space="preserve"> status, </w:t>
      </w:r>
      <w:r w:rsidR="00470B07" w:rsidRPr="00D21E4F">
        <w:rPr>
          <w:rFonts w:ascii="Times" w:hAnsi="Times"/>
        </w:rPr>
        <w:t>has</w:t>
      </w:r>
      <w:r w:rsidR="00410329" w:rsidRPr="00D21E4F">
        <w:rPr>
          <w:rFonts w:ascii="Times" w:hAnsi="Times"/>
        </w:rPr>
        <w:t xml:space="preserve"> been significantly associated with hearing impairment and tympanic membrane perforations</w:t>
      </w:r>
      <w:r w:rsidR="00575696" w:rsidRPr="00D21E4F">
        <w:rPr>
          <w:rFonts w:ascii="Times" w:hAnsi="Times"/>
        </w:rPr>
        <w:t xml:space="preserve"> </w:t>
      </w:r>
      <w:r w:rsidR="0079109F" w:rsidRPr="00D21E4F">
        <w:rPr>
          <w:rFonts w:ascii="Times" w:hAnsi="Times"/>
        </w:rPr>
        <w:fldChar w:fldCharType="begin">
          <w:fldData xml:space="preserve">PEVuZE5vdGU+PENpdGU+PEF1dGhvcj5DaGFvPC9BdXRob3I+PFllYXI+MjAxMjwvWWVhcj48UmVj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aGFvPC9BdXRob3I+PFllYXI+MjAxMjwvWWVhcj48UmVj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79109F" w:rsidRPr="00D21E4F">
        <w:rPr>
          <w:rFonts w:ascii="Times" w:hAnsi="Times"/>
        </w:rPr>
      </w:r>
      <w:r w:rsidR="0079109F" w:rsidRPr="00D21E4F">
        <w:rPr>
          <w:rFonts w:ascii="Times" w:hAnsi="Times"/>
        </w:rPr>
        <w:fldChar w:fldCharType="separate"/>
      </w:r>
      <w:r w:rsidR="008D4CCC" w:rsidRPr="00D21E4F">
        <w:rPr>
          <w:rFonts w:ascii="Times" w:hAnsi="Times"/>
          <w:noProof/>
        </w:rPr>
        <w:t>[11, 35, 36]</w:t>
      </w:r>
      <w:r w:rsidR="0079109F" w:rsidRPr="00D21E4F">
        <w:rPr>
          <w:rFonts w:ascii="Times" w:hAnsi="Times"/>
        </w:rPr>
        <w:fldChar w:fldCharType="end"/>
      </w:r>
      <w:r w:rsidR="00575696" w:rsidRPr="00D21E4F">
        <w:rPr>
          <w:rFonts w:ascii="Times" w:hAnsi="Times"/>
        </w:rPr>
        <w:t>.</w:t>
      </w:r>
      <w:r w:rsidR="00533415" w:rsidRPr="00D21E4F">
        <w:rPr>
          <w:rFonts w:ascii="Times" w:hAnsi="Times"/>
        </w:rPr>
        <w:t xml:space="preserve"> </w:t>
      </w:r>
      <w:r w:rsidR="00414022" w:rsidRPr="00D21E4F">
        <w:rPr>
          <w:rFonts w:ascii="Times" w:hAnsi="Times"/>
        </w:rPr>
        <w:t>On the other hand, viral load</w:t>
      </w:r>
      <w:r w:rsidR="00836684" w:rsidRPr="00D21E4F">
        <w:rPr>
          <w:rFonts w:ascii="Times" w:hAnsi="Times"/>
        </w:rPr>
        <w:t xml:space="preserve"> has conflicting results, partly due to </w:t>
      </w:r>
      <w:r w:rsidR="00B555F8" w:rsidRPr="00D21E4F">
        <w:rPr>
          <w:rFonts w:ascii="Times" w:hAnsi="Times"/>
        </w:rPr>
        <w:t>inconsistent</w:t>
      </w:r>
      <w:r w:rsidR="00836684" w:rsidRPr="00D21E4F">
        <w:rPr>
          <w:rFonts w:ascii="Times" w:hAnsi="Times"/>
        </w:rPr>
        <w:t xml:space="preserve"> cutoffs of copies per ml to determine </w:t>
      </w:r>
      <w:r w:rsidR="00A528DA" w:rsidRPr="00D21E4F">
        <w:rPr>
          <w:rFonts w:ascii="Times" w:hAnsi="Times"/>
        </w:rPr>
        <w:t xml:space="preserve">levels of </w:t>
      </w:r>
      <w:r w:rsidR="00DE4BC8" w:rsidRPr="00D21E4F">
        <w:rPr>
          <w:rFonts w:ascii="Times" w:hAnsi="Times"/>
        </w:rPr>
        <w:t xml:space="preserve">viral </w:t>
      </w:r>
      <w:r w:rsidR="00836684" w:rsidRPr="00D21E4F">
        <w:rPr>
          <w:rFonts w:ascii="Times" w:hAnsi="Times"/>
        </w:rPr>
        <w:t xml:space="preserve">suppression. For example, </w:t>
      </w:r>
      <w:proofErr w:type="spellStart"/>
      <w:r w:rsidR="00050A44" w:rsidRPr="00D21E4F">
        <w:rPr>
          <w:rFonts w:ascii="Times" w:hAnsi="Times"/>
        </w:rPr>
        <w:t>Buriti</w:t>
      </w:r>
      <w:proofErr w:type="spellEnd"/>
      <w:r w:rsidR="00050A44" w:rsidRPr="00D21E4F">
        <w:rPr>
          <w:rFonts w:ascii="Times" w:hAnsi="Times"/>
        </w:rPr>
        <w:t xml:space="preserve"> et al.</w:t>
      </w:r>
      <w:r w:rsidR="00191170" w:rsidRPr="00D21E4F">
        <w:rPr>
          <w:rFonts w:ascii="Times" w:hAnsi="Times"/>
        </w:rPr>
        <w:t xml:space="preserve"> found</w:t>
      </w:r>
      <w:r w:rsidR="00444C97" w:rsidRPr="00D21E4F">
        <w:rPr>
          <w:rFonts w:ascii="Times" w:hAnsi="Times"/>
        </w:rPr>
        <w:t xml:space="preserve"> a</w:t>
      </w:r>
      <w:r w:rsidR="000E7E46" w:rsidRPr="00D21E4F">
        <w:rPr>
          <w:rFonts w:ascii="Times" w:hAnsi="Times"/>
        </w:rPr>
        <w:t xml:space="preserve"> direct correlation between hearing loss and </w:t>
      </w:r>
      <w:r w:rsidR="00254DFA" w:rsidRPr="00D21E4F">
        <w:rPr>
          <w:rFonts w:ascii="Times" w:hAnsi="Times"/>
        </w:rPr>
        <w:t>viral load</w:t>
      </w:r>
      <w:r w:rsidR="00E87B21" w:rsidRPr="00D21E4F">
        <w:rPr>
          <w:rFonts w:ascii="Times" w:hAnsi="Times"/>
        </w:rPr>
        <w:t xml:space="preserve"> in Brazil</w:t>
      </w:r>
      <w:r w:rsidR="00575696" w:rsidRPr="00D21E4F">
        <w:rPr>
          <w:rFonts w:ascii="Times" w:hAnsi="Times"/>
        </w:rPr>
        <w:t xml:space="preserve"> </w:t>
      </w:r>
      <w:r w:rsidR="00514F66" w:rsidRPr="00D21E4F">
        <w:rPr>
          <w:rFonts w:ascii="Times" w:hAnsi="Times"/>
        </w:rPr>
        <w:fldChar w:fldCharType="begin"/>
      </w:r>
      <w:r w:rsidR="008D4CCC" w:rsidRPr="00D21E4F">
        <w:rPr>
          <w:rFonts w:ascii="Times" w:hAnsi="Times"/>
        </w:rPr>
        <w:instrText xml:space="preserve"> ADDIN EN.CITE &lt;EndNote&gt;&lt;Cite&gt;&lt;Author&gt;Buriti&lt;/Author&gt;&lt;Year&gt;2013&lt;/Year&gt;&lt;RecNum&gt;428&lt;/RecNum&gt;&lt;DisplayText&gt;[7]&lt;/DisplayText&gt;&lt;record&gt;&lt;rec-number&gt;428&lt;/rec-number&gt;&lt;foreign-keys&gt;&lt;key app="EN" db-id="erv2wfedqdwfwse9w5h5dr9cf529pwx55252" timestamp="1634574390"&gt;428&lt;/key&gt;&lt;/foreign-keys&gt;&lt;ref-type name="Journal Article"&gt;17&lt;/ref-type&gt;&lt;contributors&gt;&lt;authors&gt;&lt;author&gt;Buriti, A. K.&lt;/author&gt;&lt;author&gt;Oliveira, S. H.&lt;/author&gt;&lt;author&gt;Muniz, L. F.&lt;/author&gt;&lt;/authors&gt;&lt;/contributors&gt;&lt;auth-address&gt;Universidade Federal da Paraiba, Joao PessoaPB, Brazil, Universidade Federal da Paraiba - UFPB - Joao Pessoa (PB), Brazil.&amp;#xD;Universidade Federal de Pernambuco, RecifePE, Brazil, Universidade Federal de Pernambuco - UFPE - Recife (PE), Brazil.&lt;/auth-address&gt;&lt;titles&gt;&lt;title&gt;Hearing loss in children with HIV/AIDS&lt;/title&gt;&lt;secondary-title&gt;Codas&lt;/secondary-title&gt;&lt;/titles&gt;&lt;periodical&gt;&lt;full-title&gt;Codas&lt;/full-title&gt;&lt;/periodical&gt;&lt;pages&gt;513-520&lt;/pages&gt;&lt;volume&gt;25&lt;/volume&gt;&lt;number&gt;6&lt;/number&gt;&lt;edition&gt;2014/03/15&lt;/edition&gt;&lt;dates&gt;&lt;year&gt;2013&lt;/year&gt;&lt;/dates&gt;&lt;isbn&gt;2317-1782 (Electronic)&amp;#xD;2317-1782 (Linking)&lt;/isbn&gt;&lt;accession-num&gt;24626969&lt;/accession-num&gt;&lt;urls&gt;&lt;related-urls&gt;&lt;url&gt;https://www.ncbi.nlm.nih.gov/pubmed/24626969&lt;/url&gt;&lt;/related-urls&gt;&lt;/urls&gt;&lt;electronic-resource-num&gt;10.1590/S2317-17822013.05000013&lt;/electronic-resource-num&gt;&lt;/record&gt;&lt;/Cite&gt;&lt;/EndNote&gt;</w:instrText>
      </w:r>
      <w:r w:rsidR="00514F66" w:rsidRPr="00D21E4F">
        <w:rPr>
          <w:rFonts w:ascii="Times" w:hAnsi="Times"/>
        </w:rPr>
        <w:fldChar w:fldCharType="separate"/>
      </w:r>
      <w:r w:rsidR="008D4CCC" w:rsidRPr="00D21E4F">
        <w:rPr>
          <w:rFonts w:ascii="Times" w:hAnsi="Times"/>
          <w:noProof/>
        </w:rPr>
        <w:t>[7]</w:t>
      </w:r>
      <w:r w:rsidR="00514F66" w:rsidRPr="00D21E4F">
        <w:rPr>
          <w:rFonts w:ascii="Times" w:hAnsi="Times"/>
        </w:rPr>
        <w:fldChar w:fldCharType="end"/>
      </w:r>
      <w:r w:rsidR="00575696" w:rsidRPr="00D21E4F">
        <w:rPr>
          <w:rFonts w:ascii="Times" w:hAnsi="Times"/>
        </w:rPr>
        <w:t>,</w:t>
      </w:r>
      <w:r w:rsidR="00B87D8D" w:rsidRPr="00D21E4F">
        <w:rPr>
          <w:rFonts w:ascii="Times" w:hAnsi="Times"/>
        </w:rPr>
        <w:t xml:space="preserve"> </w:t>
      </w:r>
      <w:r w:rsidR="00F673DF" w:rsidRPr="00D21E4F">
        <w:rPr>
          <w:rFonts w:ascii="Times" w:hAnsi="Times"/>
        </w:rPr>
        <w:t xml:space="preserve">and Chao et al. actually </w:t>
      </w:r>
      <w:r w:rsidR="005B1B58" w:rsidRPr="00D21E4F">
        <w:rPr>
          <w:rFonts w:ascii="Times" w:hAnsi="Times"/>
        </w:rPr>
        <w:t>noted</w:t>
      </w:r>
      <w:r w:rsidR="00F673DF" w:rsidRPr="00D21E4F">
        <w:rPr>
          <w:rFonts w:ascii="Times" w:hAnsi="Times"/>
        </w:rPr>
        <w:t xml:space="preserve"> an inverse relationship in Peru</w:t>
      </w:r>
      <w:r w:rsidR="00575696" w:rsidRPr="00D21E4F">
        <w:rPr>
          <w:rFonts w:ascii="Times" w:hAnsi="Times"/>
        </w:rPr>
        <w:t xml:space="preserve"> </w:t>
      </w:r>
      <w:r w:rsidR="00514F66" w:rsidRPr="00D21E4F">
        <w:rPr>
          <w:rFonts w:ascii="Times" w:hAnsi="Times"/>
        </w:rPr>
        <w:fldChar w:fldCharType="begin"/>
      </w:r>
      <w:r w:rsidR="008D4CCC" w:rsidRPr="00D21E4F">
        <w:rPr>
          <w:rFonts w:ascii="Times" w:hAnsi="Times"/>
        </w:rPr>
        <w:instrText xml:space="preserve"> ADDIN EN.CITE &lt;EndNote&gt;&lt;Cite&gt;&lt;Author&gt;Chao&lt;/Author&gt;&lt;Year&gt;2012&lt;/Year&gt;&lt;RecNum&gt;415&lt;/RecNum&gt;&lt;DisplayText&gt;[11]&lt;/DisplayText&gt;&lt;record&gt;&lt;rec-number&gt;415&lt;/rec-number&gt;&lt;foreign-keys&gt;&lt;key app="EN" db-id="erv2wfedqdwfwse9w5h5dr9cf529pwx55252" timestamp="1634532109"&gt;415&lt;/key&gt;&lt;/foreign-keys&gt;&lt;ref-type name="Journal Article"&gt;17&lt;/ref-type&gt;&lt;contributors&gt;&lt;authors&gt;&lt;author&gt;Chao, C. K.&lt;/author&gt;&lt;author&gt;Czechowicz, J. A.&lt;/author&gt;&lt;author&gt;Messner, A. H.&lt;/author&gt;&lt;author&gt;Alarcon, J.&lt;/author&gt;&lt;author&gt;Kolevic Roca, L.&lt;/author&gt;&lt;author&gt;Larragan Rodriguez, M. M.&lt;/author&gt;&lt;author&gt;Gutierrez Villafuerte, C.&lt;/author&gt;&lt;author&gt;Montano, S. M.&lt;/author&gt;&lt;author&gt;Zunt, J. R.&lt;/author&gt;&lt;/authors&gt;&lt;/contributors&gt;&lt;auth-address&gt;Department of Otolaryngology-Head and Neck Surgery, Stanford University School of Medicine, Stanford, California, USA.&lt;/auth-address&gt;&lt;titles&gt;&lt;title&gt;High prevalence of hearing impairment in HIV-infected Peruvian children&lt;/title&gt;&lt;secondary-title&gt;Otolaryngol Head Neck Surg&lt;/secondary-title&gt;&lt;/titles&gt;&lt;periodical&gt;&lt;full-title&gt;Otolaryngol Head Neck Surg&lt;/full-title&gt;&lt;/periodical&gt;&lt;pages&gt;259-65&lt;/pages&gt;&lt;volume&gt;146&lt;/volume&gt;&lt;number&gt;2&lt;/number&gt;&lt;edition&gt;2011/12/01&lt;/edition&gt;&lt;keywords&gt;&lt;keyword&gt;Child&lt;/keyword&gt;&lt;keyword&gt;Child, Preschool&lt;/keyword&gt;&lt;keyword&gt;Cross-Sectional Studies&lt;/keyword&gt;&lt;keyword&gt;Female&lt;/keyword&gt;&lt;keyword&gt;HIV Infections/*complications&lt;/keyword&gt;&lt;keyword&gt;Hearing Loss/*complications/*epidemiology&lt;/keyword&gt;&lt;keyword&gt;Humans&lt;/keyword&gt;&lt;keyword&gt;Male&lt;/keyword&gt;&lt;keyword&gt;Peru/epidemiology&lt;/keyword&gt;&lt;keyword&gt;Prevalence&lt;/keyword&gt;&lt;keyword&gt;Risk Factors&lt;/keyword&gt;&lt;keyword&gt;Hiv&lt;/keyword&gt;&lt;keyword&gt;Peru&lt;/keyword&gt;&lt;keyword&gt;hearing impairment&lt;/keyword&gt;&lt;/keywords&gt;&lt;dates&gt;&lt;year&gt;2012&lt;/year&gt;&lt;pub-dates&gt;&lt;date&gt;Feb&lt;/date&gt;&lt;/pub-dates&gt;&lt;/dates&gt;&lt;isbn&gt;1097-6817 (Electronic)&amp;#xD;0194-5998 (Linking)&lt;/isbn&gt;&lt;accession-num&gt;22128111&lt;/accession-num&gt;&lt;urls&gt;&lt;related-urls&gt;&lt;url&gt;https://www.ncbi.nlm.nih.gov/pubmed/22128111&lt;/url&gt;&lt;/related-urls&gt;&lt;/urls&gt;&lt;custom2&gt;PMC3593743&lt;/custom2&gt;&lt;electronic-resource-num&gt;10.1177/0194599811429271&lt;/electronic-resource-num&gt;&lt;/record&gt;&lt;/Cite&gt;&lt;/EndNote&gt;</w:instrText>
      </w:r>
      <w:r w:rsidR="00514F66" w:rsidRPr="00D21E4F">
        <w:rPr>
          <w:rFonts w:ascii="Times" w:hAnsi="Times"/>
        </w:rPr>
        <w:fldChar w:fldCharType="separate"/>
      </w:r>
      <w:r w:rsidR="008D4CCC" w:rsidRPr="00D21E4F">
        <w:rPr>
          <w:rFonts w:ascii="Times" w:hAnsi="Times"/>
          <w:noProof/>
        </w:rPr>
        <w:t>[11]</w:t>
      </w:r>
      <w:r w:rsidR="00514F66" w:rsidRPr="00D21E4F">
        <w:rPr>
          <w:rFonts w:ascii="Times" w:hAnsi="Times"/>
        </w:rPr>
        <w:fldChar w:fldCharType="end"/>
      </w:r>
      <w:r w:rsidR="00575696" w:rsidRPr="00D21E4F">
        <w:rPr>
          <w:rFonts w:ascii="Times" w:hAnsi="Times"/>
        </w:rPr>
        <w:t>.</w:t>
      </w:r>
      <w:r w:rsidR="00A528DA" w:rsidRPr="00D21E4F">
        <w:rPr>
          <w:rFonts w:ascii="Times" w:hAnsi="Times"/>
        </w:rPr>
        <w:t xml:space="preserve"> </w:t>
      </w:r>
      <w:r w:rsidR="00F673DF" w:rsidRPr="00D21E4F">
        <w:rPr>
          <w:rFonts w:ascii="Times" w:hAnsi="Times"/>
        </w:rPr>
        <w:t>Our</w:t>
      </w:r>
      <w:r w:rsidR="00B87D8D" w:rsidRPr="00D21E4F">
        <w:rPr>
          <w:rFonts w:ascii="Times" w:hAnsi="Times"/>
        </w:rPr>
        <w:t xml:space="preserve"> study</w:t>
      </w:r>
      <w:r w:rsidR="006930D8" w:rsidRPr="00D21E4F">
        <w:rPr>
          <w:rFonts w:ascii="Times" w:hAnsi="Times"/>
        </w:rPr>
        <w:t xml:space="preserve"> </w:t>
      </w:r>
      <w:r w:rsidR="00A528DA" w:rsidRPr="00D21E4F">
        <w:rPr>
          <w:rFonts w:ascii="Times" w:hAnsi="Times"/>
        </w:rPr>
        <w:t>is</w:t>
      </w:r>
      <w:r w:rsidR="00E46FD7" w:rsidRPr="00D21E4F">
        <w:rPr>
          <w:rFonts w:ascii="Times" w:hAnsi="Times"/>
        </w:rPr>
        <w:t xml:space="preserve"> </w:t>
      </w:r>
      <w:r w:rsidR="00AD3B42" w:rsidRPr="00D21E4F">
        <w:rPr>
          <w:rFonts w:ascii="Times" w:hAnsi="Times"/>
        </w:rPr>
        <w:t>consistent</w:t>
      </w:r>
      <w:r w:rsidR="00E46FD7" w:rsidRPr="00D21E4F">
        <w:rPr>
          <w:rFonts w:ascii="Times" w:hAnsi="Times"/>
        </w:rPr>
        <w:t xml:space="preserve"> </w:t>
      </w:r>
      <w:r w:rsidR="009E23C4" w:rsidRPr="00D21E4F">
        <w:rPr>
          <w:rFonts w:ascii="Times" w:hAnsi="Times"/>
        </w:rPr>
        <w:t>with</w:t>
      </w:r>
      <w:r w:rsidR="00AC1223" w:rsidRPr="00D21E4F">
        <w:rPr>
          <w:rFonts w:ascii="Times" w:hAnsi="Times"/>
        </w:rPr>
        <w:t xml:space="preserve"> </w:t>
      </w:r>
      <w:r w:rsidR="00F673DF" w:rsidRPr="00D21E4F">
        <w:rPr>
          <w:rFonts w:ascii="Times" w:hAnsi="Times"/>
        </w:rPr>
        <w:lastRenderedPageBreak/>
        <w:t>most</w:t>
      </w:r>
      <w:r w:rsidR="00DB6105" w:rsidRPr="00D21E4F">
        <w:rPr>
          <w:rFonts w:ascii="Times" w:hAnsi="Times"/>
        </w:rPr>
        <w:t xml:space="preserve"> </w:t>
      </w:r>
      <w:r w:rsidR="00F501C5" w:rsidRPr="00D21E4F">
        <w:rPr>
          <w:rFonts w:ascii="Times" w:hAnsi="Times"/>
        </w:rPr>
        <w:t xml:space="preserve">recent </w:t>
      </w:r>
      <w:r w:rsidR="00DC374B" w:rsidRPr="00D21E4F">
        <w:rPr>
          <w:rFonts w:ascii="Times" w:hAnsi="Times"/>
        </w:rPr>
        <w:t>reports</w:t>
      </w:r>
      <w:r w:rsidR="0010401D" w:rsidRPr="00D21E4F">
        <w:rPr>
          <w:rFonts w:ascii="Times" w:hAnsi="Times"/>
        </w:rPr>
        <w:t xml:space="preserve">, which revealed </w:t>
      </w:r>
      <w:r w:rsidR="008C4B89" w:rsidRPr="00D21E4F">
        <w:rPr>
          <w:rFonts w:ascii="Times" w:hAnsi="Times"/>
        </w:rPr>
        <w:t>no significant association</w:t>
      </w:r>
      <w:r w:rsidR="0010401D" w:rsidRPr="00D21E4F">
        <w:rPr>
          <w:rFonts w:ascii="Times" w:hAnsi="Times"/>
        </w:rPr>
        <w:t xml:space="preserve"> between viral load and </w:t>
      </w:r>
      <w:r w:rsidR="00615465" w:rsidRPr="00D21E4F">
        <w:rPr>
          <w:rFonts w:ascii="Times" w:hAnsi="Times"/>
        </w:rPr>
        <w:t>hearing impairment</w:t>
      </w:r>
      <w:r w:rsidR="0092687A" w:rsidRPr="00D21E4F">
        <w:rPr>
          <w:rFonts w:ascii="Times" w:hAnsi="Times"/>
        </w:rPr>
        <w:t xml:space="preserve"> in Mexico, Malawi, and South Africa</w:t>
      </w:r>
      <w:r w:rsidR="00575696" w:rsidRPr="00D21E4F">
        <w:rPr>
          <w:rFonts w:ascii="Times" w:hAnsi="Times"/>
        </w:rPr>
        <w:t xml:space="preserve"> </w:t>
      </w:r>
      <w:r w:rsidR="002453B5" w:rsidRPr="00D21E4F">
        <w:rPr>
          <w:rFonts w:ascii="Times" w:hAnsi="Times"/>
        </w:rPr>
        <w:fldChar w:fldCharType="begin">
          <w:fldData xml:space="preserve">PEVuZE5vdGU+PENpdGU+PEF1dGhvcj5QYWxhY2lvczwvQXV0aG9yPjxZZWFyPjIwMDg8L1llYXI+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QYWxhY2lvczwvQXV0aG9yPjxZZWFyPjIwMDg8L1llYXI+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2453B5" w:rsidRPr="00D21E4F">
        <w:rPr>
          <w:rFonts w:ascii="Times" w:hAnsi="Times"/>
        </w:rPr>
      </w:r>
      <w:r w:rsidR="002453B5" w:rsidRPr="00D21E4F">
        <w:rPr>
          <w:rFonts w:ascii="Times" w:hAnsi="Times"/>
        </w:rPr>
        <w:fldChar w:fldCharType="separate"/>
      </w:r>
      <w:r w:rsidR="008D4CCC" w:rsidRPr="00D21E4F">
        <w:rPr>
          <w:rFonts w:ascii="Times" w:hAnsi="Times"/>
          <w:noProof/>
        </w:rPr>
        <w:t>[7, 8, 10, 12]</w:t>
      </w:r>
      <w:r w:rsidR="002453B5" w:rsidRPr="00D21E4F">
        <w:rPr>
          <w:rFonts w:ascii="Times" w:hAnsi="Times"/>
        </w:rPr>
        <w:fldChar w:fldCharType="end"/>
      </w:r>
      <w:r w:rsidR="00575696" w:rsidRPr="00D21E4F">
        <w:rPr>
          <w:rFonts w:ascii="Times" w:hAnsi="Times"/>
        </w:rPr>
        <w:t>.</w:t>
      </w:r>
      <w:r w:rsidR="00DB40A8" w:rsidRPr="00D21E4F">
        <w:rPr>
          <w:rFonts w:ascii="Times" w:hAnsi="Times"/>
        </w:rPr>
        <w:t xml:space="preserve"> </w:t>
      </w:r>
    </w:p>
    <w:p w14:paraId="1EFFC83B" w14:textId="7943D7FF" w:rsidR="002C581F" w:rsidRPr="00D21E4F" w:rsidRDefault="00532665" w:rsidP="002C581F">
      <w:pPr>
        <w:spacing w:line="480" w:lineRule="auto"/>
        <w:ind w:firstLine="360"/>
        <w:rPr>
          <w:rFonts w:ascii="Times" w:hAnsi="Times"/>
        </w:rPr>
      </w:pPr>
      <w:r w:rsidRPr="00D21E4F">
        <w:rPr>
          <w:rFonts w:ascii="Times" w:hAnsi="Times"/>
        </w:rPr>
        <w:t>Moreover</w:t>
      </w:r>
      <w:r w:rsidR="00346A0D" w:rsidRPr="00D21E4F">
        <w:rPr>
          <w:rFonts w:ascii="Times" w:hAnsi="Times"/>
        </w:rPr>
        <w:t xml:space="preserve">, </w:t>
      </w:r>
      <w:r w:rsidR="00CD3A9F" w:rsidRPr="00D21E4F">
        <w:rPr>
          <w:rFonts w:ascii="Times" w:hAnsi="Times"/>
        </w:rPr>
        <w:t xml:space="preserve">the lack of correlation between </w:t>
      </w:r>
      <w:r w:rsidR="007020A9" w:rsidRPr="00D21E4F">
        <w:rPr>
          <w:rFonts w:ascii="Times" w:hAnsi="Times"/>
        </w:rPr>
        <w:t xml:space="preserve">HAART </w:t>
      </w:r>
      <w:r w:rsidR="00C623E1" w:rsidRPr="00D21E4F">
        <w:rPr>
          <w:rFonts w:ascii="Times" w:hAnsi="Times"/>
        </w:rPr>
        <w:t>and</w:t>
      </w:r>
      <w:r w:rsidR="007020A9" w:rsidRPr="00D21E4F">
        <w:rPr>
          <w:rFonts w:ascii="Times" w:hAnsi="Times"/>
        </w:rPr>
        <w:t xml:space="preserve"> hearing impairment</w:t>
      </w:r>
      <w:r w:rsidR="0013249F" w:rsidRPr="00D21E4F">
        <w:rPr>
          <w:rFonts w:ascii="Times" w:hAnsi="Times"/>
        </w:rPr>
        <w:t xml:space="preserve"> </w:t>
      </w:r>
      <w:r w:rsidR="00A15612" w:rsidRPr="00D21E4F">
        <w:rPr>
          <w:rFonts w:ascii="Times" w:hAnsi="Times"/>
        </w:rPr>
        <w:t xml:space="preserve">has been </w:t>
      </w:r>
      <w:r w:rsidR="00161C43" w:rsidRPr="00D21E4F">
        <w:rPr>
          <w:rFonts w:ascii="Times" w:hAnsi="Times"/>
        </w:rPr>
        <w:t>well-documented in</w:t>
      </w:r>
      <w:r w:rsidR="00187AAA" w:rsidRPr="00D21E4F">
        <w:rPr>
          <w:rFonts w:ascii="Times" w:hAnsi="Times"/>
        </w:rPr>
        <w:t xml:space="preserve"> the</w:t>
      </w:r>
      <w:r w:rsidR="00161C43" w:rsidRPr="00D21E4F">
        <w:rPr>
          <w:rFonts w:ascii="Times" w:hAnsi="Times"/>
        </w:rPr>
        <w:t xml:space="preserve"> literature</w:t>
      </w:r>
      <w:r w:rsidR="00575696" w:rsidRPr="00D21E4F">
        <w:rPr>
          <w:rFonts w:ascii="Times" w:hAnsi="Times"/>
        </w:rPr>
        <w:t xml:space="preserve"> </w:t>
      </w:r>
      <w:r w:rsidR="00017845" w:rsidRPr="00D21E4F">
        <w:rPr>
          <w:rFonts w:ascii="Times" w:hAnsi="Times"/>
        </w:rPr>
        <w:fldChar w:fldCharType="begin">
          <w:fldData xml:space="preserve">PEVuZE5vdGU+PENpdGU+PEF1dGhvcj5DaGFvPC9BdXRob3I+PFllYXI+MjAxMjwvWWVhcj48UmVj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aGFvPC9BdXRob3I+PFllYXI+MjAxMjwvWWVhcj48UmVj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017845" w:rsidRPr="00D21E4F">
        <w:rPr>
          <w:rFonts w:ascii="Times" w:hAnsi="Times"/>
        </w:rPr>
      </w:r>
      <w:r w:rsidR="00017845" w:rsidRPr="00D21E4F">
        <w:rPr>
          <w:rFonts w:ascii="Times" w:hAnsi="Times"/>
        </w:rPr>
        <w:fldChar w:fldCharType="separate"/>
      </w:r>
      <w:r w:rsidR="008D4CCC" w:rsidRPr="00D21E4F">
        <w:rPr>
          <w:rFonts w:ascii="Times" w:hAnsi="Times"/>
          <w:noProof/>
        </w:rPr>
        <w:t>[8, 9, 11, 13]</w:t>
      </w:r>
      <w:r w:rsidR="00017845" w:rsidRPr="00D21E4F">
        <w:rPr>
          <w:rFonts w:ascii="Times" w:hAnsi="Times"/>
        </w:rPr>
        <w:fldChar w:fldCharType="end"/>
      </w:r>
      <w:r w:rsidR="00575696" w:rsidRPr="00D21E4F">
        <w:rPr>
          <w:rFonts w:ascii="Times" w:hAnsi="Times"/>
        </w:rPr>
        <w:t>.</w:t>
      </w:r>
      <w:r w:rsidR="003A180D" w:rsidRPr="00D21E4F">
        <w:rPr>
          <w:rFonts w:ascii="Times" w:hAnsi="Times"/>
        </w:rPr>
        <w:t xml:space="preserve"> </w:t>
      </w:r>
      <w:r w:rsidR="00203D5A" w:rsidRPr="00D21E4F">
        <w:rPr>
          <w:rFonts w:ascii="Times" w:hAnsi="Times"/>
        </w:rPr>
        <w:t>While some studies</w:t>
      </w:r>
      <w:r w:rsidR="009C556A" w:rsidRPr="00D21E4F">
        <w:rPr>
          <w:rFonts w:ascii="Times" w:hAnsi="Times"/>
        </w:rPr>
        <w:t xml:space="preserve"> </w:t>
      </w:r>
      <w:r w:rsidR="00C627B7" w:rsidRPr="00D21E4F">
        <w:rPr>
          <w:rFonts w:ascii="Times" w:hAnsi="Times"/>
        </w:rPr>
        <w:t>demonstrate</w:t>
      </w:r>
      <w:r w:rsidR="00496FE2" w:rsidRPr="00D21E4F">
        <w:rPr>
          <w:rFonts w:ascii="Times" w:hAnsi="Times"/>
        </w:rPr>
        <w:t xml:space="preserve"> that longer </w:t>
      </w:r>
      <w:r w:rsidR="00BE692D" w:rsidRPr="00D21E4F">
        <w:rPr>
          <w:rFonts w:ascii="Times" w:hAnsi="Times"/>
        </w:rPr>
        <w:t xml:space="preserve">duration on HAART is associated with hearing impairment, there was </w:t>
      </w:r>
      <w:r w:rsidR="004C0743" w:rsidRPr="00D21E4F">
        <w:rPr>
          <w:rFonts w:ascii="Times" w:hAnsi="Times"/>
        </w:rPr>
        <w:t xml:space="preserve">no significant </w:t>
      </w:r>
      <w:r w:rsidR="008D1494" w:rsidRPr="00D21E4F">
        <w:rPr>
          <w:rFonts w:ascii="Times" w:hAnsi="Times"/>
        </w:rPr>
        <w:t>correlation</w:t>
      </w:r>
      <w:r w:rsidR="008301B4" w:rsidRPr="00D21E4F">
        <w:rPr>
          <w:rFonts w:ascii="Times" w:hAnsi="Times"/>
        </w:rPr>
        <w:t xml:space="preserve"> found</w:t>
      </w:r>
      <w:r w:rsidR="004C0743" w:rsidRPr="00D21E4F">
        <w:rPr>
          <w:rFonts w:ascii="Times" w:hAnsi="Times"/>
        </w:rPr>
        <w:t xml:space="preserve"> in our</w:t>
      </w:r>
      <w:r w:rsidR="008D1494" w:rsidRPr="00D21E4F">
        <w:rPr>
          <w:rFonts w:ascii="Times" w:hAnsi="Times"/>
        </w:rPr>
        <w:t xml:space="preserve"> cohort</w:t>
      </w:r>
      <w:r w:rsidR="00575696" w:rsidRPr="00D21E4F">
        <w:rPr>
          <w:rFonts w:ascii="Times" w:hAnsi="Times"/>
        </w:rPr>
        <w:t xml:space="preserve"> </w:t>
      </w:r>
      <w:r w:rsidR="00D2576A" w:rsidRPr="00D21E4F">
        <w:rPr>
          <w:rFonts w:ascii="Times" w:hAnsi="Times"/>
        </w:rPr>
        <w:fldChar w:fldCharType="begin">
          <w:fldData xml:space="preserve">PEVuZE5vdGU+PENpdGU+PEF1dGhvcj5OYWtrdTwvQXV0aG9yPjxZZWFyPjIwMTc8L1llYXI+PFJl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OYWtrdTwvQXV0aG9yPjxZZWFyPjIwMTc8L1llYXI+PFJl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D2576A" w:rsidRPr="00D21E4F">
        <w:rPr>
          <w:rFonts w:ascii="Times" w:hAnsi="Times"/>
        </w:rPr>
      </w:r>
      <w:r w:rsidR="00D2576A" w:rsidRPr="00D21E4F">
        <w:rPr>
          <w:rFonts w:ascii="Times" w:hAnsi="Times"/>
        </w:rPr>
        <w:fldChar w:fldCharType="separate"/>
      </w:r>
      <w:r w:rsidR="008D4CCC" w:rsidRPr="00D21E4F">
        <w:rPr>
          <w:rFonts w:ascii="Times" w:hAnsi="Times"/>
          <w:noProof/>
        </w:rPr>
        <w:t>[9, 11]</w:t>
      </w:r>
      <w:r w:rsidR="00D2576A" w:rsidRPr="00D21E4F">
        <w:rPr>
          <w:rFonts w:ascii="Times" w:hAnsi="Times"/>
        </w:rPr>
        <w:fldChar w:fldCharType="end"/>
      </w:r>
      <w:r w:rsidR="00575696" w:rsidRPr="00D21E4F">
        <w:rPr>
          <w:rFonts w:ascii="Times" w:hAnsi="Times"/>
        </w:rPr>
        <w:t>.</w:t>
      </w:r>
      <w:r w:rsidR="00DB40A8" w:rsidRPr="00D21E4F">
        <w:rPr>
          <w:rFonts w:ascii="Times" w:hAnsi="Times"/>
        </w:rPr>
        <w:t xml:space="preserve"> </w:t>
      </w:r>
      <w:r w:rsidR="007A0EC7" w:rsidRPr="00D21E4F">
        <w:rPr>
          <w:rFonts w:ascii="Times" w:hAnsi="Times"/>
        </w:rPr>
        <w:t xml:space="preserve">Longer </w:t>
      </w:r>
      <w:r w:rsidR="002A5886" w:rsidRPr="00D21E4F">
        <w:rPr>
          <w:rFonts w:ascii="Times" w:hAnsi="Times"/>
        </w:rPr>
        <w:t xml:space="preserve">HAART </w:t>
      </w:r>
      <w:r w:rsidR="007A0EC7" w:rsidRPr="00D21E4F">
        <w:rPr>
          <w:rFonts w:ascii="Times" w:hAnsi="Times"/>
        </w:rPr>
        <w:t>duration may serve as a marker</w:t>
      </w:r>
      <w:r w:rsidR="002A5886" w:rsidRPr="00D21E4F">
        <w:rPr>
          <w:rFonts w:ascii="Times" w:hAnsi="Times"/>
        </w:rPr>
        <w:t xml:space="preserve"> for later stages of HIV which have been associated </w:t>
      </w:r>
      <w:r w:rsidR="005001EA" w:rsidRPr="00D21E4F">
        <w:rPr>
          <w:rFonts w:ascii="Times" w:hAnsi="Times"/>
        </w:rPr>
        <w:t xml:space="preserve">with </w:t>
      </w:r>
      <w:r w:rsidR="00B53259" w:rsidRPr="00D21E4F">
        <w:rPr>
          <w:rFonts w:ascii="Times" w:hAnsi="Times"/>
        </w:rPr>
        <w:t>higher</w:t>
      </w:r>
      <w:r w:rsidR="006F0B67" w:rsidRPr="00D21E4F">
        <w:rPr>
          <w:rFonts w:ascii="Times" w:hAnsi="Times"/>
        </w:rPr>
        <w:t xml:space="preserve"> risks for hearing impairment and otitis media</w:t>
      </w:r>
      <w:r w:rsidR="00575696" w:rsidRPr="00D21E4F">
        <w:rPr>
          <w:rFonts w:ascii="Times" w:hAnsi="Times"/>
        </w:rPr>
        <w:t xml:space="preserve"> </w:t>
      </w:r>
      <w:r w:rsidR="00E525D2" w:rsidRPr="00D21E4F">
        <w:rPr>
          <w:rFonts w:ascii="Times" w:hAnsi="Times"/>
        </w:rPr>
        <w:fldChar w:fldCharType="begin">
          <w:fldData xml:space="preserve">PEVuZE5vdGU+PENpdGU+PEF1dGhvcj5FbnNpbms8L0F1dGhvcj48WWVhcj4yMDE3PC9ZZWFyPjxS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FbnNpbms8L0F1dGhvcj48WWVhcj4yMDE3PC9ZZWFyPjxS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E525D2" w:rsidRPr="00D21E4F">
        <w:rPr>
          <w:rFonts w:ascii="Times" w:hAnsi="Times"/>
        </w:rPr>
      </w:r>
      <w:r w:rsidR="00E525D2" w:rsidRPr="00D21E4F">
        <w:rPr>
          <w:rFonts w:ascii="Times" w:hAnsi="Times"/>
        </w:rPr>
        <w:fldChar w:fldCharType="separate"/>
      </w:r>
      <w:r w:rsidR="008D4CCC" w:rsidRPr="00D21E4F">
        <w:rPr>
          <w:rFonts w:ascii="Times" w:hAnsi="Times"/>
          <w:noProof/>
        </w:rPr>
        <w:t>[5, 8, 13]</w:t>
      </w:r>
      <w:r w:rsidR="00E525D2" w:rsidRPr="00D21E4F">
        <w:rPr>
          <w:rFonts w:ascii="Times" w:hAnsi="Times"/>
        </w:rPr>
        <w:fldChar w:fldCharType="end"/>
      </w:r>
      <w:r w:rsidR="00575696" w:rsidRPr="00D21E4F">
        <w:rPr>
          <w:rFonts w:ascii="Times" w:hAnsi="Times"/>
        </w:rPr>
        <w:t>.</w:t>
      </w:r>
      <w:r w:rsidR="00F90B3B" w:rsidRPr="00D21E4F">
        <w:rPr>
          <w:rFonts w:ascii="Times" w:hAnsi="Times"/>
        </w:rPr>
        <w:t xml:space="preserve"> At the same time, our findings suggest that </w:t>
      </w:r>
      <w:r w:rsidR="002F42F9" w:rsidRPr="00D21E4F">
        <w:rPr>
          <w:rFonts w:ascii="Times" w:hAnsi="Times"/>
        </w:rPr>
        <w:t xml:space="preserve">adherence to HAART </w:t>
      </w:r>
      <w:r w:rsidR="001805E9" w:rsidRPr="00D21E4F">
        <w:rPr>
          <w:rFonts w:ascii="Times" w:hAnsi="Times"/>
        </w:rPr>
        <w:t xml:space="preserve">is likely beneficial </w:t>
      </w:r>
      <w:r w:rsidR="00DD6D12" w:rsidRPr="00D21E4F">
        <w:rPr>
          <w:rFonts w:ascii="Times" w:hAnsi="Times"/>
        </w:rPr>
        <w:t>for</w:t>
      </w:r>
      <w:r w:rsidR="001805E9" w:rsidRPr="00D21E4F">
        <w:rPr>
          <w:rFonts w:ascii="Times" w:hAnsi="Times"/>
        </w:rPr>
        <w:t xml:space="preserve"> hearing health despite </w:t>
      </w:r>
      <w:r w:rsidR="000C0ABD" w:rsidRPr="00D21E4F">
        <w:rPr>
          <w:rFonts w:ascii="Times" w:hAnsi="Times"/>
        </w:rPr>
        <w:t>concerns for oto</w:t>
      </w:r>
      <w:r w:rsidR="00B80FFC" w:rsidRPr="00D21E4F">
        <w:rPr>
          <w:rFonts w:ascii="Times" w:hAnsi="Times"/>
        </w:rPr>
        <w:t>to</w:t>
      </w:r>
      <w:r w:rsidR="000C0ABD" w:rsidRPr="00D21E4F">
        <w:rPr>
          <w:rFonts w:ascii="Times" w:hAnsi="Times"/>
        </w:rPr>
        <w:t>xicit</w:t>
      </w:r>
      <w:r w:rsidR="008F1334" w:rsidRPr="00D21E4F">
        <w:rPr>
          <w:rFonts w:ascii="Times" w:hAnsi="Times"/>
        </w:rPr>
        <w:t>y</w:t>
      </w:r>
      <w:r w:rsidR="00575696" w:rsidRPr="00D21E4F">
        <w:rPr>
          <w:rFonts w:ascii="Times" w:hAnsi="Times"/>
        </w:rPr>
        <w:t xml:space="preserve"> </w:t>
      </w:r>
      <w:r w:rsidR="00B80FFC" w:rsidRPr="00D21E4F">
        <w:rPr>
          <w:rFonts w:ascii="Times" w:hAnsi="Times"/>
        </w:rPr>
        <w:fldChar w:fldCharType="begin">
          <w:fldData xml:space="preserve">PEVuZE5vdGU+PENpdGU+PEF1dGhvcj5NYXJyYTwvQXV0aG9yPjxZZWFyPjE5OTc8L1llYXI+PFJl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NYXJyYTwvQXV0aG9yPjxZZWFyPjE5OTc8L1llYXI+PFJl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B80FFC" w:rsidRPr="00D21E4F">
        <w:rPr>
          <w:rFonts w:ascii="Times" w:hAnsi="Times"/>
        </w:rPr>
      </w:r>
      <w:r w:rsidR="00B80FFC" w:rsidRPr="00D21E4F">
        <w:rPr>
          <w:rFonts w:ascii="Times" w:hAnsi="Times"/>
        </w:rPr>
        <w:fldChar w:fldCharType="separate"/>
      </w:r>
      <w:r w:rsidR="008D4CCC" w:rsidRPr="00D21E4F">
        <w:rPr>
          <w:rFonts w:ascii="Times" w:hAnsi="Times"/>
          <w:noProof/>
        </w:rPr>
        <w:t>[15-18]</w:t>
      </w:r>
      <w:r w:rsidR="00B80FFC" w:rsidRPr="00D21E4F">
        <w:rPr>
          <w:rFonts w:ascii="Times" w:hAnsi="Times"/>
        </w:rPr>
        <w:fldChar w:fldCharType="end"/>
      </w:r>
      <w:r w:rsidR="00575696" w:rsidRPr="00D21E4F">
        <w:rPr>
          <w:rFonts w:ascii="Times" w:hAnsi="Times"/>
        </w:rPr>
        <w:t>.</w:t>
      </w:r>
      <w:r w:rsidR="00B45C80" w:rsidRPr="00D21E4F">
        <w:rPr>
          <w:rFonts w:ascii="Times" w:hAnsi="Times"/>
        </w:rPr>
        <w:t xml:space="preserve"> </w:t>
      </w:r>
      <w:r w:rsidR="0089237D" w:rsidRPr="00D21E4F">
        <w:rPr>
          <w:rFonts w:ascii="Times" w:hAnsi="Times"/>
        </w:rPr>
        <w:t>T</w:t>
      </w:r>
      <w:r w:rsidR="00DC1F1E" w:rsidRPr="00D21E4F">
        <w:rPr>
          <w:rFonts w:ascii="Times" w:hAnsi="Times"/>
        </w:rPr>
        <w:t xml:space="preserve">he low prevalence of sensorineural and mixed hearing loss </w:t>
      </w:r>
      <w:r w:rsidR="007B38B7" w:rsidRPr="00D21E4F">
        <w:rPr>
          <w:rFonts w:ascii="Times" w:hAnsi="Times"/>
        </w:rPr>
        <w:t xml:space="preserve">in HIV-infected children </w:t>
      </w:r>
      <w:r w:rsidR="00BE3857" w:rsidRPr="00D21E4F">
        <w:rPr>
          <w:rFonts w:ascii="Times" w:hAnsi="Times"/>
        </w:rPr>
        <w:t xml:space="preserve">further </w:t>
      </w:r>
      <w:r w:rsidR="00CB1A28" w:rsidRPr="00D21E4F">
        <w:rPr>
          <w:rFonts w:ascii="Times" w:hAnsi="Times"/>
        </w:rPr>
        <w:t xml:space="preserve">suggests that hearing impairment is not </w:t>
      </w:r>
      <w:r w:rsidR="00EB10EB" w:rsidRPr="00D21E4F">
        <w:rPr>
          <w:rFonts w:ascii="Times" w:hAnsi="Times"/>
        </w:rPr>
        <w:t>primarily</w:t>
      </w:r>
      <w:r w:rsidR="00CB1A28" w:rsidRPr="00D21E4F">
        <w:rPr>
          <w:rFonts w:ascii="Times" w:hAnsi="Times"/>
        </w:rPr>
        <w:t xml:space="preserve"> </w:t>
      </w:r>
      <w:r w:rsidR="00BB6416" w:rsidRPr="00D21E4F">
        <w:rPr>
          <w:rFonts w:ascii="Times" w:hAnsi="Times"/>
        </w:rPr>
        <w:t>due</w:t>
      </w:r>
      <w:r w:rsidR="00EB10EB" w:rsidRPr="00D21E4F">
        <w:rPr>
          <w:rFonts w:ascii="Times" w:hAnsi="Times"/>
        </w:rPr>
        <w:t xml:space="preserve"> to</w:t>
      </w:r>
      <w:r w:rsidR="00CB1A28" w:rsidRPr="00D21E4F">
        <w:rPr>
          <w:rFonts w:ascii="Times" w:hAnsi="Times"/>
        </w:rPr>
        <w:t xml:space="preserve"> </w:t>
      </w:r>
      <w:r w:rsidR="00112A24" w:rsidRPr="00D21E4F">
        <w:rPr>
          <w:rFonts w:ascii="Times" w:hAnsi="Times"/>
        </w:rPr>
        <w:t>ototoxicity</w:t>
      </w:r>
      <w:r w:rsidR="00BB6416" w:rsidRPr="00D21E4F">
        <w:rPr>
          <w:rFonts w:ascii="Times" w:hAnsi="Times"/>
        </w:rPr>
        <w:t xml:space="preserve"> from HAART</w:t>
      </w:r>
      <w:r w:rsidR="00575696" w:rsidRPr="00D21E4F">
        <w:rPr>
          <w:rFonts w:ascii="Times" w:hAnsi="Times"/>
        </w:rPr>
        <w:t xml:space="preserve"> </w:t>
      </w:r>
      <w:r w:rsidR="00AE16ED" w:rsidRPr="00D21E4F">
        <w:rPr>
          <w:rFonts w:ascii="Times" w:hAnsi="Times"/>
        </w:rPr>
        <w:fldChar w:fldCharType="begin">
          <w:fldData xml:space="preserve">PEVuZE5vdGU+PENpdGU+PEF1dGhvcj5DaGFvPC9BdXRob3I+PFllYXI+MjAxMjwvWWVhcj48UmVj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DaGFvPC9BdXRob3I+PFllYXI+MjAxMjwvWWVhcj48UmVj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AE16ED" w:rsidRPr="00D21E4F">
        <w:rPr>
          <w:rFonts w:ascii="Times" w:hAnsi="Times"/>
        </w:rPr>
      </w:r>
      <w:r w:rsidR="00AE16ED" w:rsidRPr="00D21E4F">
        <w:rPr>
          <w:rFonts w:ascii="Times" w:hAnsi="Times"/>
        </w:rPr>
        <w:fldChar w:fldCharType="separate"/>
      </w:r>
      <w:r w:rsidR="008D4CCC" w:rsidRPr="00D21E4F">
        <w:rPr>
          <w:rFonts w:ascii="Times" w:hAnsi="Times"/>
          <w:noProof/>
        </w:rPr>
        <w:t>[8, 11, 37]</w:t>
      </w:r>
      <w:r w:rsidR="00AE16ED" w:rsidRPr="00D21E4F">
        <w:rPr>
          <w:rFonts w:ascii="Times" w:hAnsi="Times"/>
        </w:rPr>
        <w:fldChar w:fldCharType="end"/>
      </w:r>
      <w:r w:rsidR="00575696" w:rsidRPr="00D21E4F">
        <w:rPr>
          <w:rFonts w:ascii="Times" w:hAnsi="Times"/>
        </w:rPr>
        <w:t>.</w:t>
      </w:r>
      <w:r w:rsidR="00C84A38" w:rsidRPr="00D21E4F">
        <w:rPr>
          <w:rFonts w:ascii="Times" w:hAnsi="Times"/>
        </w:rPr>
        <w:t xml:space="preserve"> </w:t>
      </w:r>
      <w:r w:rsidR="00E75CA4" w:rsidRPr="00D21E4F">
        <w:rPr>
          <w:rFonts w:ascii="Times" w:hAnsi="Times"/>
        </w:rPr>
        <w:t xml:space="preserve">Altogether, </w:t>
      </w:r>
      <w:r w:rsidR="00B153D3" w:rsidRPr="00D21E4F">
        <w:rPr>
          <w:rFonts w:ascii="Times" w:hAnsi="Times"/>
        </w:rPr>
        <w:t>these results strongly support continued HAART treatment for HIV-infected children</w:t>
      </w:r>
      <w:r w:rsidR="007A0113" w:rsidRPr="00D21E4F">
        <w:rPr>
          <w:rFonts w:ascii="Times" w:hAnsi="Times"/>
        </w:rPr>
        <w:t xml:space="preserve">; despite </w:t>
      </w:r>
      <w:r w:rsidR="0034783D" w:rsidRPr="00D21E4F">
        <w:rPr>
          <w:rFonts w:ascii="Times" w:hAnsi="Times"/>
        </w:rPr>
        <w:t>its</w:t>
      </w:r>
      <w:r w:rsidR="009C620F" w:rsidRPr="00D21E4F">
        <w:rPr>
          <w:rFonts w:ascii="Times" w:hAnsi="Times"/>
        </w:rPr>
        <w:t xml:space="preserve"> </w:t>
      </w:r>
      <w:r w:rsidR="00CD4DE5" w:rsidRPr="00D21E4F">
        <w:rPr>
          <w:rFonts w:ascii="Times" w:hAnsi="Times"/>
        </w:rPr>
        <w:t>potential</w:t>
      </w:r>
      <w:r w:rsidR="007A0113" w:rsidRPr="00D21E4F">
        <w:rPr>
          <w:rFonts w:ascii="Times" w:hAnsi="Times"/>
        </w:rPr>
        <w:t xml:space="preserve"> </w:t>
      </w:r>
      <w:r w:rsidR="00CD4DE5" w:rsidRPr="00D21E4F">
        <w:rPr>
          <w:rFonts w:ascii="Times" w:hAnsi="Times"/>
        </w:rPr>
        <w:t>ototoxicity</w:t>
      </w:r>
      <w:r w:rsidR="009C620F" w:rsidRPr="00D21E4F">
        <w:rPr>
          <w:rFonts w:ascii="Times" w:hAnsi="Times"/>
        </w:rPr>
        <w:t>, HAART</w:t>
      </w:r>
      <w:r w:rsidR="00E43655" w:rsidRPr="00D21E4F">
        <w:rPr>
          <w:rFonts w:ascii="Times" w:hAnsi="Times"/>
        </w:rPr>
        <w:t xml:space="preserve"> remains advantageous </w:t>
      </w:r>
      <w:r w:rsidR="00B82632" w:rsidRPr="00D21E4F">
        <w:rPr>
          <w:rFonts w:ascii="Times" w:hAnsi="Times"/>
        </w:rPr>
        <w:t xml:space="preserve">for </w:t>
      </w:r>
      <w:r w:rsidR="00E43655" w:rsidRPr="00D21E4F">
        <w:rPr>
          <w:rFonts w:ascii="Times" w:hAnsi="Times"/>
        </w:rPr>
        <w:t>not only</w:t>
      </w:r>
      <w:r w:rsidR="00210AE2" w:rsidRPr="00D21E4F">
        <w:rPr>
          <w:rFonts w:ascii="Times" w:hAnsi="Times"/>
        </w:rPr>
        <w:t xml:space="preserve"> HIV treatment but also hearing health in this population. </w:t>
      </w:r>
      <w:r w:rsidR="009C620F" w:rsidRPr="00D21E4F">
        <w:rPr>
          <w:rFonts w:ascii="Times" w:hAnsi="Times"/>
        </w:rPr>
        <w:t xml:space="preserve"> </w:t>
      </w:r>
      <w:r w:rsidR="00527BEA" w:rsidRPr="00D21E4F">
        <w:rPr>
          <w:rFonts w:ascii="Times" w:hAnsi="Times"/>
        </w:rPr>
        <w:t xml:space="preserve"> </w:t>
      </w:r>
      <w:r w:rsidR="00D554C0" w:rsidRPr="00D21E4F">
        <w:rPr>
          <w:rFonts w:ascii="Times" w:hAnsi="Times"/>
        </w:rPr>
        <w:t xml:space="preserve"> </w:t>
      </w:r>
    </w:p>
    <w:p w14:paraId="44A2F3CD" w14:textId="5BD78A7F" w:rsidR="0028278F" w:rsidRPr="00D21E4F" w:rsidRDefault="00B911F9" w:rsidP="002C581F">
      <w:pPr>
        <w:spacing w:line="480" w:lineRule="auto"/>
        <w:rPr>
          <w:rFonts w:ascii="Times" w:hAnsi="Times"/>
          <w:i/>
        </w:rPr>
      </w:pPr>
      <w:r w:rsidRPr="00D21E4F">
        <w:rPr>
          <w:rFonts w:ascii="Times" w:hAnsi="Times"/>
          <w:i/>
        </w:rPr>
        <w:t xml:space="preserve">4.3 </w:t>
      </w:r>
      <w:r w:rsidR="00B750F3" w:rsidRPr="00D21E4F">
        <w:rPr>
          <w:rFonts w:ascii="Times" w:hAnsi="Times"/>
          <w:i/>
        </w:rPr>
        <w:t xml:space="preserve">Low </w:t>
      </w:r>
      <w:r w:rsidR="00493012" w:rsidRPr="00D21E4F">
        <w:rPr>
          <w:rFonts w:ascii="Times" w:hAnsi="Times"/>
          <w:i/>
        </w:rPr>
        <w:t xml:space="preserve">Caregiver Perception of Hearing </w:t>
      </w:r>
      <w:r w:rsidR="00561D93" w:rsidRPr="00D21E4F">
        <w:rPr>
          <w:rFonts w:ascii="Times" w:hAnsi="Times"/>
          <w:i/>
        </w:rPr>
        <w:t xml:space="preserve">Impairment </w:t>
      </w:r>
    </w:p>
    <w:p w14:paraId="3BFA9B18" w14:textId="3C9515CE" w:rsidR="00306BF6" w:rsidRPr="00D21E4F" w:rsidRDefault="002C581F" w:rsidP="00493012">
      <w:pPr>
        <w:spacing w:line="480" w:lineRule="auto"/>
        <w:rPr>
          <w:rFonts w:ascii="Times" w:hAnsi="Times"/>
        </w:rPr>
      </w:pPr>
      <w:r w:rsidRPr="00D21E4F">
        <w:rPr>
          <w:rFonts w:ascii="Times" w:hAnsi="Times"/>
          <w:i/>
        </w:rPr>
        <w:tab/>
      </w:r>
      <w:r w:rsidR="00FD2980" w:rsidRPr="00D21E4F">
        <w:rPr>
          <w:rFonts w:ascii="Times" w:hAnsi="Times"/>
        </w:rPr>
        <w:t xml:space="preserve">Paralleling </w:t>
      </w:r>
      <w:r w:rsidR="00E85DB7" w:rsidRPr="00D21E4F">
        <w:rPr>
          <w:rFonts w:ascii="Times" w:hAnsi="Times"/>
        </w:rPr>
        <w:t>findings in</w:t>
      </w:r>
      <w:r w:rsidR="00485DF6" w:rsidRPr="00D21E4F">
        <w:rPr>
          <w:rFonts w:ascii="Times" w:hAnsi="Times"/>
        </w:rPr>
        <w:t xml:space="preserve"> </w:t>
      </w:r>
      <w:r w:rsidR="005258E5" w:rsidRPr="00D21E4F">
        <w:rPr>
          <w:rFonts w:ascii="Times" w:hAnsi="Times"/>
        </w:rPr>
        <w:t>Malawi,</w:t>
      </w:r>
      <w:r w:rsidR="00A360CA" w:rsidRPr="00D21E4F">
        <w:rPr>
          <w:rFonts w:ascii="Times" w:hAnsi="Times"/>
        </w:rPr>
        <w:t xml:space="preserve"> caregivers </w:t>
      </w:r>
      <w:r w:rsidR="00F13D7B" w:rsidRPr="00D21E4F">
        <w:rPr>
          <w:rFonts w:ascii="Times" w:hAnsi="Times"/>
        </w:rPr>
        <w:t xml:space="preserve">in this study </w:t>
      </w:r>
      <w:r w:rsidR="00A360CA" w:rsidRPr="00D21E4F">
        <w:rPr>
          <w:rFonts w:ascii="Times" w:hAnsi="Times"/>
        </w:rPr>
        <w:t>were</w:t>
      </w:r>
      <w:r w:rsidR="00362A77" w:rsidRPr="00D21E4F">
        <w:rPr>
          <w:rFonts w:ascii="Times" w:hAnsi="Times"/>
        </w:rPr>
        <w:t xml:space="preserve"> </w:t>
      </w:r>
      <w:r w:rsidR="00A360CA" w:rsidRPr="00D21E4F">
        <w:rPr>
          <w:rFonts w:ascii="Times" w:hAnsi="Times"/>
        </w:rPr>
        <w:t>unreliable in perceiving their child’s hearing impairment</w:t>
      </w:r>
      <w:r w:rsidR="00575696" w:rsidRPr="00D21E4F">
        <w:rPr>
          <w:rFonts w:ascii="Times" w:hAnsi="Times"/>
        </w:rPr>
        <w:t xml:space="preserve"> </w:t>
      </w:r>
      <w:r w:rsidR="004A64AA" w:rsidRPr="00D21E4F">
        <w:rPr>
          <w:rFonts w:ascii="Times" w:hAnsi="Times"/>
        </w:rPr>
        <w:fldChar w:fldCharType="begin">
          <w:fldData xml:space="preserve">PEVuZE5vdGU+PENpdGU+PEF1dGhvcj5IcmFwY2FrPC9BdXRob3I+PFllYXI+MjAxNjwvWWVhcj48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=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IcmFwY2FrPC9BdXRob3I+PFllYXI+MjAxNjwvWWVhcj48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=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4A64AA" w:rsidRPr="00D21E4F">
        <w:rPr>
          <w:rFonts w:ascii="Times" w:hAnsi="Times"/>
        </w:rPr>
      </w:r>
      <w:r w:rsidR="004A64AA" w:rsidRPr="00D21E4F">
        <w:rPr>
          <w:rFonts w:ascii="Times" w:hAnsi="Times"/>
        </w:rPr>
        <w:fldChar w:fldCharType="separate"/>
      </w:r>
      <w:r w:rsidR="008D4CCC" w:rsidRPr="00D21E4F">
        <w:rPr>
          <w:rFonts w:ascii="Times" w:hAnsi="Times"/>
          <w:noProof/>
        </w:rPr>
        <w:t>[8]</w:t>
      </w:r>
      <w:r w:rsidR="004A64AA" w:rsidRPr="00D21E4F">
        <w:rPr>
          <w:rFonts w:ascii="Times" w:hAnsi="Times"/>
        </w:rPr>
        <w:fldChar w:fldCharType="end"/>
      </w:r>
      <w:r w:rsidR="00575696" w:rsidRPr="00D21E4F">
        <w:rPr>
          <w:rFonts w:ascii="Times" w:hAnsi="Times"/>
        </w:rPr>
        <w:t>.</w:t>
      </w:r>
      <w:r w:rsidR="00DD5707" w:rsidRPr="00D21E4F">
        <w:rPr>
          <w:rFonts w:ascii="Times" w:hAnsi="Times"/>
        </w:rPr>
        <w:t xml:space="preserve"> </w:t>
      </w:r>
      <w:r w:rsidR="00E96FE4" w:rsidRPr="00D21E4F">
        <w:rPr>
          <w:rFonts w:ascii="Times" w:hAnsi="Times"/>
        </w:rPr>
        <w:t xml:space="preserve">Only </w:t>
      </w:r>
      <w:r w:rsidR="00DD5707" w:rsidRPr="00D21E4F">
        <w:rPr>
          <w:rFonts w:ascii="Times" w:hAnsi="Times"/>
        </w:rPr>
        <w:t xml:space="preserve">35% </w:t>
      </w:r>
      <w:r w:rsidR="005F7827" w:rsidRPr="00D21E4F">
        <w:rPr>
          <w:rFonts w:ascii="Times" w:hAnsi="Times"/>
        </w:rPr>
        <w:t xml:space="preserve">of caregivers with hearing impaired children correctly predicted </w:t>
      </w:r>
      <w:r w:rsidR="008C5D35" w:rsidRPr="00D21E4F">
        <w:rPr>
          <w:rFonts w:ascii="Times" w:hAnsi="Times"/>
        </w:rPr>
        <w:t>their child’</w:t>
      </w:r>
      <w:r w:rsidR="001833E2" w:rsidRPr="00D21E4F">
        <w:rPr>
          <w:rFonts w:ascii="Times" w:hAnsi="Times"/>
        </w:rPr>
        <w:t xml:space="preserve">s </w:t>
      </w:r>
      <w:r w:rsidR="005F7827" w:rsidRPr="00D21E4F">
        <w:rPr>
          <w:rFonts w:ascii="Times" w:hAnsi="Times"/>
        </w:rPr>
        <w:t xml:space="preserve">hearing </w:t>
      </w:r>
      <w:r w:rsidR="00A401E8" w:rsidRPr="00D21E4F">
        <w:rPr>
          <w:rFonts w:ascii="Times" w:hAnsi="Times"/>
        </w:rPr>
        <w:t>loss</w:t>
      </w:r>
      <w:r w:rsidR="0086477B" w:rsidRPr="00D21E4F">
        <w:rPr>
          <w:rFonts w:ascii="Times" w:hAnsi="Times"/>
        </w:rPr>
        <w:t xml:space="preserve">. </w:t>
      </w:r>
      <w:r w:rsidR="00B91876" w:rsidRPr="00D21E4F">
        <w:rPr>
          <w:rFonts w:ascii="Times" w:hAnsi="Times"/>
        </w:rPr>
        <w:t xml:space="preserve">Of those children with normal hearing, 14% of caregivers reported that their child had </w:t>
      </w:r>
      <w:r w:rsidR="006353A8" w:rsidRPr="00D21E4F">
        <w:rPr>
          <w:rFonts w:ascii="Times" w:hAnsi="Times"/>
        </w:rPr>
        <w:t>difficulties with hearing</w:t>
      </w:r>
      <w:r w:rsidR="00AF5F5F" w:rsidRPr="00D21E4F">
        <w:rPr>
          <w:rFonts w:ascii="Times" w:hAnsi="Times"/>
        </w:rPr>
        <w:t>.</w:t>
      </w:r>
      <w:r w:rsidR="00A62C13" w:rsidRPr="00D21E4F">
        <w:rPr>
          <w:rFonts w:ascii="Times" w:hAnsi="Times"/>
        </w:rPr>
        <w:t xml:space="preserve"> </w:t>
      </w:r>
      <w:r w:rsidR="00F82D1C" w:rsidRPr="00D21E4F">
        <w:rPr>
          <w:rFonts w:ascii="Times" w:hAnsi="Times"/>
        </w:rPr>
        <w:t>To explain these results, t</w:t>
      </w:r>
      <w:r w:rsidR="00A62C13" w:rsidRPr="00D21E4F">
        <w:rPr>
          <w:rFonts w:ascii="Times" w:hAnsi="Times"/>
        </w:rPr>
        <w:t>he threshold of 30 dB HL</w:t>
      </w:r>
      <w:r w:rsidR="00054825" w:rsidRPr="00D21E4F">
        <w:rPr>
          <w:rFonts w:ascii="Times" w:hAnsi="Times"/>
        </w:rPr>
        <w:t xml:space="preserve"> that was used to </w:t>
      </w:r>
      <w:r w:rsidR="00E51C4E" w:rsidRPr="00D21E4F">
        <w:rPr>
          <w:rFonts w:ascii="Times" w:hAnsi="Times"/>
        </w:rPr>
        <w:t xml:space="preserve">cancel ambient noise and </w:t>
      </w:r>
      <w:r w:rsidR="00054825" w:rsidRPr="00D21E4F">
        <w:rPr>
          <w:rFonts w:ascii="Times" w:hAnsi="Times"/>
        </w:rPr>
        <w:t>diagnose hearing loss in this study could have resulted</w:t>
      </w:r>
      <w:r w:rsidR="00EA1B15" w:rsidRPr="00D21E4F">
        <w:rPr>
          <w:rFonts w:ascii="Times" w:hAnsi="Times"/>
        </w:rPr>
        <w:t xml:space="preserve"> in</w:t>
      </w:r>
      <w:r w:rsidR="00F51CF5" w:rsidRPr="00D21E4F">
        <w:rPr>
          <w:rFonts w:ascii="Times" w:hAnsi="Times"/>
        </w:rPr>
        <w:t xml:space="preserve"> the</w:t>
      </w:r>
      <w:r w:rsidR="00EA1B15" w:rsidRPr="00D21E4F">
        <w:rPr>
          <w:rFonts w:ascii="Times" w:hAnsi="Times"/>
        </w:rPr>
        <w:t xml:space="preserve"> lack of diagnosis in one ear.</w:t>
      </w:r>
      <w:r w:rsidR="007E7072" w:rsidRPr="00D21E4F">
        <w:rPr>
          <w:rFonts w:ascii="Times" w:hAnsi="Times"/>
        </w:rPr>
        <w:t xml:space="preserve"> </w:t>
      </w:r>
      <w:r w:rsidR="00F51CF5" w:rsidRPr="00D21E4F">
        <w:rPr>
          <w:rFonts w:ascii="Times" w:hAnsi="Times"/>
        </w:rPr>
        <w:t>In addition</w:t>
      </w:r>
      <w:r w:rsidR="007E7072" w:rsidRPr="00D21E4F">
        <w:rPr>
          <w:rFonts w:ascii="Times" w:hAnsi="Times"/>
        </w:rPr>
        <w:t>,</w:t>
      </w:r>
      <w:r w:rsidR="00251859" w:rsidRPr="00D21E4F">
        <w:rPr>
          <w:rFonts w:ascii="Times" w:hAnsi="Times"/>
        </w:rPr>
        <w:t xml:space="preserve"> </w:t>
      </w:r>
      <w:r w:rsidR="00F1109B" w:rsidRPr="00D21E4F">
        <w:rPr>
          <w:rFonts w:ascii="Times" w:hAnsi="Times"/>
        </w:rPr>
        <w:t xml:space="preserve">the </w:t>
      </w:r>
      <w:r w:rsidR="00251859" w:rsidRPr="00D21E4F">
        <w:rPr>
          <w:rFonts w:ascii="Times" w:hAnsi="Times"/>
        </w:rPr>
        <w:t xml:space="preserve">high prevalence </w:t>
      </w:r>
      <w:r w:rsidR="008F24B8" w:rsidRPr="00D21E4F">
        <w:rPr>
          <w:rFonts w:ascii="Times" w:hAnsi="Times"/>
        </w:rPr>
        <w:t>of cognitive delay</w:t>
      </w:r>
      <w:r w:rsidR="00F23788" w:rsidRPr="00D21E4F">
        <w:rPr>
          <w:rFonts w:ascii="Times" w:hAnsi="Times"/>
        </w:rPr>
        <w:t>s</w:t>
      </w:r>
      <w:r w:rsidR="008F24B8" w:rsidRPr="00D21E4F">
        <w:rPr>
          <w:rFonts w:ascii="Times" w:hAnsi="Times"/>
        </w:rPr>
        <w:t xml:space="preserve"> and central auditory processing disorders </w:t>
      </w:r>
      <w:r w:rsidR="00A01EEE" w:rsidRPr="00D21E4F">
        <w:rPr>
          <w:rFonts w:ascii="Times" w:hAnsi="Times"/>
        </w:rPr>
        <w:t>in HIV-infected children</w:t>
      </w:r>
      <w:r w:rsidR="00B95A8D" w:rsidRPr="00D21E4F">
        <w:rPr>
          <w:rFonts w:ascii="Times" w:hAnsi="Times"/>
        </w:rPr>
        <w:t xml:space="preserve"> </w:t>
      </w:r>
      <w:r w:rsidR="00306BF6" w:rsidRPr="00D21E4F">
        <w:rPr>
          <w:rFonts w:ascii="Times" w:hAnsi="Times"/>
        </w:rPr>
        <w:t xml:space="preserve">can </w:t>
      </w:r>
      <w:r w:rsidR="00FC7CF1" w:rsidRPr="00D21E4F">
        <w:rPr>
          <w:rFonts w:ascii="Times" w:hAnsi="Times"/>
        </w:rPr>
        <w:t>make these conditions difficult to distinguish from hearing impairment</w:t>
      </w:r>
      <w:r w:rsidR="00F02BB1" w:rsidRPr="00D21E4F">
        <w:rPr>
          <w:rFonts w:ascii="Times" w:hAnsi="Times"/>
        </w:rPr>
        <w:t xml:space="preserve"> for caregivers</w:t>
      </w:r>
      <w:r w:rsidR="00575696" w:rsidRPr="00D21E4F">
        <w:rPr>
          <w:rFonts w:ascii="Times" w:hAnsi="Times"/>
        </w:rPr>
        <w:t xml:space="preserve"> </w:t>
      </w:r>
      <w:r w:rsidR="00E605B5" w:rsidRPr="00D21E4F">
        <w:rPr>
          <w:rFonts w:ascii="Times" w:hAnsi="Times"/>
        </w:rPr>
        <w:fldChar w:fldCharType="begin">
          <w:fldData xml:space="preserve">PEVuZE5vdGU+PENpdGU+PEF1dGhvcj5QdXRoYW5ha2l0PC9BdXRob3I+PFllYXI+MjAxMDwvWWVh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</w:fldData>
        </w:fldChar>
      </w:r>
      <w:r w:rsidR="008D4CCC" w:rsidRPr="00D21E4F">
        <w:rPr>
          <w:rFonts w:ascii="Times" w:hAnsi="Times"/>
        </w:rPr>
        <w:instrText xml:space="preserve"> ADDIN EN.CITE </w:instrText>
      </w:r>
      <w:r w:rsidR="008D4CCC" w:rsidRPr="00D21E4F">
        <w:rPr>
          <w:rFonts w:ascii="Times" w:hAnsi="Times"/>
        </w:rPr>
        <w:fldChar w:fldCharType="begin">
          <w:fldData xml:space="preserve">PEVuZE5vdGU+PENpdGU+PEF1dGhvcj5QdXRoYW5ha2l0PC9BdXRob3I+PFllYXI+MjAxMDwvWWVh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</w:fldData>
        </w:fldChar>
      </w:r>
      <w:r w:rsidR="008D4CCC" w:rsidRPr="00D21E4F">
        <w:rPr>
          <w:rFonts w:ascii="Times" w:hAnsi="Times"/>
        </w:rPr>
        <w:instrText xml:space="preserve"> ADDIN EN.CITE.DATA </w:instrText>
      </w:r>
      <w:r w:rsidR="008D4CCC" w:rsidRPr="00D21E4F">
        <w:rPr>
          <w:rFonts w:ascii="Times" w:hAnsi="Times"/>
        </w:rPr>
      </w:r>
      <w:r w:rsidR="008D4CCC" w:rsidRPr="00D21E4F">
        <w:rPr>
          <w:rFonts w:ascii="Times" w:hAnsi="Times"/>
        </w:rPr>
        <w:fldChar w:fldCharType="end"/>
      </w:r>
      <w:r w:rsidR="00E605B5" w:rsidRPr="00D21E4F">
        <w:rPr>
          <w:rFonts w:ascii="Times" w:hAnsi="Times"/>
        </w:rPr>
      </w:r>
      <w:r w:rsidR="00E605B5" w:rsidRPr="00D21E4F">
        <w:rPr>
          <w:rFonts w:ascii="Times" w:hAnsi="Times"/>
        </w:rPr>
        <w:fldChar w:fldCharType="separate"/>
      </w:r>
      <w:r w:rsidR="008D4CCC" w:rsidRPr="00D21E4F">
        <w:rPr>
          <w:rFonts w:ascii="Times" w:hAnsi="Times"/>
          <w:noProof/>
        </w:rPr>
        <w:t>[38, 39]</w:t>
      </w:r>
      <w:r w:rsidR="00E605B5" w:rsidRPr="00D21E4F">
        <w:rPr>
          <w:rFonts w:ascii="Times" w:hAnsi="Times"/>
        </w:rPr>
        <w:fldChar w:fldCharType="end"/>
      </w:r>
      <w:r w:rsidR="00575696" w:rsidRPr="00D21E4F">
        <w:rPr>
          <w:rFonts w:ascii="Times" w:hAnsi="Times"/>
        </w:rPr>
        <w:t>.</w:t>
      </w:r>
      <w:r w:rsidR="00905665" w:rsidRPr="00D21E4F">
        <w:rPr>
          <w:rFonts w:ascii="Times" w:hAnsi="Times"/>
        </w:rPr>
        <w:t xml:space="preserve"> </w:t>
      </w:r>
      <w:r w:rsidR="00682933" w:rsidRPr="00D21E4F">
        <w:rPr>
          <w:rFonts w:ascii="Times" w:hAnsi="Times"/>
        </w:rPr>
        <w:t>Ultimately,</w:t>
      </w:r>
      <w:r w:rsidR="006E41C9" w:rsidRPr="00D21E4F">
        <w:rPr>
          <w:rFonts w:ascii="Times" w:hAnsi="Times"/>
        </w:rPr>
        <w:t xml:space="preserve"> the</w:t>
      </w:r>
      <w:r w:rsidR="00160505" w:rsidRPr="00D21E4F">
        <w:rPr>
          <w:rFonts w:ascii="Times" w:hAnsi="Times"/>
        </w:rPr>
        <w:t xml:space="preserve"> </w:t>
      </w:r>
      <w:r w:rsidR="00F13D1D" w:rsidRPr="00D21E4F">
        <w:rPr>
          <w:rFonts w:ascii="Times" w:hAnsi="Times"/>
        </w:rPr>
        <w:t>inadequacy</w:t>
      </w:r>
      <w:r w:rsidR="00160505" w:rsidRPr="00D21E4F">
        <w:rPr>
          <w:rFonts w:ascii="Times" w:hAnsi="Times"/>
        </w:rPr>
        <w:t xml:space="preserve"> </w:t>
      </w:r>
      <w:r w:rsidR="00F13D1D" w:rsidRPr="00D21E4F">
        <w:rPr>
          <w:rFonts w:ascii="Times" w:hAnsi="Times"/>
        </w:rPr>
        <w:t>of</w:t>
      </w:r>
      <w:r w:rsidR="0092671A" w:rsidRPr="00D21E4F">
        <w:rPr>
          <w:rFonts w:ascii="Times" w:hAnsi="Times"/>
        </w:rPr>
        <w:t xml:space="preserve"> caregiver perception highlights the importance of hearing screening protocols for </w:t>
      </w:r>
      <w:r w:rsidR="0092671A" w:rsidRPr="00D21E4F">
        <w:rPr>
          <w:rFonts w:ascii="Times" w:hAnsi="Times"/>
        </w:rPr>
        <w:lastRenderedPageBreak/>
        <w:t>HIV-infected children</w:t>
      </w:r>
      <w:r w:rsidR="003B30EF" w:rsidRPr="00D21E4F">
        <w:rPr>
          <w:rFonts w:ascii="Times" w:hAnsi="Times"/>
        </w:rPr>
        <w:t>. Prompt d</w:t>
      </w:r>
      <w:r w:rsidR="00290B64" w:rsidRPr="00D21E4F">
        <w:rPr>
          <w:rFonts w:ascii="Times" w:hAnsi="Times"/>
        </w:rPr>
        <w:t>iagnosis and treatment of otitis media</w:t>
      </w:r>
      <w:r w:rsidR="003B30EF" w:rsidRPr="00D21E4F">
        <w:rPr>
          <w:rFonts w:ascii="Times" w:hAnsi="Times"/>
        </w:rPr>
        <w:t>, a significant risk factor for hearing impairment</w:t>
      </w:r>
      <w:r w:rsidR="00C9719B" w:rsidRPr="00D21E4F">
        <w:rPr>
          <w:rFonts w:ascii="Times" w:hAnsi="Times"/>
        </w:rPr>
        <w:t xml:space="preserve"> in this population</w:t>
      </w:r>
      <w:r w:rsidR="003B30EF" w:rsidRPr="00D21E4F">
        <w:rPr>
          <w:rFonts w:ascii="Times" w:hAnsi="Times"/>
        </w:rPr>
        <w:t>,</w:t>
      </w:r>
      <w:r w:rsidR="00261219" w:rsidRPr="00D21E4F">
        <w:rPr>
          <w:rFonts w:ascii="Times" w:hAnsi="Times"/>
        </w:rPr>
        <w:t xml:space="preserve"> deserve special attention in future </w:t>
      </w:r>
      <w:r w:rsidR="00104C57" w:rsidRPr="00D21E4F">
        <w:rPr>
          <w:rFonts w:ascii="Times" w:hAnsi="Times"/>
        </w:rPr>
        <w:t>public health interventions.</w:t>
      </w:r>
      <w:r w:rsidR="00261219" w:rsidRPr="00D21E4F">
        <w:rPr>
          <w:rFonts w:ascii="Times" w:hAnsi="Times"/>
        </w:rPr>
        <w:t xml:space="preserve"> </w:t>
      </w:r>
      <w:r w:rsidR="003B30EF" w:rsidRPr="00D21E4F">
        <w:rPr>
          <w:rFonts w:ascii="Times" w:hAnsi="Times"/>
        </w:rPr>
        <w:t xml:space="preserve"> </w:t>
      </w:r>
      <w:r w:rsidR="00FC7CF1" w:rsidRPr="00D21E4F">
        <w:rPr>
          <w:rFonts w:ascii="Times" w:hAnsi="Times"/>
        </w:rPr>
        <w:t xml:space="preserve"> </w:t>
      </w:r>
    </w:p>
    <w:p w14:paraId="227CF567" w14:textId="01C70359" w:rsidR="002B2F15" w:rsidRPr="00D21E4F" w:rsidRDefault="002B2F15" w:rsidP="002B2F15">
      <w:pPr>
        <w:spacing w:line="480" w:lineRule="auto"/>
        <w:rPr>
          <w:rFonts w:ascii="Times" w:hAnsi="Times"/>
          <w:i/>
        </w:rPr>
      </w:pPr>
      <w:r w:rsidRPr="00D21E4F">
        <w:rPr>
          <w:rFonts w:ascii="Times" w:hAnsi="Times"/>
          <w:i/>
        </w:rPr>
        <w:t>4.</w:t>
      </w:r>
      <w:r w:rsidR="00A071D4" w:rsidRPr="00D21E4F">
        <w:rPr>
          <w:rFonts w:ascii="Times" w:hAnsi="Times"/>
          <w:i/>
        </w:rPr>
        <w:t>4</w:t>
      </w:r>
      <w:r w:rsidRPr="00D21E4F">
        <w:rPr>
          <w:rFonts w:ascii="Times" w:hAnsi="Times"/>
          <w:i/>
        </w:rPr>
        <w:t xml:space="preserve"> </w:t>
      </w:r>
      <w:r w:rsidR="00721AFE" w:rsidRPr="00D21E4F">
        <w:rPr>
          <w:rFonts w:ascii="Times" w:hAnsi="Times"/>
          <w:i/>
        </w:rPr>
        <w:t>App-based Hearing Screening in a Low-Resource Setting</w:t>
      </w:r>
      <w:r w:rsidRPr="00D21E4F">
        <w:rPr>
          <w:rFonts w:ascii="Times" w:hAnsi="Times"/>
          <w:i/>
        </w:rPr>
        <w:t xml:space="preserve"> </w:t>
      </w:r>
    </w:p>
    <w:p w14:paraId="0946E897" w14:textId="292624AD" w:rsidR="002B44A2" w:rsidRPr="00D21E4F" w:rsidRDefault="00B828C0" w:rsidP="00493012">
      <w:pPr>
        <w:spacing w:line="480" w:lineRule="auto"/>
        <w:rPr>
          <w:rFonts w:ascii="Times" w:hAnsi="Times"/>
        </w:rPr>
      </w:pPr>
      <w:r w:rsidRPr="00D21E4F">
        <w:rPr>
          <w:rFonts w:ascii="Times" w:hAnsi="Times"/>
        </w:rPr>
        <w:tab/>
      </w:r>
      <w:r w:rsidR="00ED0328" w:rsidRPr="00D21E4F">
        <w:rPr>
          <w:rFonts w:ascii="Times" w:hAnsi="Times"/>
        </w:rPr>
        <w:t>The ability to gather basic otologic data on a cellphone-based application in a low-resource setting such as Haiti</w:t>
      </w:r>
      <w:r w:rsidR="007A16F8" w:rsidRPr="00D21E4F">
        <w:rPr>
          <w:rFonts w:ascii="Times" w:hAnsi="Times"/>
        </w:rPr>
        <w:t xml:space="preserve">, </w:t>
      </w:r>
      <w:r w:rsidR="00ED0328" w:rsidRPr="00D21E4F">
        <w:rPr>
          <w:rFonts w:ascii="Times" w:hAnsi="Times"/>
        </w:rPr>
        <w:t>where sound</w:t>
      </w:r>
      <w:r w:rsidR="007A16F8" w:rsidRPr="00D21E4F">
        <w:rPr>
          <w:rFonts w:ascii="Times" w:hAnsi="Times"/>
        </w:rPr>
        <w:t xml:space="preserve"> </w:t>
      </w:r>
      <w:r w:rsidR="00ED0328" w:rsidRPr="00D21E4F">
        <w:rPr>
          <w:rFonts w:ascii="Times" w:hAnsi="Times"/>
        </w:rPr>
        <w:t xml:space="preserve">booth audiometry is rare, enhances the ability to </w:t>
      </w:r>
      <w:r w:rsidR="00FC6A43" w:rsidRPr="00D21E4F">
        <w:rPr>
          <w:rFonts w:ascii="Times" w:hAnsi="Times"/>
        </w:rPr>
        <w:t>fulfill</w:t>
      </w:r>
      <w:r w:rsidR="00ED0328" w:rsidRPr="00D21E4F">
        <w:rPr>
          <w:rFonts w:ascii="Times" w:hAnsi="Times"/>
        </w:rPr>
        <w:t xml:space="preserve"> basic hearing screening needs in low</w:t>
      </w:r>
      <w:r w:rsidR="007A16F8" w:rsidRPr="00D21E4F">
        <w:rPr>
          <w:rFonts w:ascii="Times" w:hAnsi="Times"/>
        </w:rPr>
        <w:t>-</w:t>
      </w:r>
      <w:r w:rsidR="00ED0328" w:rsidRPr="00D21E4F">
        <w:rPr>
          <w:rFonts w:ascii="Times" w:hAnsi="Times"/>
        </w:rPr>
        <w:t xml:space="preserve"> and middle</w:t>
      </w:r>
      <w:r w:rsidR="007A16F8" w:rsidRPr="00D21E4F">
        <w:rPr>
          <w:rFonts w:ascii="Times" w:hAnsi="Times"/>
        </w:rPr>
        <w:t>-</w:t>
      </w:r>
      <w:r w:rsidR="00ED0328" w:rsidRPr="00D21E4F">
        <w:rPr>
          <w:rFonts w:ascii="Times" w:hAnsi="Times"/>
        </w:rPr>
        <w:t>income countries</w:t>
      </w:r>
      <w:r w:rsidR="0040276D" w:rsidRPr="00D21E4F">
        <w:rPr>
          <w:rFonts w:ascii="Times" w:hAnsi="Times"/>
        </w:rPr>
        <w:t xml:space="preserve"> </w:t>
      </w:r>
      <w:r w:rsidR="0040276D" w:rsidRPr="00D21E4F">
        <w:rPr>
          <w:rFonts w:ascii="Times" w:hAnsi="Times"/>
        </w:rPr>
        <w:fldChar w:fldCharType="begin">
          <w:fldData xml:space="preserve">PEVuZE5vdGU+PENpdGU+PEF1dGhvcj5BbG11ZmFycmlqPC9BdXRob3I+PFllYXI+MjAyMjwvWWVh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</w:fldData>
        </w:fldChar>
      </w:r>
      <w:r w:rsidR="00D76F36" w:rsidRPr="00D21E4F">
        <w:rPr>
          <w:rFonts w:ascii="Times" w:hAnsi="Times"/>
        </w:rPr>
        <w:instrText xml:space="preserve"> ADDIN EN.CITE </w:instrText>
      </w:r>
      <w:r w:rsidR="00D76F36" w:rsidRPr="00D21E4F">
        <w:rPr>
          <w:rFonts w:ascii="Times" w:hAnsi="Times"/>
        </w:rPr>
        <w:fldChar w:fldCharType="begin">
          <w:fldData xml:space="preserve">PEVuZE5vdGU+PENpdGU+PEF1dGhvcj5BbG11ZmFycmlqPC9BdXRob3I+PFllYXI+MjAyMjwvWWVh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</w:fldData>
        </w:fldChar>
      </w:r>
      <w:r w:rsidR="00D76F36" w:rsidRPr="00D21E4F">
        <w:rPr>
          <w:rFonts w:ascii="Times" w:hAnsi="Times"/>
        </w:rPr>
        <w:instrText xml:space="preserve"> ADDIN EN.CITE.DATA </w:instrText>
      </w:r>
      <w:r w:rsidR="00D76F36" w:rsidRPr="00D21E4F">
        <w:rPr>
          <w:rFonts w:ascii="Times" w:hAnsi="Times"/>
        </w:rPr>
      </w:r>
      <w:r w:rsidR="00D76F36" w:rsidRPr="00D21E4F">
        <w:rPr>
          <w:rFonts w:ascii="Times" w:hAnsi="Times"/>
        </w:rPr>
        <w:fldChar w:fldCharType="end"/>
      </w:r>
      <w:r w:rsidR="0040276D" w:rsidRPr="00D21E4F">
        <w:rPr>
          <w:rFonts w:ascii="Times" w:hAnsi="Times"/>
        </w:rPr>
      </w:r>
      <w:r w:rsidR="0040276D" w:rsidRPr="00D21E4F">
        <w:rPr>
          <w:rFonts w:ascii="Times" w:hAnsi="Times"/>
        </w:rPr>
        <w:fldChar w:fldCharType="separate"/>
      </w:r>
      <w:r w:rsidR="0040276D" w:rsidRPr="00D21E4F">
        <w:rPr>
          <w:rFonts w:ascii="Times" w:hAnsi="Times"/>
          <w:noProof/>
        </w:rPr>
        <w:t>[40]</w:t>
      </w:r>
      <w:r w:rsidR="0040276D" w:rsidRPr="00D21E4F">
        <w:rPr>
          <w:rFonts w:ascii="Times" w:hAnsi="Times"/>
        </w:rPr>
        <w:fldChar w:fldCharType="end"/>
      </w:r>
      <w:r w:rsidR="007F55D8" w:rsidRPr="00D21E4F">
        <w:rPr>
          <w:rFonts w:ascii="Times" w:hAnsi="Times"/>
        </w:rPr>
        <w:t xml:space="preserve">. </w:t>
      </w:r>
      <w:r w:rsidR="00126EA5" w:rsidRPr="00D21E4F">
        <w:rPr>
          <w:rFonts w:ascii="Times" w:hAnsi="Times"/>
        </w:rPr>
        <w:t xml:space="preserve">These areas also have </w:t>
      </w:r>
      <w:r w:rsidR="0040276D" w:rsidRPr="00D21E4F">
        <w:rPr>
          <w:rFonts w:ascii="Times" w:hAnsi="Times"/>
        </w:rPr>
        <w:t xml:space="preserve">the </w:t>
      </w:r>
      <w:r w:rsidR="00126EA5" w:rsidRPr="00D21E4F">
        <w:rPr>
          <w:rFonts w:ascii="Times" w:hAnsi="Times"/>
        </w:rPr>
        <w:t xml:space="preserve">highest prevalence of </w:t>
      </w:r>
      <w:r w:rsidR="00ED0328" w:rsidRPr="00D21E4F">
        <w:rPr>
          <w:rFonts w:ascii="Times" w:hAnsi="Times"/>
        </w:rPr>
        <w:t>disabling hearing loss</w:t>
      </w:r>
      <w:r w:rsidR="00395672" w:rsidRPr="00D21E4F">
        <w:rPr>
          <w:rFonts w:ascii="Times" w:hAnsi="Times"/>
        </w:rPr>
        <w:t xml:space="preserve">, </w:t>
      </w:r>
      <w:r w:rsidR="00624E90" w:rsidRPr="00D21E4F">
        <w:rPr>
          <w:rFonts w:ascii="Times" w:hAnsi="Times"/>
        </w:rPr>
        <w:t xml:space="preserve">further </w:t>
      </w:r>
      <w:r w:rsidR="00395672" w:rsidRPr="00D21E4F">
        <w:rPr>
          <w:rFonts w:ascii="Times" w:hAnsi="Times"/>
        </w:rPr>
        <w:t>increasing the need</w:t>
      </w:r>
      <w:r w:rsidR="00B00D11" w:rsidRPr="00D21E4F">
        <w:rPr>
          <w:rFonts w:ascii="Times" w:hAnsi="Times"/>
        </w:rPr>
        <w:t xml:space="preserve"> for novel </w:t>
      </w:r>
      <w:r w:rsidR="00383530" w:rsidRPr="00D21E4F">
        <w:rPr>
          <w:rFonts w:ascii="Times" w:hAnsi="Times"/>
        </w:rPr>
        <w:t>diagnostic</w:t>
      </w:r>
      <w:r w:rsidR="00B00D11" w:rsidRPr="00D21E4F">
        <w:rPr>
          <w:rFonts w:ascii="Times" w:hAnsi="Times"/>
        </w:rPr>
        <w:t xml:space="preserve"> modalities</w:t>
      </w:r>
      <w:r w:rsidR="00F672A3" w:rsidRPr="00D21E4F">
        <w:rPr>
          <w:rFonts w:ascii="Times" w:hAnsi="Times"/>
        </w:rPr>
        <w:t xml:space="preserve"> using technology</w:t>
      </w:r>
      <w:r w:rsidR="00B00D11" w:rsidRPr="00D21E4F">
        <w:rPr>
          <w:rFonts w:ascii="Times" w:hAnsi="Times"/>
        </w:rPr>
        <w:t xml:space="preserve"> </w:t>
      </w:r>
      <w:r w:rsidR="00A55FCC" w:rsidRPr="00D21E4F">
        <w:rPr>
          <w:rFonts w:ascii="Times" w:hAnsi="Times"/>
        </w:rPr>
        <w:t xml:space="preserve">in order </w:t>
      </w:r>
      <w:r w:rsidR="00B00D11" w:rsidRPr="00D21E4F">
        <w:rPr>
          <w:rFonts w:ascii="Times" w:hAnsi="Times"/>
        </w:rPr>
        <w:t xml:space="preserve">to </w:t>
      </w:r>
      <w:r w:rsidR="007950BA" w:rsidRPr="00D21E4F">
        <w:rPr>
          <w:rFonts w:ascii="Times" w:hAnsi="Times"/>
        </w:rPr>
        <w:t>expand</w:t>
      </w:r>
      <w:r w:rsidR="00B00D11" w:rsidRPr="00D21E4F">
        <w:rPr>
          <w:rFonts w:ascii="Times" w:hAnsi="Times"/>
        </w:rPr>
        <w:t xml:space="preserve"> care delivery</w:t>
      </w:r>
      <w:r w:rsidR="002925DF" w:rsidRPr="00D21E4F">
        <w:rPr>
          <w:rFonts w:ascii="Times" w:hAnsi="Times"/>
        </w:rPr>
        <w:t xml:space="preserve"> </w:t>
      </w:r>
      <w:r w:rsidR="0040276D" w:rsidRPr="00D21E4F">
        <w:rPr>
          <w:rFonts w:ascii="Times" w:hAnsi="Times"/>
        </w:rPr>
        <w:fldChar w:fldCharType="begin"/>
      </w:r>
      <w:r w:rsidR="0040276D" w:rsidRPr="00D21E4F">
        <w:rPr>
          <w:rFonts w:ascii="Times" w:hAnsi="Times"/>
        </w:rPr>
        <w:instrText xml:space="preserve"> ADDIN EN.CITE &lt;EndNote&gt;&lt;Cite&gt;&lt;Author&gt;Madell&lt;/Author&gt;&lt;Year&gt;2018&lt;/Year&gt;&lt;RecNum&gt;2&lt;/RecNum&gt;&lt;DisplayText&gt;[2]&lt;/DisplayText&gt;&lt;record&gt;&lt;rec-number&gt;2&lt;/rec-number&gt;&lt;foreign-keys&gt;&lt;key app="EN" db-id="w50xz5tvl0vxfxe95sg5w5p89zf9pe02tspz" timestamp="1660524109"&gt;2&lt;/key&gt;&lt;/foreign-keys&gt;&lt;ref-type name="Journal Article"&gt;17&lt;/ref-type&gt;&lt;contributors&gt;&lt;authors&gt;&lt;author&gt;Madell, J.R.&lt;/author&gt;&lt;author&gt;Hewitt, J.G.&lt;/author&gt;&lt;author&gt;Rotfleisch, S.&lt;/author&gt;&lt;/authors&gt;&lt;/contributors&gt;&lt;titles&gt;&lt;title&gt;Auditory Perception vs. Speech Production in Children&lt;/title&gt;&lt;secondary-title&gt;The Hearing Journal&lt;/secondary-title&gt;&lt;/titles&gt;&lt;pages&gt;14-18&lt;/pages&gt;&lt;volume&gt;71&lt;/volume&gt;&lt;number&gt;12&lt;/number&gt;&lt;dates&gt;&lt;year&gt;2018&lt;/year&gt;&lt;/dates&gt;&lt;urls&gt;&lt;/urls&gt;&lt;electronic-resource-num&gt;10.1097/01.HJ.0000550393.51777.97&lt;/electronic-resource-num&gt;&lt;/record&gt;&lt;/Cite&gt;&lt;/EndNote&gt;</w:instrText>
      </w:r>
      <w:r w:rsidR="0040276D" w:rsidRPr="00D21E4F">
        <w:rPr>
          <w:rFonts w:ascii="Times" w:hAnsi="Times"/>
        </w:rPr>
        <w:fldChar w:fldCharType="separate"/>
      </w:r>
      <w:r w:rsidR="0040276D" w:rsidRPr="00D21E4F">
        <w:rPr>
          <w:rFonts w:ascii="Times" w:hAnsi="Times"/>
          <w:noProof/>
        </w:rPr>
        <w:t>[2]</w:t>
      </w:r>
      <w:r w:rsidR="0040276D" w:rsidRPr="00D21E4F">
        <w:rPr>
          <w:rFonts w:ascii="Times" w:hAnsi="Times"/>
        </w:rPr>
        <w:fldChar w:fldCharType="end"/>
      </w:r>
      <w:r w:rsidR="00ED0328" w:rsidRPr="00D21E4F">
        <w:rPr>
          <w:rFonts w:ascii="Times" w:hAnsi="Times"/>
        </w:rPr>
        <w:t xml:space="preserve">. </w:t>
      </w:r>
      <w:r w:rsidR="00A202A9" w:rsidRPr="00D21E4F">
        <w:rPr>
          <w:rFonts w:ascii="Times" w:hAnsi="Times"/>
        </w:rPr>
        <w:t>Moreover</w:t>
      </w:r>
      <w:r w:rsidR="002049B3" w:rsidRPr="00D21E4F">
        <w:rPr>
          <w:rFonts w:ascii="Times" w:hAnsi="Times"/>
        </w:rPr>
        <w:t>, a</w:t>
      </w:r>
      <w:r w:rsidR="002B44A2" w:rsidRPr="00D21E4F">
        <w:rPr>
          <w:rFonts w:ascii="Times" w:hAnsi="Times"/>
        </w:rPr>
        <w:t>pp-based hearing screenings</w:t>
      </w:r>
      <w:r w:rsidR="002049B3" w:rsidRPr="00D21E4F">
        <w:rPr>
          <w:rFonts w:ascii="Times" w:hAnsi="Times"/>
        </w:rPr>
        <w:t xml:space="preserve"> can improve audiometric evaluation in remo</w:t>
      </w:r>
      <w:r w:rsidR="00D76F36" w:rsidRPr="00D21E4F">
        <w:rPr>
          <w:rFonts w:ascii="Times" w:hAnsi="Times"/>
        </w:rPr>
        <w:t xml:space="preserve">te </w:t>
      </w:r>
      <w:r w:rsidR="002049B3" w:rsidRPr="00D21E4F">
        <w:rPr>
          <w:rFonts w:ascii="Times" w:hAnsi="Times"/>
        </w:rPr>
        <w:t>se</w:t>
      </w:r>
      <w:r w:rsidR="00D76F36" w:rsidRPr="00D21E4F">
        <w:rPr>
          <w:rFonts w:ascii="Times" w:hAnsi="Times"/>
        </w:rPr>
        <w:t xml:space="preserve">ttings even in high-resourced countries </w:t>
      </w:r>
      <w:r w:rsidR="00C76FAD" w:rsidRPr="00D21E4F">
        <w:rPr>
          <w:rFonts w:ascii="Times" w:hAnsi="Times"/>
        </w:rPr>
        <w:t>(e.g.</w:t>
      </w:r>
      <w:r w:rsidR="00D76F36" w:rsidRPr="00D21E4F">
        <w:rPr>
          <w:rFonts w:ascii="Times" w:hAnsi="Times"/>
        </w:rPr>
        <w:t xml:space="preserve"> Alaska</w:t>
      </w:r>
      <w:r w:rsidR="00C76FAD" w:rsidRPr="00D21E4F">
        <w:rPr>
          <w:rFonts w:ascii="Times" w:hAnsi="Times"/>
        </w:rPr>
        <w:t>)</w:t>
      </w:r>
      <w:r w:rsidR="00D76F36" w:rsidRPr="00D21E4F">
        <w:rPr>
          <w:rFonts w:ascii="Times" w:hAnsi="Times"/>
        </w:rPr>
        <w:t xml:space="preserve"> </w:t>
      </w:r>
      <w:r w:rsidR="00D76F36" w:rsidRPr="00D21E4F">
        <w:rPr>
          <w:rFonts w:ascii="Times" w:hAnsi="Times"/>
        </w:rPr>
        <w:fldChar w:fldCharType="begin">
          <w:fldData xml:space="preserve">PEVuZE5vdGU+PENpdGU+PEF1dGhvcj5FbW1ldHQ8L0F1dGhvcj48WWVhcj4yMDIyPC9ZZWFyPjxS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</w:fldData>
        </w:fldChar>
      </w:r>
      <w:r w:rsidR="00D76F36" w:rsidRPr="00D21E4F">
        <w:rPr>
          <w:rFonts w:ascii="Times" w:hAnsi="Times"/>
        </w:rPr>
        <w:instrText xml:space="preserve"> ADDIN EN.CITE </w:instrText>
      </w:r>
      <w:r w:rsidR="00D76F36" w:rsidRPr="00D21E4F">
        <w:rPr>
          <w:rFonts w:ascii="Times" w:hAnsi="Times"/>
        </w:rPr>
        <w:fldChar w:fldCharType="begin">
          <w:fldData xml:space="preserve">PEVuZE5vdGU+PENpdGU+PEF1dGhvcj5FbW1ldHQ8L0F1dGhvcj48WWVhcj4yMDIyPC9ZZWFyPjxS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</w:fldData>
        </w:fldChar>
      </w:r>
      <w:r w:rsidR="00D76F36" w:rsidRPr="00D21E4F">
        <w:rPr>
          <w:rFonts w:ascii="Times" w:hAnsi="Times"/>
        </w:rPr>
        <w:instrText xml:space="preserve"> ADDIN EN.CITE.DATA </w:instrText>
      </w:r>
      <w:r w:rsidR="00D76F36" w:rsidRPr="00D21E4F">
        <w:rPr>
          <w:rFonts w:ascii="Times" w:hAnsi="Times"/>
        </w:rPr>
      </w:r>
      <w:r w:rsidR="00D76F36" w:rsidRPr="00D21E4F">
        <w:rPr>
          <w:rFonts w:ascii="Times" w:hAnsi="Times"/>
        </w:rPr>
        <w:fldChar w:fldCharType="end"/>
      </w:r>
      <w:r w:rsidR="00D76F36" w:rsidRPr="00D21E4F">
        <w:rPr>
          <w:rFonts w:ascii="Times" w:hAnsi="Times"/>
        </w:rPr>
      </w:r>
      <w:r w:rsidR="00D76F36" w:rsidRPr="00D21E4F">
        <w:rPr>
          <w:rFonts w:ascii="Times" w:hAnsi="Times"/>
        </w:rPr>
        <w:fldChar w:fldCharType="separate"/>
      </w:r>
      <w:r w:rsidR="00D76F36" w:rsidRPr="00D21E4F">
        <w:rPr>
          <w:rFonts w:ascii="Times" w:hAnsi="Times"/>
          <w:noProof/>
        </w:rPr>
        <w:t>[41]</w:t>
      </w:r>
      <w:r w:rsidR="00D76F36" w:rsidRPr="00D21E4F">
        <w:rPr>
          <w:rFonts w:ascii="Times" w:hAnsi="Times"/>
        </w:rPr>
        <w:fldChar w:fldCharType="end"/>
      </w:r>
      <w:r w:rsidR="00D76F36" w:rsidRPr="00D21E4F">
        <w:rPr>
          <w:rFonts w:ascii="Times" w:hAnsi="Times"/>
        </w:rPr>
        <w:t>.</w:t>
      </w:r>
      <w:r w:rsidR="00F00A22" w:rsidRPr="00D21E4F">
        <w:rPr>
          <w:rFonts w:ascii="Times" w:hAnsi="Times"/>
        </w:rPr>
        <w:t xml:space="preserve"> </w:t>
      </w:r>
      <w:r w:rsidR="00B64FCD" w:rsidRPr="00D21E4F">
        <w:rPr>
          <w:rFonts w:ascii="Times" w:hAnsi="Times"/>
        </w:rPr>
        <w:t>T</w:t>
      </w:r>
      <w:r w:rsidR="00F00A22" w:rsidRPr="00D21E4F">
        <w:rPr>
          <w:rFonts w:ascii="Times" w:hAnsi="Times"/>
        </w:rPr>
        <w:t xml:space="preserve">his study </w:t>
      </w:r>
      <w:r w:rsidR="00DD2247" w:rsidRPr="00D21E4F">
        <w:rPr>
          <w:rFonts w:ascii="Times" w:hAnsi="Times"/>
        </w:rPr>
        <w:t xml:space="preserve">thus </w:t>
      </w:r>
      <w:r w:rsidR="00F00A22" w:rsidRPr="00D21E4F">
        <w:rPr>
          <w:rFonts w:ascii="Times" w:hAnsi="Times"/>
        </w:rPr>
        <w:t xml:space="preserve">showcases </w:t>
      </w:r>
      <w:r w:rsidR="00F35EC7" w:rsidRPr="00D21E4F">
        <w:rPr>
          <w:rFonts w:ascii="Times" w:hAnsi="Times"/>
        </w:rPr>
        <w:t xml:space="preserve">that </w:t>
      </w:r>
      <w:r w:rsidR="00E51218" w:rsidRPr="00D21E4F">
        <w:rPr>
          <w:rFonts w:ascii="Times" w:hAnsi="Times"/>
        </w:rPr>
        <w:t xml:space="preserve">basic </w:t>
      </w:r>
      <w:r w:rsidR="00D90855" w:rsidRPr="00D21E4F">
        <w:rPr>
          <w:rFonts w:ascii="Times" w:hAnsi="Times"/>
        </w:rPr>
        <w:t>hearing</w:t>
      </w:r>
      <w:r w:rsidR="009B15F8" w:rsidRPr="00D21E4F">
        <w:rPr>
          <w:rFonts w:ascii="Times" w:hAnsi="Times"/>
        </w:rPr>
        <w:t xml:space="preserve"> screening</w:t>
      </w:r>
      <w:r w:rsidR="00EC1BDD" w:rsidRPr="00D21E4F">
        <w:rPr>
          <w:rFonts w:ascii="Times" w:hAnsi="Times"/>
        </w:rPr>
        <w:t xml:space="preserve"> </w:t>
      </w:r>
      <w:r w:rsidR="00F35EC7" w:rsidRPr="00D21E4F">
        <w:rPr>
          <w:rFonts w:ascii="Times" w:hAnsi="Times"/>
        </w:rPr>
        <w:t>data</w:t>
      </w:r>
      <w:r w:rsidR="00D90855" w:rsidRPr="00D21E4F">
        <w:rPr>
          <w:rFonts w:ascii="Times" w:hAnsi="Times"/>
        </w:rPr>
        <w:t xml:space="preserve"> can </w:t>
      </w:r>
      <w:r w:rsidR="001B60B4" w:rsidRPr="00D21E4F">
        <w:rPr>
          <w:rFonts w:ascii="Times" w:hAnsi="Times"/>
        </w:rPr>
        <w:t>successfully</w:t>
      </w:r>
      <w:r w:rsidR="00D90855" w:rsidRPr="00D21E4F">
        <w:rPr>
          <w:rFonts w:ascii="Times" w:hAnsi="Times"/>
        </w:rPr>
        <w:t xml:space="preserve"> </w:t>
      </w:r>
      <w:r w:rsidR="004E7FF4" w:rsidRPr="00D21E4F">
        <w:rPr>
          <w:rFonts w:ascii="Times" w:hAnsi="Times"/>
        </w:rPr>
        <w:t xml:space="preserve">be </w:t>
      </w:r>
      <w:r w:rsidR="00D90855" w:rsidRPr="00D21E4F">
        <w:rPr>
          <w:rFonts w:ascii="Times" w:hAnsi="Times"/>
        </w:rPr>
        <w:t>attain</w:t>
      </w:r>
      <w:r w:rsidR="009B25DF" w:rsidRPr="00D21E4F">
        <w:rPr>
          <w:rFonts w:ascii="Times" w:hAnsi="Times"/>
        </w:rPr>
        <w:t>ed</w:t>
      </w:r>
      <w:r w:rsidR="007F0A37" w:rsidRPr="00D21E4F">
        <w:rPr>
          <w:rFonts w:ascii="Times" w:hAnsi="Times"/>
        </w:rPr>
        <w:t xml:space="preserve"> </w:t>
      </w:r>
      <w:r w:rsidR="00E601B3" w:rsidRPr="00D21E4F">
        <w:rPr>
          <w:rFonts w:ascii="Times" w:hAnsi="Times"/>
        </w:rPr>
        <w:t xml:space="preserve">in low-resource settings </w:t>
      </w:r>
      <w:r w:rsidR="007F0A37" w:rsidRPr="00D21E4F">
        <w:rPr>
          <w:rFonts w:ascii="Times" w:hAnsi="Times"/>
        </w:rPr>
        <w:t>using</w:t>
      </w:r>
      <w:r w:rsidR="00091637" w:rsidRPr="00D21E4F">
        <w:rPr>
          <w:rFonts w:ascii="Times" w:hAnsi="Times"/>
        </w:rPr>
        <w:t xml:space="preserve"> an</w:t>
      </w:r>
      <w:r w:rsidR="009B15F8" w:rsidRPr="00D21E4F">
        <w:rPr>
          <w:rFonts w:ascii="Times" w:hAnsi="Times"/>
        </w:rPr>
        <w:t xml:space="preserve"> application</w:t>
      </w:r>
      <w:r w:rsidR="00091637" w:rsidRPr="00D21E4F">
        <w:rPr>
          <w:rFonts w:ascii="Times" w:hAnsi="Times"/>
        </w:rPr>
        <w:t xml:space="preserve"> platform</w:t>
      </w:r>
      <w:r w:rsidR="00AF51B4" w:rsidRPr="00D21E4F">
        <w:rPr>
          <w:rFonts w:ascii="Times" w:hAnsi="Times"/>
        </w:rPr>
        <w:t>.</w:t>
      </w:r>
    </w:p>
    <w:p w14:paraId="6E8CB18E" w14:textId="04AD0553" w:rsidR="003310CA" w:rsidRPr="00D21E4F" w:rsidRDefault="00B911F9" w:rsidP="004A64AA">
      <w:pPr>
        <w:spacing w:line="480" w:lineRule="auto"/>
        <w:rPr>
          <w:rFonts w:ascii="Times" w:hAnsi="Times"/>
          <w:i/>
        </w:rPr>
      </w:pPr>
      <w:r w:rsidRPr="00D21E4F">
        <w:rPr>
          <w:rFonts w:ascii="Times" w:hAnsi="Times"/>
          <w:i/>
        </w:rPr>
        <w:t>4.</w:t>
      </w:r>
      <w:r w:rsidR="002B2F15" w:rsidRPr="00D21E4F">
        <w:rPr>
          <w:rFonts w:ascii="Times" w:hAnsi="Times"/>
          <w:i/>
        </w:rPr>
        <w:t>5</w:t>
      </w:r>
      <w:r w:rsidRPr="00D21E4F">
        <w:rPr>
          <w:rFonts w:ascii="Times" w:hAnsi="Times"/>
          <w:i/>
        </w:rPr>
        <w:t xml:space="preserve"> </w:t>
      </w:r>
      <w:r w:rsidR="00186B71" w:rsidRPr="00D21E4F">
        <w:rPr>
          <w:rFonts w:ascii="Times" w:hAnsi="Times"/>
          <w:i/>
        </w:rPr>
        <w:t>Strengths</w:t>
      </w:r>
      <w:r w:rsidR="00AE7A5A" w:rsidRPr="00D21E4F">
        <w:rPr>
          <w:rFonts w:ascii="Times" w:hAnsi="Times"/>
          <w:i/>
        </w:rPr>
        <w:t xml:space="preserve"> and </w:t>
      </w:r>
      <w:r w:rsidR="00186B71" w:rsidRPr="00D21E4F">
        <w:rPr>
          <w:rFonts w:ascii="Times" w:hAnsi="Times"/>
          <w:i/>
        </w:rPr>
        <w:t>Limitations</w:t>
      </w:r>
      <w:r w:rsidR="00493012" w:rsidRPr="00D21E4F">
        <w:rPr>
          <w:rFonts w:ascii="Times" w:hAnsi="Times"/>
          <w:i/>
        </w:rPr>
        <w:t xml:space="preserve"> </w:t>
      </w:r>
    </w:p>
    <w:p w14:paraId="64FF4DD9" w14:textId="3EC211BC" w:rsidR="00692F62" w:rsidRPr="00D21E4F" w:rsidRDefault="001A19E1" w:rsidP="00692F62">
      <w:pPr>
        <w:spacing w:line="480" w:lineRule="auto"/>
        <w:rPr>
          <w:rFonts w:ascii="Times" w:hAnsi="Times"/>
        </w:rPr>
      </w:pPr>
      <w:r w:rsidRPr="00D21E4F">
        <w:rPr>
          <w:rFonts w:ascii="Times" w:hAnsi="Times"/>
        </w:rPr>
        <w:tab/>
      </w:r>
      <w:r w:rsidR="00F6212C" w:rsidRPr="00D21E4F">
        <w:rPr>
          <w:rFonts w:ascii="Times" w:hAnsi="Times"/>
        </w:rPr>
        <w:t xml:space="preserve">The strengths </w:t>
      </w:r>
      <w:r w:rsidR="000069A6" w:rsidRPr="00D21E4F">
        <w:rPr>
          <w:rFonts w:ascii="Times" w:hAnsi="Times"/>
        </w:rPr>
        <w:t>of this study include a large cohort</w:t>
      </w:r>
      <w:r w:rsidR="00DF6486" w:rsidRPr="00D21E4F">
        <w:rPr>
          <w:rFonts w:ascii="Times" w:hAnsi="Times"/>
        </w:rPr>
        <w:t xml:space="preserve">, </w:t>
      </w:r>
      <w:r w:rsidR="00DB4490" w:rsidRPr="00D21E4F">
        <w:rPr>
          <w:rFonts w:ascii="Times" w:hAnsi="Times"/>
        </w:rPr>
        <w:t>validated</w:t>
      </w:r>
      <w:r w:rsidR="002825DA" w:rsidRPr="00D21E4F">
        <w:rPr>
          <w:rFonts w:ascii="Times" w:hAnsi="Times"/>
        </w:rPr>
        <w:t xml:space="preserve"> hearing assessment</w:t>
      </w:r>
      <w:r w:rsidR="006066E2" w:rsidRPr="00D21E4F">
        <w:rPr>
          <w:rFonts w:ascii="Times" w:hAnsi="Times"/>
        </w:rPr>
        <w:t>,</w:t>
      </w:r>
      <w:r w:rsidR="00063290" w:rsidRPr="00D21E4F">
        <w:rPr>
          <w:rFonts w:ascii="Times" w:hAnsi="Times"/>
        </w:rPr>
        <w:t xml:space="preserve"> and a broad range of data</w:t>
      </w:r>
      <w:r w:rsidR="003E4E92" w:rsidRPr="00D21E4F">
        <w:rPr>
          <w:rFonts w:ascii="Times" w:hAnsi="Times"/>
        </w:rPr>
        <w:t xml:space="preserve"> that was collected from medical record</w:t>
      </w:r>
      <w:r w:rsidR="00C95F6A" w:rsidRPr="00D21E4F">
        <w:rPr>
          <w:rFonts w:ascii="Times" w:hAnsi="Times"/>
        </w:rPr>
        <w:t>s</w:t>
      </w:r>
      <w:r w:rsidR="003E4E92" w:rsidRPr="00D21E4F">
        <w:rPr>
          <w:rFonts w:ascii="Times" w:hAnsi="Times"/>
        </w:rPr>
        <w:t xml:space="preserve"> as well as caregiver surveys.</w:t>
      </w:r>
      <w:r w:rsidR="0094151C" w:rsidRPr="00D21E4F">
        <w:rPr>
          <w:rFonts w:ascii="Times" w:hAnsi="Times"/>
        </w:rPr>
        <w:t xml:space="preserve"> </w:t>
      </w:r>
      <w:r w:rsidR="00000FF6" w:rsidRPr="00D21E4F">
        <w:rPr>
          <w:rFonts w:ascii="Times" w:hAnsi="Times"/>
        </w:rPr>
        <w:t>Limitations</w:t>
      </w:r>
      <w:r w:rsidR="003A47FE" w:rsidRPr="00D21E4F">
        <w:rPr>
          <w:rFonts w:ascii="Times" w:hAnsi="Times"/>
        </w:rPr>
        <w:t xml:space="preserve"> include</w:t>
      </w:r>
      <w:r w:rsidR="00000FF6" w:rsidRPr="00D21E4F">
        <w:rPr>
          <w:rFonts w:ascii="Times" w:hAnsi="Times"/>
        </w:rPr>
        <w:t xml:space="preserve"> recall bias </w:t>
      </w:r>
      <w:r w:rsidR="00FF6349" w:rsidRPr="00D21E4F">
        <w:rPr>
          <w:rFonts w:ascii="Times" w:hAnsi="Times"/>
        </w:rPr>
        <w:t xml:space="preserve">from </w:t>
      </w:r>
      <w:r w:rsidR="00896DEF" w:rsidRPr="00D21E4F">
        <w:rPr>
          <w:rFonts w:ascii="Times" w:hAnsi="Times"/>
        </w:rPr>
        <w:t>those</w:t>
      </w:r>
      <w:r w:rsidR="00FF6349" w:rsidRPr="00D21E4F">
        <w:rPr>
          <w:rFonts w:ascii="Times" w:hAnsi="Times"/>
        </w:rPr>
        <w:t xml:space="preserve"> survey</w:t>
      </w:r>
      <w:r w:rsidR="00896DEF" w:rsidRPr="00D21E4F">
        <w:rPr>
          <w:rFonts w:ascii="Times" w:hAnsi="Times"/>
        </w:rPr>
        <w:t>ed</w:t>
      </w:r>
      <w:r w:rsidR="001D1D43" w:rsidRPr="00D21E4F">
        <w:rPr>
          <w:rFonts w:ascii="Times" w:hAnsi="Times"/>
        </w:rPr>
        <w:t>, lack of an HIV-uninfected control group,</w:t>
      </w:r>
      <w:r w:rsidR="0053659D" w:rsidRPr="00D21E4F">
        <w:rPr>
          <w:rFonts w:ascii="Times" w:hAnsi="Times"/>
        </w:rPr>
        <w:t xml:space="preserve"> and incomplete</w:t>
      </w:r>
      <w:r w:rsidR="004A1A44" w:rsidRPr="00D21E4F">
        <w:rPr>
          <w:rFonts w:ascii="Times" w:hAnsi="Times"/>
        </w:rPr>
        <w:t xml:space="preserve"> data related to viral load, HAART, and opportunistic infections</w:t>
      </w:r>
      <w:r w:rsidR="00E03B7E" w:rsidRPr="00D21E4F">
        <w:rPr>
          <w:rFonts w:ascii="Times" w:hAnsi="Times"/>
        </w:rPr>
        <w:t xml:space="preserve"> (e</w:t>
      </w:r>
      <w:r w:rsidR="00906905" w:rsidRPr="00D21E4F">
        <w:rPr>
          <w:rFonts w:ascii="Times" w:hAnsi="Times"/>
        </w:rPr>
        <w:t>.</w:t>
      </w:r>
      <w:r w:rsidR="00E03B7E" w:rsidRPr="00D21E4F">
        <w:rPr>
          <w:rFonts w:ascii="Times" w:hAnsi="Times"/>
        </w:rPr>
        <w:t>g. CMV, TB)</w:t>
      </w:r>
      <w:r w:rsidR="00335F68" w:rsidRPr="00D21E4F">
        <w:rPr>
          <w:rFonts w:ascii="Times" w:hAnsi="Times"/>
        </w:rPr>
        <w:t>.</w:t>
      </w:r>
      <w:r w:rsidR="00B63043" w:rsidRPr="00D21E4F">
        <w:rPr>
          <w:rFonts w:ascii="Times" w:hAnsi="Times"/>
        </w:rPr>
        <w:t xml:space="preserve"> </w:t>
      </w:r>
      <w:r w:rsidR="00B963B8" w:rsidRPr="00D21E4F">
        <w:rPr>
          <w:rFonts w:ascii="Times" w:hAnsi="Times"/>
        </w:rPr>
        <w:t>Furthermore</w:t>
      </w:r>
      <w:r w:rsidR="00B63043" w:rsidRPr="00D21E4F">
        <w:rPr>
          <w:rFonts w:ascii="Times" w:hAnsi="Times"/>
        </w:rPr>
        <w:t>, comprehensive otolaryngologic evaluation and confirmatory audiometric testing, although offered to families, were outside the scope of this study. As such,</w:t>
      </w:r>
      <w:r w:rsidR="00703072" w:rsidRPr="00D21E4F">
        <w:rPr>
          <w:rFonts w:ascii="Times" w:hAnsi="Times"/>
        </w:rPr>
        <w:t xml:space="preserve"> specific diagnostic causes of hearing loss were not reported here.</w:t>
      </w:r>
      <w:r w:rsidR="00335F68" w:rsidRPr="00D21E4F">
        <w:rPr>
          <w:rFonts w:ascii="Times" w:hAnsi="Times"/>
        </w:rPr>
        <w:t xml:space="preserve"> </w:t>
      </w:r>
      <w:r w:rsidR="004500EA" w:rsidRPr="00D21E4F">
        <w:rPr>
          <w:rFonts w:ascii="Times" w:hAnsi="Times"/>
        </w:rPr>
        <w:t>Civil unrest</w:t>
      </w:r>
      <w:r w:rsidR="007D394D" w:rsidRPr="00D21E4F">
        <w:rPr>
          <w:rFonts w:ascii="Times" w:hAnsi="Times"/>
        </w:rPr>
        <w:t xml:space="preserve"> </w:t>
      </w:r>
      <w:r w:rsidR="00B343E8" w:rsidRPr="00D21E4F">
        <w:rPr>
          <w:rFonts w:ascii="Times" w:hAnsi="Times"/>
        </w:rPr>
        <w:t xml:space="preserve">in Haiti </w:t>
      </w:r>
      <w:r w:rsidR="007D394D" w:rsidRPr="00D21E4F">
        <w:rPr>
          <w:rFonts w:ascii="Times" w:hAnsi="Times"/>
        </w:rPr>
        <w:t xml:space="preserve">also led to inconsistent availability of skilled professionals </w:t>
      </w:r>
      <w:r w:rsidR="00912E5F" w:rsidRPr="00D21E4F">
        <w:rPr>
          <w:rFonts w:ascii="Times" w:hAnsi="Times"/>
        </w:rPr>
        <w:t>who could conduct</w:t>
      </w:r>
      <w:r w:rsidR="007D394D" w:rsidRPr="00D21E4F">
        <w:rPr>
          <w:rFonts w:ascii="Times" w:hAnsi="Times"/>
        </w:rPr>
        <w:t xml:space="preserve"> otoscopic examinations</w:t>
      </w:r>
      <w:r w:rsidR="0026468C" w:rsidRPr="00D21E4F">
        <w:rPr>
          <w:rFonts w:ascii="Times" w:hAnsi="Times"/>
        </w:rPr>
        <w:t xml:space="preserve"> at the time of screening</w:t>
      </w:r>
      <w:r w:rsidR="00E6031C" w:rsidRPr="00D21E4F">
        <w:rPr>
          <w:rFonts w:ascii="Times" w:hAnsi="Times"/>
        </w:rPr>
        <w:t xml:space="preserve"> </w:t>
      </w:r>
      <w:r w:rsidR="006D4AB4" w:rsidRPr="00D21E4F">
        <w:rPr>
          <w:rFonts w:ascii="Times" w:hAnsi="Times"/>
        </w:rPr>
        <w:t xml:space="preserve">and, therefore, were not </w:t>
      </w:r>
      <w:r w:rsidR="002012DC" w:rsidRPr="00D21E4F">
        <w:rPr>
          <w:rFonts w:ascii="Times" w:hAnsi="Times"/>
        </w:rPr>
        <w:t>completed</w:t>
      </w:r>
      <w:r w:rsidR="001D1D43" w:rsidRPr="00D21E4F">
        <w:rPr>
          <w:rFonts w:ascii="Times" w:hAnsi="Times"/>
        </w:rPr>
        <w:t>.</w:t>
      </w:r>
      <w:r w:rsidR="00310530" w:rsidRPr="00D21E4F">
        <w:rPr>
          <w:rFonts w:ascii="Times" w:hAnsi="Times"/>
        </w:rPr>
        <w:t xml:space="preserve"> </w:t>
      </w:r>
      <w:r w:rsidR="00D6407B" w:rsidRPr="00D21E4F">
        <w:rPr>
          <w:rFonts w:ascii="Times" w:hAnsi="Times"/>
        </w:rPr>
        <w:t xml:space="preserve">Future </w:t>
      </w:r>
      <w:r w:rsidR="00310530" w:rsidRPr="00D21E4F">
        <w:rPr>
          <w:rFonts w:ascii="Times" w:hAnsi="Times"/>
        </w:rPr>
        <w:t>studies</w:t>
      </w:r>
      <w:r w:rsidR="00237A68" w:rsidRPr="00D21E4F">
        <w:rPr>
          <w:rFonts w:ascii="Times" w:hAnsi="Times"/>
        </w:rPr>
        <w:t xml:space="preserve"> </w:t>
      </w:r>
      <w:r w:rsidR="00963BB1" w:rsidRPr="00D21E4F">
        <w:rPr>
          <w:rFonts w:ascii="Times" w:hAnsi="Times"/>
        </w:rPr>
        <w:t>for</w:t>
      </w:r>
      <w:r w:rsidR="00237A68" w:rsidRPr="00D21E4F">
        <w:rPr>
          <w:rFonts w:ascii="Times" w:hAnsi="Times"/>
        </w:rPr>
        <w:t xml:space="preserve"> </w:t>
      </w:r>
      <w:r w:rsidR="00963BB1" w:rsidRPr="00D21E4F">
        <w:rPr>
          <w:rFonts w:ascii="Times" w:hAnsi="Times"/>
        </w:rPr>
        <w:t>characterizing</w:t>
      </w:r>
      <w:r w:rsidR="00237A68" w:rsidRPr="00D21E4F">
        <w:rPr>
          <w:rFonts w:ascii="Times" w:hAnsi="Times"/>
        </w:rPr>
        <w:t xml:space="preserve"> hearing impairment in Haiti and the Caribbean</w:t>
      </w:r>
      <w:r w:rsidR="00310530" w:rsidRPr="00D21E4F">
        <w:rPr>
          <w:rFonts w:ascii="Times" w:hAnsi="Times"/>
        </w:rPr>
        <w:t xml:space="preserve"> </w:t>
      </w:r>
      <w:r w:rsidR="00F01805" w:rsidRPr="00D21E4F">
        <w:rPr>
          <w:rFonts w:ascii="Times" w:hAnsi="Times"/>
        </w:rPr>
        <w:t>can</w:t>
      </w:r>
      <w:r w:rsidR="00675567" w:rsidRPr="00D21E4F">
        <w:rPr>
          <w:rFonts w:ascii="Times" w:hAnsi="Times"/>
        </w:rPr>
        <w:t xml:space="preserve"> focus</w:t>
      </w:r>
      <w:r w:rsidR="00E30F32" w:rsidRPr="00D21E4F">
        <w:rPr>
          <w:rFonts w:ascii="Times" w:hAnsi="Times"/>
        </w:rPr>
        <w:t xml:space="preserve"> on differentiating </w:t>
      </w:r>
      <w:r w:rsidR="00963BB1" w:rsidRPr="00D21E4F">
        <w:rPr>
          <w:rFonts w:ascii="Times" w:hAnsi="Times"/>
        </w:rPr>
        <w:t xml:space="preserve">the type of </w:t>
      </w:r>
      <w:r w:rsidR="00F557B5" w:rsidRPr="00D21E4F">
        <w:rPr>
          <w:rFonts w:ascii="Times" w:hAnsi="Times"/>
        </w:rPr>
        <w:t xml:space="preserve">hearing </w:t>
      </w:r>
      <w:r w:rsidR="00237A68" w:rsidRPr="00D21E4F">
        <w:rPr>
          <w:rFonts w:ascii="Times" w:hAnsi="Times"/>
        </w:rPr>
        <w:t>loss</w:t>
      </w:r>
      <w:r w:rsidR="00963BB1" w:rsidRPr="00D21E4F">
        <w:rPr>
          <w:rFonts w:ascii="Times" w:hAnsi="Times"/>
        </w:rPr>
        <w:t xml:space="preserve"> </w:t>
      </w:r>
      <w:r w:rsidR="00F557B5" w:rsidRPr="00D21E4F">
        <w:rPr>
          <w:rFonts w:ascii="Times" w:hAnsi="Times"/>
        </w:rPr>
        <w:t xml:space="preserve">(i.e. </w:t>
      </w:r>
      <w:r w:rsidR="00F557B5" w:rsidRPr="00D21E4F">
        <w:rPr>
          <w:rFonts w:ascii="Times" w:hAnsi="Times"/>
        </w:rPr>
        <w:lastRenderedPageBreak/>
        <w:t>sensorineural, conductive, mixed)</w:t>
      </w:r>
      <w:r w:rsidR="0026600A" w:rsidRPr="00D21E4F">
        <w:rPr>
          <w:rFonts w:ascii="Times" w:hAnsi="Times"/>
        </w:rPr>
        <w:t xml:space="preserve">, with the use </w:t>
      </w:r>
      <w:r w:rsidR="00582AA0" w:rsidRPr="00D21E4F">
        <w:rPr>
          <w:rFonts w:ascii="Times" w:hAnsi="Times"/>
        </w:rPr>
        <w:t>of</w:t>
      </w:r>
      <w:r w:rsidR="00DC5599" w:rsidRPr="00D21E4F">
        <w:rPr>
          <w:rFonts w:ascii="Times" w:hAnsi="Times"/>
        </w:rPr>
        <w:t xml:space="preserve"> an HIV-uninfected control group</w:t>
      </w:r>
      <w:r w:rsidR="0061063F" w:rsidRPr="00D21E4F">
        <w:rPr>
          <w:rFonts w:ascii="Times" w:hAnsi="Times"/>
        </w:rPr>
        <w:t xml:space="preserve"> and </w:t>
      </w:r>
      <w:r w:rsidR="00F32DE0" w:rsidRPr="00D21E4F">
        <w:rPr>
          <w:rFonts w:ascii="Times" w:hAnsi="Times"/>
        </w:rPr>
        <w:t xml:space="preserve">more comprehensive </w:t>
      </w:r>
      <w:r w:rsidR="008A6143" w:rsidRPr="00D21E4F">
        <w:rPr>
          <w:rFonts w:ascii="Times" w:hAnsi="Times"/>
        </w:rPr>
        <w:t xml:space="preserve">medical </w:t>
      </w:r>
      <w:r w:rsidR="00F36198" w:rsidRPr="00D21E4F">
        <w:rPr>
          <w:rFonts w:ascii="Times" w:hAnsi="Times"/>
        </w:rPr>
        <w:t>data</w:t>
      </w:r>
      <w:r w:rsidR="00692F62" w:rsidRPr="00D21E4F">
        <w:rPr>
          <w:rFonts w:ascii="Times" w:hAnsi="Times"/>
        </w:rPr>
        <w:t>.</w:t>
      </w:r>
    </w:p>
    <w:p w14:paraId="61920F75" w14:textId="77777777" w:rsidR="00982064" w:rsidRPr="00D21E4F" w:rsidRDefault="00982064" w:rsidP="00692F62">
      <w:pPr>
        <w:spacing w:line="480" w:lineRule="auto"/>
        <w:rPr>
          <w:rFonts w:ascii="Times" w:hAnsi="Times"/>
          <w:b/>
        </w:rPr>
      </w:pPr>
    </w:p>
    <w:p w14:paraId="678643FB" w14:textId="458DB4DF" w:rsidR="00982064" w:rsidRPr="00D21E4F" w:rsidRDefault="00B911F9" w:rsidP="00692F62">
      <w:pPr>
        <w:spacing w:line="480" w:lineRule="auto"/>
        <w:rPr>
          <w:rFonts w:ascii="Times" w:hAnsi="Times"/>
          <w:b/>
        </w:rPr>
      </w:pPr>
      <w:r w:rsidRPr="00D21E4F">
        <w:rPr>
          <w:rFonts w:ascii="Times" w:hAnsi="Times"/>
          <w:b/>
        </w:rPr>
        <w:t xml:space="preserve">5. </w:t>
      </w:r>
      <w:r w:rsidR="00CA6B8A" w:rsidRPr="00D21E4F">
        <w:rPr>
          <w:rFonts w:ascii="Times" w:hAnsi="Times"/>
          <w:b/>
        </w:rPr>
        <w:t>Conclusion</w:t>
      </w:r>
      <w:r w:rsidR="00E4015C" w:rsidRPr="00D21E4F">
        <w:rPr>
          <w:rFonts w:ascii="Times" w:hAnsi="Times"/>
          <w:b/>
        </w:rPr>
        <w:t>s</w:t>
      </w:r>
      <w:r w:rsidR="00373527" w:rsidRPr="00D21E4F">
        <w:rPr>
          <w:rFonts w:ascii="Times" w:hAnsi="Times"/>
        </w:rPr>
        <w:t xml:space="preserve"> </w:t>
      </w:r>
    </w:p>
    <w:p w14:paraId="74690A07" w14:textId="6A42F268" w:rsidR="000B5DC9" w:rsidRPr="00D21E4F" w:rsidRDefault="00AD2F31" w:rsidP="0036298B">
      <w:pPr>
        <w:spacing w:line="480" w:lineRule="auto"/>
        <w:ind w:firstLine="720"/>
        <w:rPr>
          <w:rFonts w:ascii="Times" w:hAnsi="Times"/>
        </w:rPr>
      </w:pPr>
      <w:r w:rsidRPr="00D21E4F">
        <w:rPr>
          <w:rFonts w:ascii="Times" w:hAnsi="Times"/>
        </w:rPr>
        <w:t>Hearing impairment</w:t>
      </w:r>
      <w:r w:rsidR="0088474D" w:rsidRPr="00D21E4F">
        <w:rPr>
          <w:rFonts w:ascii="Times" w:hAnsi="Times"/>
        </w:rPr>
        <w:t xml:space="preserve"> </w:t>
      </w:r>
      <w:r w:rsidR="0052075A" w:rsidRPr="00D21E4F">
        <w:rPr>
          <w:rFonts w:ascii="Times" w:hAnsi="Times"/>
        </w:rPr>
        <w:t>in HIV-infected Haitian children was 18%</w:t>
      </w:r>
      <w:r w:rsidR="00F231AC" w:rsidRPr="00D21E4F">
        <w:rPr>
          <w:rFonts w:ascii="Times" w:hAnsi="Times"/>
        </w:rPr>
        <w:t xml:space="preserve"> which is substantially higher than the </w:t>
      </w:r>
      <w:r w:rsidR="005430C5" w:rsidRPr="00D21E4F">
        <w:rPr>
          <w:rFonts w:ascii="Times" w:hAnsi="Times"/>
        </w:rPr>
        <w:t xml:space="preserve">WHO estimate of </w:t>
      </w:r>
      <w:r w:rsidR="00982064" w:rsidRPr="00D21E4F">
        <w:rPr>
          <w:rFonts w:ascii="Times" w:hAnsi="Times"/>
        </w:rPr>
        <w:t xml:space="preserve">1.6% for </w:t>
      </w:r>
      <w:r w:rsidR="005430C5" w:rsidRPr="00D21E4F">
        <w:rPr>
          <w:rFonts w:ascii="Times" w:hAnsi="Times"/>
        </w:rPr>
        <w:t xml:space="preserve">childhood hearing loss </w:t>
      </w:r>
      <w:r w:rsidR="00982064" w:rsidRPr="00D21E4F">
        <w:rPr>
          <w:rFonts w:ascii="Times" w:hAnsi="Times"/>
        </w:rPr>
        <w:t>in</w:t>
      </w:r>
      <w:r w:rsidR="005430C5" w:rsidRPr="00D21E4F">
        <w:rPr>
          <w:rFonts w:ascii="Times" w:hAnsi="Times"/>
        </w:rPr>
        <w:t xml:space="preserve"> the Caribbean and Latin America. Frequent ear infections significantly increased the risk of hearing loss</w:t>
      </w:r>
      <w:r w:rsidR="009A4821" w:rsidRPr="00D21E4F">
        <w:rPr>
          <w:rFonts w:ascii="Times" w:hAnsi="Times"/>
        </w:rPr>
        <w:t xml:space="preserve"> while HAART duration and viral load did not. Despite their potential ototoxicity, HAART should be continued and may decrease the incidence of otitis media.</w:t>
      </w:r>
      <w:r w:rsidR="00E74F9C" w:rsidRPr="00D21E4F">
        <w:rPr>
          <w:rFonts w:ascii="Times" w:hAnsi="Times"/>
        </w:rPr>
        <w:t xml:space="preserve"> Given low caregiver perception of hearing impairment, </w:t>
      </w:r>
      <w:r w:rsidR="001E0C49" w:rsidRPr="00D21E4F">
        <w:rPr>
          <w:rFonts w:ascii="Times" w:hAnsi="Times"/>
        </w:rPr>
        <w:t xml:space="preserve">routine </w:t>
      </w:r>
      <w:r w:rsidR="008763AC" w:rsidRPr="00D21E4F">
        <w:rPr>
          <w:rFonts w:ascii="Times" w:hAnsi="Times"/>
        </w:rPr>
        <w:t xml:space="preserve">screening </w:t>
      </w:r>
      <w:r w:rsidR="0036298B" w:rsidRPr="00D21E4F">
        <w:rPr>
          <w:rFonts w:ascii="Times" w:hAnsi="Times"/>
        </w:rPr>
        <w:t>protocols</w:t>
      </w:r>
      <w:r w:rsidR="008763AC" w:rsidRPr="00D21E4F">
        <w:rPr>
          <w:rFonts w:ascii="Times" w:hAnsi="Times"/>
        </w:rPr>
        <w:t xml:space="preserve"> </w:t>
      </w:r>
      <w:r w:rsidR="001E0C49" w:rsidRPr="00D21E4F">
        <w:rPr>
          <w:rFonts w:ascii="Times" w:hAnsi="Times"/>
        </w:rPr>
        <w:t xml:space="preserve">need to be implemented for HIV-infected children. </w:t>
      </w:r>
      <w:r w:rsidR="00321B08" w:rsidRPr="00D21E4F">
        <w:rPr>
          <w:rFonts w:ascii="Times" w:hAnsi="Times"/>
        </w:rPr>
        <w:t xml:space="preserve">In areas with political instability and low access to otolaryngologists and audiologists, </w:t>
      </w:r>
      <w:r w:rsidR="0036298B" w:rsidRPr="00D21E4F">
        <w:rPr>
          <w:rFonts w:ascii="Times" w:hAnsi="Times"/>
        </w:rPr>
        <w:t>sustainable</w:t>
      </w:r>
      <w:r w:rsidR="00321B08" w:rsidRPr="00D21E4F">
        <w:rPr>
          <w:rFonts w:ascii="Times" w:hAnsi="Times"/>
        </w:rPr>
        <w:t xml:space="preserve"> mobile screening tools</w:t>
      </w:r>
      <w:r w:rsidR="0036298B" w:rsidRPr="00D21E4F">
        <w:rPr>
          <w:rFonts w:ascii="Times" w:hAnsi="Times"/>
        </w:rPr>
        <w:t xml:space="preserve"> such as </w:t>
      </w:r>
      <w:proofErr w:type="spellStart"/>
      <w:r w:rsidR="00EC7E70" w:rsidRPr="00D21E4F">
        <w:rPr>
          <w:rFonts w:ascii="Times" w:hAnsi="Times"/>
        </w:rPr>
        <w:t>HearScreen</w:t>
      </w:r>
      <w:r w:rsidR="00EC7E70" w:rsidRPr="00D21E4F">
        <w:rPr>
          <w:rFonts w:ascii="Times" w:hAnsi="Times"/>
          <w:vertAlign w:val="superscript"/>
        </w:rPr>
        <w:t>TM</w:t>
      </w:r>
      <w:proofErr w:type="spellEnd"/>
      <w:r w:rsidR="00EC7E70" w:rsidRPr="00D21E4F">
        <w:rPr>
          <w:rFonts w:ascii="Times" w:hAnsi="Times"/>
        </w:rPr>
        <w:t xml:space="preserve"> </w:t>
      </w:r>
      <w:r w:rsidR="0036298B" w:rsidRPr="00D21E4F">
        <w:rPr>
          <w:rFonts w:ascii="Times" w:hAnsi="Times"/>
        </w:rPr>
        <w:t xml:space="preserve">can be integrated into these protocols. </w:t>
      </w:r>
    </w:p>
    <w:p w14:paraId="255A60F7" w14:textId="77777777" w:rsidR="00E7680A" w:rsidRPr="00D21E4F" w:rsidRDefault="00E7680A" w:rsidP="0036298B">
      <w:pPr>
        <w:spacing w:line="480" w:lineRule="auto"/>
        <w:ind w:firstLine="720"/>
        <w:rPr>
          <w:rFonts w:ascii="Times" w:hAnsi="Times"/>
          <w:b/>
        </w:rPr>
      </w:pPr>
    </w:p>
    <w:p w14:paraId="1A5F1142" w14:textId="7447E518" w:rsidR="005D2686" w:rsidRPr="00D21E4F" w:rsidRDefault="005D2686" w:rsidP="005D2686">
      <w:pPr>
        <w:spacing w:line="480" w:lineRule="auto"/>
        <w:rPr>
          <w:rFonts w:ascii="Times" w:hAnsi="Times"/>
          <w:b/>
        </w:rPr>
      </w:pPr>
      <w:r w:rsidRPr="00D21E4F">
        <w:rPr>
          <w:rFonts w:ascii="Times" w:hAnsi="Times"/>
          <w:b/>
        </w:rPr>
        <w:t>Acknowledgement</w:t>
      </w:r>
      <w:r w:rsidR="006E11F1" w:rsidRPr="00D21E4F">
        <w:rPr>
          <w:rFonts w:ascii="Times" w:hAnsi="Times"/>
          <w:b/>
        </w:rPr>
        <w:t>s</w:t>
      </w:r>
    </w:p>
    <w:p w14:paraId="2390F13C" w14:textId="273FE495" w:rsidR="005D2686" w:rsidRPr="00D21E4F" w:rsidRDefault="00FD2976" w:rsidP="0088474D">
      <w:pPr>
        <w:spacing w:line="480" w:lineRule="auto"/>
        <w:ind w:firstLine="720"/>
        <w:rPr>
          <w:rFonts w:ascii="Times" w:hAnsi="Times"/>
        </w:rPr>
      </w:pPr>
      <w:r w:rsidRPr="00D21E4F">
        <w:rPr>
          <w:rFonts w:ascii="Times" w:hAnsi="Times"/>
        </w:rPr>
        <w:t xml:space="preserve">The authors </w:t>
      </w:r>
      <w:r w:rsidR="00AC388C" w:rsidRPr="00D21E4F">
        <w:rPr>
          <w:rFonts w:ascii="Times" w:hAnsi="Times"/>
        </w:rPr>
        <w:t>would like to thank</w:t>
      </w:r>
      <w:r w:rsidR="00205A42" w:rsidRPr="00D21E4F">
        <w:rPr>
          <w:rFonts w:ascii="Times" w:hAnsi="Times"/>
        </w:rPr>
        <w:t xml:space="preserve"> </w:t>
      </w:r>
      <w:proofErr w:type="spellStart"/>
      <w:r w:rsidR="00205A42" w:rsidRPr="00D21E4F">
        <w:rPr>
          <w:rFonts w:ascii="Times" w:hAnsi="Times"/>
        </w:rPr>
        <w:t>Caris</w:t>
      </w:r>
      <w:proofErr w:type="spellEnd"/>
      <w:r w:rsidR="00205A42" w:rsidRPr="00D21E4F">
        <w:rPr>
          <w:rFonts w:ascii="Times" w:hAnsi="Times"/>
        </w:rPr>
        <w:t xml:space="preserve"> Foundation</w:t>
      </w:r>
      <w:r w:rsidR="00D67CF3" w:rsidRPr="00D21E4F">
        <w:rPr>
          <w:rFonts w:ascii="Times" w:hAnsi="Times"/>
        </w:rPr>
        <w:t xml:space="preserve"> and the nurse coordinators</w:t>
      </w:r>
      <w:r w:rsidR="004C4345" w:rsidRPr="00D21E4F">
        <w:rPr>
          <w:rFonts w:ascii="Times" w:hAnsi="Times"/>
        </w:rPr>
        <w:t xml:space="preserve"> at each hospital (Magdala Joseph, Marie </w:t>
      </w:r>
      <w:proofErr w:type="spellStart"/>
      <w:r w:rsidR="004C4345" w:rsidRPr="00D21E4F">
        <w:rPr>
          <w:rFonts w:ascii="Times" w:hAnsi="Times"/>
        </w:rPr>
        <w:t>Gislaine</w:t>
      </w:r>
      <w:proofErr w:type="spellEnd"/>
      <w:r w:rsidR="004C4345" w:rsidRPr="00D21E4F">
        <w:rPr>
          <w:rFonts w:ascii="Times" w:hAnsi="Times"/>
        </w:rPr>
        <w:t xml:space="preserve"> Petit, Johanne Philippe, </w:t>
      </w:r>
      <w:proofErr w:type="spellStart"/>
      <w:r w:rsidR="004C4345" w:rsidRPr="00D21E4F">
        <w:rPr>
          <w:rFonts w:ascii="Times" w:hAnsi="Times"/>
        </w:rPr>
        <w:t>Cassandre</w:t>
      </w:r>
      <w:proofErr w:type="spellEnd"/>
      <w:r w:rsidR="004C4345" w:rsidRPr="00D21E4F">
        <w:rPr>
          <w:rFonts w:ascii="Times" w:hAnsi="Times"/>
        </w:rPr>
        <w:t xml:space="preserve"> Francois, </w:t>
      </w:r>
      <w:proofErr w:type="spellStart"/>
      <w:r w:rsidR="004C4345" w:rsidRPr="00D21E4F">
        <w:rPr>
          <w:rFonts w:ascii="Times" w:hAnsi="Times"/>
        </w:rPr>
        <w:t>Weetherson</w:t>
      </w:r>
      <w:proofErr w:type="spellEnd"/>
      <w:r w:rsidR="004C4345" w:rsidRPr="00D21E4F">
        <w:rPr>
          <w:rFonts w:ascii="Times" w:hAnsi="Times"/>
        </w:rPr>
        <w:t xml:space="preserve"> Pierre, St Fleur </w:t>
      </w:r>
      <w:proofErr w:type="spellStart"/>
      <w:r w:rsidR="004C4345" w:rsidRPr="00D21E4F">
        <w:rPr>
          <w:rFonts w:ascii="Times" w:hAnsi="Times"/>
        </w:rPr>
        <w:t>Flocie</w:t>
      </w:r>
      <w:proofErr w:type="spellEnd"/>
      <w:r w:rsidR="005A238F" w:rsidRPr="00D21E4F">
        <w:rPr>
          <w:rFonts w:ascii="Times" w:hAnsi="Times"/>
        </w:rPr>
        <w:t>,</w:t>
      </w:r>
      <w:r w:rsidR="004C4345" w:rsidRPr="00D21E4F">
        <w:rPr>
          <w:rFonts w:ascii="Times" w:hAnsi="Times"/>
        </w:rPr>
        <w:t xml:space="preserve"> and </w:t>
      </w:r>
      <w:proofErr w:type="spellStart"/>
      <w:r w:rsidR="004C4345" w:rsidRPr="00D21E4F">
        <w:rPr>
          <w:rFonts w:ascii="Times" w:hAnsi="Times"/>
        </w:rPr>
        <w:t>Nenz</w:t>
      </w:r>
      <w:proofErr w:type="spellEnd"/>
      <w:r w:rsidR="004C4345" w:rsidRPr="00D21E4F">
        <w:rPr>
          <w:rFonts w:ascii="Times" w:hAnsi="Times"/>
        </w:rPr>
        <w:t xml:space="preserve"> Marie Orpha </w:t>
      </w:r>
      <w:proofErr w:type="spellStart"/>
      <w:r w:rsidR="004C4345" w:rsidRPr="00D21E4F">
        <w:rPr>
          <w:rFonts w:ascii="Times" w:hAnsi="Times"/>
        </w:rPr>
        <w:t>Hyppolite</w:t>
      </w:r>
      <w:proofErr w:type="spellEnd"/>
      <w:r w:rsidR="004C4345" w:rsidRPr="00D21E4F">
        <w:rPr>
          <w:rFonts w:ascii="Times" w:hAnsi="Times"/>
        </w:rPr>
        <w:t xml:space="preserve">) </w:t>
      </w:r>
      <w:r w:rsidR="00D74284" w:rsidRPr="00D21E4F">
        <w:rPr>
          <w:rFonts w:ascii="Times" w:hAnsi="Times"/>
        </w:rPr>
        <w:t xml:space="preserve">for </w:t>
      </w:r>
      <w:r w:rsidR="009C5B8A" w:rsidRPr="00D21E4F">
        <w:rPr>
          <w:rFonts w:ascii="Times" w:hAnsi="Times"/>
        </w:rPr>
        <w:t>their</w:t>
      </w:r>
      <w:r w:rsidR="004C4345" w:rsidRPr="00D21E4F">
        <w:rPr>
          <w:rFonts w:ascii="Times" w:hAnsi="Times"/>
        </w:rPr>
        <w:t xml:space="preserve"> unwavering</w:t>
      </w:r>
      <w:r w:rsidR="009C5B8A" w:rsidRPr="00D21E4F">
        <w:rPr>
          <w:rFonts w:ascii="Times" w:hAnsi="Times"/>
        </w:rPr>
        <w:t xml:space="preserve"> support </w:t>
      </w:r>
      <w:r w:rsidR="00B84F10" w:rsidRPr="00D21E4F">
        <w:rPr>
          <w:rFonts w:ascii="Times" w:hAnsi="Times"/>
        </w:rPr>
        <w:t>in completing the hearing screenings.</w:t>
      </w:r>
      <w:r w:rsidR="006B7356" w:rsidRPr="00D21E4F">
        <w:rPr>
          <w:rFonts w:ascii="Times" w:hAnsi="Times"/>
        </w:rPr>
        <w:t xml:space="preserve"> </w:t>
      </w:r>
      <w:r w:rsidR="005D2686" w:rsidRPr="00D21E4F">
        <w:rPr>
          <w:rFonts w:ascii="Times" w:hAnsi="Times"/>
          <w:u w:val="single"/>
        </w:rPr>
        <w:br w:type="page"/>
      </w:r>
    </w:p>
    <w:p w14:paraId="73972617" w14:textId="77777777" w:rsidR="004B5666" w:rsidRPr="00D21E4F" w:rsidRDefault="004B5666" w:rsidP="00B85632">
      <w:pPr>
        <w:spacing w:line="480" w:lineRule="auto"/>
        <w:rPr>
          <w:rFonts w:ascii="Times" w:hAnsi="Times"/>
        </w:rPr>
      </w:pPr>
      <w:r w:rsidRPr="00D21E4F">
        <w:rPr>
          <w:rFonts w:ascii="Times" w:hAnsi="Times"/>
          <w:b/>
        </w:rPr>
        <w:lastRenderedPageBreak/>
        <w:t>References</w:t>
      </w:r>
    </w:p>
    <w:p w14:paraId="58A9C54E" w14:textId="3D7BE82F" w:rsidR="00D76F36" w:rsidRPr="00D21E4F" w:rsidRDefault="004B5666" w:rsidP="00D76F36">
      <w:pPr>
        <w:pStyle w:val="EndNoteBibliography"/>
        <w:ind w:left="720" w:hanging="720"/>
        <w:rPr>
          <w:noProof/>
        </w:rPr>
      </w:pPr>
      <w:r w:rsidRPr="00D21E4F">
        <w:rPr>
          <w:rFonts w:ascii="Times" w:hAnsi="Times" w:cs="Calibri"/>
        </w:rPr>
        <w:fldChar w:fldCharType="begin"/>
      </w:r>
      <w:r w:rsidRPr="00D21E4F">
        <w:rPr>
          <w:rFonts w:ascii="Times" w:hAnsi="Times" w:cs="Calibri"/>
        </w:rPr>
        <w:instrText xml:space="preserve"> ADDIN EN.REFLIST </w:instrText>
      </w:r>
      <w:r w:rsidRPr="00D21E4F">
        <w:rPr>
          <w:rFonts w:ascii="Times" w:hAnsi="Times" w:cs="Calibri"/>
        </w:rPr>
        <w:fldChar w:fldCharType="separate"/>
      </w:r>
      <w:r w:rsidR="00D76F36" w:rsidRPr="00D21E4F">
        <w:rPr>
          <w:noProof/>
        </w:rPr>
        <w:t>[1</w:t>
      </w:r>
      <w:r w:rsidR="00D76F36" w:rsidRPr="00D21E4F">
        <w:rPr>
          <w:rFonts w:ascii="Times" w:hAnsi="Times"/>
          <w:noProof/>
        </w:rPr>
        <w:t>]</w:t>
      </w:r>
      <w:r w:rsidR="00D76F36" w:rsidRPr="00D21E4F">
        <w:rPr>
          <w:rFonts w:ascii="Times" w:hAnsi="Times"/>
          <w:noProof/>
        </w:rPr>
        <w:tab/>
      </w:r>
      <w:r w:rsidR="00D76F36" w:rsidRPr="00D21E4F">
        <w:rPr>
          <w:noProof/>
        </w:rPr>
        <w:t xml:space="preserve">World Health Organization. Deafness and hearing loss 2021. Available from: </w:t>
      </w:r>
      <w:hyperlink r:id="rId8" w:history="1">
        <w:r w:rsidR="00D76F36" w:rsidRPr="00D21E4F">
          <w:rPr>
            <w:rStyle w:val="Hyperlink"/>
            <w:noProof/>
          </w:rPr>
          <w:t>https://www.who.int/news-room/fact-sheets/detail/deafness-and-hearing-loss</w:t>
        </w:r>
      </w:hyperlink>
      <w:r w:rsidR="00D76F36" w:rsidRPr="00D21E4F">
        <w:rPr>
          <w:noProof/>
        </w:rPr>
        <w:t>.</w:t>
      </w:r>
    </w:p>
    <w:p w14:paraId="35903A6E" w14:textId="77777777" w:rsidR="00D76F36" w:rsidRPr="00D21E4F" w:rsidRDefault="00D76F36" w:rsidP="00D76F36">
      <w:pPr>
        <w:pStyle w:val="EndNoteBibliography"/>
        <w:ind w:left="720" w:hanging="720"/>
        <w:rPr>
          <w:noProof/>
        </w:rPr>
      </w:pPr>
      <w:r w:rsidRPr="00D21E4F">
        <w:rPr>
          <w:noProof/>
        </w:rPr>
        <w:t>[2</w:t>
      </w:r>
      <w:r w:rsidRPr="00D21E4F">
        <w:rPr>
          <w:rFonts w:ascii="Times" w:hAnsi="Times"/>
          <w:noProof/>
        </w:rPr>
        <w:t>]</w:t>
      </w:r>
      <w:r w:rsidRPr="00D21E4F">
        <w:rPr>
          <w:rFonts w:ascii="Times" w:hAnsi="Times"/>
          <w:noProof/>
        </w:rPr>
        <w:tab/>
      </w:r>
      <w:r w:rsidRPr="00D21E4F">
        <w:rPr>
          <w:noProof/>
        </w:rPr>
        <w:t xml:space="preserve">Madell JR, Hewitt JG, Rotfleisch S. Auditory Perception vs. Speech Production in Children. </w:t>
      </w:r>
      <w:r w:rsidRPr="00D21E4F">
        <w:rPr>
          <w:i/>
          <w:noProof/>
        </w:rPr>
        <w:t>The Hearing Journal</w:t>
      </w:r>
      <w:r w:rsidRPr="00D21E4F">
        <w:rPr>
          <w:noProof/>
        </w:rPr>
        <w:t>. 2018;71(12):14-8.</w:t>
      </w:r>
    </w:p>
    <w:p w14:paraId="641C17F3" w14:textId="3AC0710C" w:rsidR="00D76F36" w:rsidRPr="00D21E4F" w:rsidRDefault="00D76F36" w:rsidP="00D76F36">
      <w:pPr>
        <w:pStyle w:val="EndNoteBibliography"/>
        <w:ind w:left="720" w:hanging="720"/>
        <w:rPr>
          <w:noProof/>
        </w:rPr>
      </w:pPr>
      <w:r w:rsidRPr="00D21E4F">
        <w:rPr>
          <w:noProof/>
        </w:rPr>
        <w:t>[3</w:t>
      </w:r>
      <w:r w:rsidRPr="00D21E4F">
        <w:rPr>
          <w:rFonts w:ascii="Times" w:hAnsi="Times"/>
          <w:noProof/>
        </w:rPr>
        <w:t>]</w:t>
      </w:r>
      <w:r w:rsidRPr="00D21E4F">
        <w:rPr>
          <w:rFonts w:ascii="Times" w:hAnsi="Times"/>
          <w:noProof/>
        </w:rPr>
        <w:tab/>
      </w:r>
      <w:r w:rsidRPr="00D21E4F">
        <w:rPr>
          <w:noProof/>
        </w:rPr>
        <w:t xml:space="preserve">World Health Organization. Global Costs of Unaddressed Hearing Loss and Cost-effectiveness of Interventions 2017. Available from: </w:t>
      </w:r>
      <w:hyperlink r:id="rId9" w:history="1">
        <w:r w:rsidRPr="00D21E4F">
          <w:rPr>
            <w:rStyle w:val="Hyperlink"/>
            <w:noProof/>
          </w:rPr>
          <w:t>https://www.who.int/pbd/deafness/world-hearing-day/CostOfUnaddressedHearingLossExecSummary.pdf</w:t>
        </w:r>
      </w:hyperlink>
      <w:r w:rsidRPr="00D21E4F">
        <w:rPr>
          <w:noProof/>
        </w:rPr>
        <w:t>.</w:t>
      </w:r>
    </w:p>
    <w:p w14:paraId="4F11D14C" w14:textId="395C4E41" w:rsidR="00D76F36" w:rsidRPr="00D21E4F" w:rsidRDefault="00D76F36" w:rsidP="00D76F36">
      <w:pPr>
        <w:pStyle w:val="EndNoteBibliography"/>
        <w:ind w:left="720" w:hanging="720"/>
        <w:rPr>
          <w:noProof/>
        </w:rPr>
      </w:pPr>
      <w:r w:rsidRPr="00D21E4F">
        <w:rPr>
          <w:noProof/>
        </w:rPr>
        <w:t>[4</w:t>
      </w:r>
      <w:r w:rsidRPr="00D21E4F">
        <w:rPr>
          <w:rFonts w:ascii="Times" w:hAnsi="Times"/>
          <w:noProof/>
        </w:rPr>
        <w:t>]</w:t>
      </w:r>
      <w:r w:rsidRPr="00D21E4F">
        <w:rPr>
          <w:rFonts w:ascii="Times" w:hAnsi="Times"/>
          <w:noProof/>
        </w:rPr>
        <w:tab/>
      </w:r>
      <w:r w:rsidRPr="00D21E4F">
        <w:rPr>
          <w:noProof/>
        </w:rPr>
        <w:t xml:space="preserve">UNAIDS. 2021 Global AIDS Update 2021. Available from: </w:t>
      </w:r>
      <w:hyperlink r:id="rId10" w:history="1">
        <w:r w:rsidRPr="00D21E4F">
          <w:rPr>
            <w:rStyle w:val="Hyperlink"/>
            <w:noProof/>
          </w:rPr>
          <w:t>https://www.unaids.org/sites/default/files/media_asset/2021-global-aids-update_en.pdf</w:t>
        </w:r>
      </w:hyperlink>
      <w:r w:rsidRPr="00D21E4F">
        <w:rPr>
          <w:noProof/>
        </w:rPr>
        <w:t>.</w:t>
      </w:r>
    </w:p>
    <w:p w14:paraId="5619390C" w14:textId="77777777" w:rsidR="00D76F36" w:rsidRPr="00D21E4F" w:rsidRDefault="00D76F36" w:rsidP="00D76F36">
      <w:pPr>
        <w:pStyle w:val="EndNoteBibliography"/>
        <w:ind w:left="720" w:hanging="720"/>
        <w:rPr>
          <w:noProof/>
        </w:rPr>
      </w:pPr>
      <w:r w:rsidRPr="00D21E4F">
        <w:rPr>
          <w:noProof/>
        </w:rPr>
        <w:t>[5</w:t>
      </w:r>
      <w:r w:rsidRPr="00D21E4F">
        <w:rPr>
          <w:rFonts w:ascii="Times" w:hAnsi="Times"/>
          <w:noProof/>
        </w:rPr>
        <w:t>]</w:t>
      </w:r>
      <w:r w:rsidRPr="00D21E4F">
        <w:rPr>
          <w:rFonts w:ascii="Times" w:hAnsi="Times"/>
          <w:noProof/>
        </w:rPr>
        <w:tab/>
      </w:r>
      <w:r w:rsidRPr="00D21E4F">
        <w:rPr>
          <w:noProof/>
        </w:rPr>
        <w:t xml:space="preserve">Torre P, 3rd, Zeldow B, Hoffman HJ, et al. Hearing loss in perinatally HIV-infected and HIV-exposed but uninfected children and adolescents. </w:t>
      </w:r>
      <w:r w:rsidRPr="00D21E4F">
        <w:rPr>
          <w:i/>
          <w:noProof/>
        </w:rPr>
        <w:t>Pediatr Infect Dis J</w:t>
      </w:r>
      <w:r w:rsidRPr="00D21E4F">
        <w:rPr>
          <w:noProof/>
        </w:rPr>
        <w:t>. 2012;31(8):835-41.</w:t>
      </w:r>
    </w:p>
    <w:p w14:paraId="0498CDB2" w14:textId="77777777" w:rsidR="00D76F36" w:rsidRPr="00D21E4F" w:rsidRDefault="00D76F36" w:rsidP="00D76F36">
      <w:pPr>
        <w:pStyle w:val="EndNoteBibliography"/>
        <w:ind w:left="720" w:hanging="720"/>
        <w:rPr>
          <w:noProof/>
        </w:rPr>
      </w:pPr>
      <w:r w:rsidRPr="00D21E4F">
        <w:rPr>
          <w:noProof/>
        </w:rPr>
        <w:t>[6</w:t>
      </w:r>
      <w:r w:rsidRPr="00D21E4F">
        <w:rPr>
          <w:rFonts w:ascii="Times" w:hAnsi="Times"/>
          <w:noProof/>
        </w:rPr>
        <w:t>]</w:t>
      </w:r>
      <w:r w:rsidRPr="00D21E4F">
        <w:rPr>
          <w:rFonts w:ascii="Times" w:hAnsi="Times"/>
          <w:noProof/>
        </w:rPr>
        <w:tab/>
      </w:r>
      <w:r w:rsidRPr="00D21E4F">
        <w:rPr>
          <w:noProof/>
        </w:rPr>
        <w:t xml:space="preserve">Christopher N, Edward T, Sabrina BK, Agnes N. The prevalence of hearing impairment in the 6 months-5 years HIV/AIDS-positive patients attending paediatric infectious disease clinic at Mulago Hospital. </w:t>
      </w:r>
      <w:r w:rsidRPr="00D21E4F">
        <w:rPr>
          <w:i/>
          <w:noProof/>
        </w:rPr>
        <w:t>Int J Pediatr Otorhinolaryngol</w:t>
      </w:r>
      <w:r w:rsidRPr="00D21E4F">
        <w:rPr>
          <w:noProof/>
        </w:rPr>
        <w:t>. 2013;77(2):262-5.</w:t>
      </w:r>
    </w:p>
    <w:p w14:paraId="2FAFC337" w14:textId="77777777" w:rsidR="00D76F36" w:rsidRPr="00D21E4F" w:rsidRDefault="00D76F36" w:rsidP="00D76F36">
      <w:pPr>
        <w:pStyle w:val="EndNoteBibliography"/>
        <w:ind w:left="720" w:hanging="720"/>
        <w:rPr>
          <w:noProof/>
        </w:rPr>
      </w:pPr>
      <w:r w:rsidRPr="00D21E4F">
        <w:rPr>
          <w:noProof/>
        </w:rPr>
        <w:t>[7</w:t>
      </w:r>
      <w:r w:rsidRPr="00D21E4F">
        <w:rPr>
          <w:rFonts w:ascii="Times" w:hAnsi="Times"/>
          <w:noProof/>
        </w:rPr>
        <w:t>]</w:t>
      </w:r>
      <w:r w:rsidRPr="00D21E4F">
        <w:rPr>
          <w:rFonts w:ascii="Times" w:hAnsi="Times"/>
          <w:noProof/>
        </w:rPr>
        <w:tab/>
      </w:r>
      <w:r w:rsidRPr="00D21E4F">
        <w:rPr>
          <w:noProof/>
        </w:rPr>
        <w:t xml:space="preserve">Buriti AK, Oliveira SH, Muniz LF. Hearing loss in children with HIV/AIDS. </w:t>
      </w:r>
      <w:r w:rsidRPr="00D21E4F">
        <w:rPr>
          <w:i/>
          <w:noProof/>
        </w:rPr>
        <w:t>Codas</w:t>
      </w:r>
      <w:r w:rsidRPr="00D21E4F">
        <w:rPr>
          <w:noProof/>
        </w:rPr>
        <w:t>. 2013;25(6):513-20.</w:t>
      </w:r>
    </w:p>
    <w:p w14:paraId="1D219772" w14:textId="77777777" w:rsidR="00D76F36" w:rsidRPr="00D21E4F" w:rsidRDefault="00D76F36" w:rsidP="00D76F36">
      <w:pPr>
        <w:pStyle w:val="EndNoteBibliography"/>
        <w:ind w:left="720" w:hanging="720"/>
        <w:rPr>
          <w:noProof/>
        </w:rPr>
      </w:pPr>
      <w:r w:rsidRPr="00D21E4F">
        <w:rPr>
          <w:noProof/>
        </w:rPr>
        <w:t>[8</w:t>
      </w:r>
      <w:r w:rsidRPr="00D21E4F">
        <w:rPr>
          <w:rFonts w:ascii="Times" w:hAnsi="Times"/>
          <w:noProof/>
        </w:rPr>
        <w:t>]</w:t>
      </w:r>
      <w:r w:rsidRPr="00D21E4F">
        <w:rPr>
          <w:rFonts w:ascii="Times" w:hAnsi="Times"/>
          <w:noProof/>
        </w:rPr>
        <w:tab/>
      </w:r>
      <w:r w:rsidRPr="00D21E4F">
        <w:rPr>
          <w:noProof/>
        </w:rPr>
        <w:t xml:space="preserve">Hrapcak S, Kuper H, Bartlett P, et al. Hearing Loss in HIV-Infected Children in Lilongwe, Malawi. </w:t>
      </w:r>
      <w:r w:rsidRPr="00D21E4F">
        <w:rPr>
          <w:i/>
          <w:noProof/>
        </w:rPr>
        <w:t>PLoS One</w:t>
      </w:r>
      <w:r w:rsidRPr="00D21E4F">
        <w:rPr>
          <w:noProof/>
        </w:rPr>
        <w:t>. 2016;11(8):e0161421.</w:t>
      </w:r>
    </w:p>
    <w:p w14:paraId="00F1AE4A" w14:textId="77777777" w:rsidR="00D76F36" w:rsidRPr="00D21E4F" w:rsidRDefault="00D76F36" w:rsidP="00D76F36">
      <w:pPr>
        <w:pStyle w:val="EndNoteBibliography"/>
        <w:ind w:left="720" w:hanging="720"/>
        <w:rPr>
          <w:noProof/>
        </w:rPr>
      </w:pPr>
      <w:r w:rsidRPr="00D21E4F">
        <w:rPr>
          <w:noProof/>
        </w:rPr>
        <w:lastRenderedPageBreak/>
        <w:t>[9</w:t>
      </w:r>
      <w:r w:rsidRPr="00D21E4F">
        <w:rPr>
          <w:rFonts w:ascii="Times" w:hAnsi="Times"/>
          <w:noProof/>
        </w:rPr>
        <w:t>]</w:t>
      </w:r>
      <w:r w:rsidRPr="00D21E4F">
        <w:rPr>
          <w:rFonts w:ascii="Times" w:hAnsi="Times"/>
          <w:noProof/>
        </w:rPr>
        <w:tab/>
      </w:r>
      <w:r w:rsidRPr="00D21E4F">
        <w:rPr>
          <w:noProof/>
        </w:rPr>
        <w:t xml:space="preserve">Nakku D, Nyaiteera V, Llowet E, et al. HIV status and hearing loss among children between 6 and 12 years of age at a large urban health facility in south western Uganda. </w:t>
      </w:r>
      <w:r w:rsidRPr="00D21E4F">
        <w:rPr>
          <w:i/>
          <w:noProof/>
        </w:rPr>
        <w:t>Int J Pediatr Otorhinolaryngol</w:t>
      </w:r>
      <w:r w:rsidRPr="00D21E4F">
        <w:rPr>
          <w:noProof/>
        </w:rPr>
        <w:t>. 2017;101:172-7.</w:t>
      </w:r>
    </w:p>
    <w:p w14:paraId="75E772A1" w14:textId="77777777" w:rsidR="00D76F36" w:rsidRPr="00D21E4F" w:rsidRDefault="00D76F36" w:rsidP="00D76F36">
      <w:pPr>
        <w:pStyle w:val="EndNoteBibliography"/>
        <w:ind w:left="720" w:hanging="720"/>
        <w:rPr>
          <w:noProof/>
        </w:rPr>
      </w:pPr>
      <w:r w:rsidRPr="00D21E4F">
        <w:rPr>
          <w:noProof/>
        </w:rPr>
        <w:t>[10</w:t>
      </w:r>
      <w:r w:rsidRPr="00D21E4F">
        <w:rPr>
          <w:rFonts w:ascii="Times" w:hAnsi="Times"/>
          <w:noProof/>
        </w:rPr>
        <w:t>]</w:t>
      </w:r>
      <w:r w:rsidRPr="00D21E4F">
        <w:rPr>
          <w:rFonts w:ascii="Times" w:hAnsi="Times"/>
          <w:noProof/>
        </w:rPr>
        <w:tab/>
      </w:r>
      <w:r w:rsidRPr="00D21E4F">
        <w:rPr>
          <w:noProof/>
        </w:rPr>
        <w:t xml:space="preserve">Torre P, 3rd, Cook A, Elliott H, Dawood G, Laughton B. Hearing assessment data in HIV-infected and uninfected children of Cape Town, South Africa. </w:t>
      </w:r>
      <w:r w:rsidRPr="00D21E4F">
        <w:rPr>
          <w:i/>
          <w:noProof/>
        </w:rPr>
        <w:t>AIDS Care</w:t>
      </w:r>
      <w:r w:rsidRPr="00D21E4F">
        <w:rPr>
          <w:noProof/>
        </w:rPr>
        <w:t>. 2015;27(8):1037-41.</w:t>
      </w:r>
    </w:p>
    <w:p w14:paraId="3BEDC9EC" w14:textId="77777777" w:rsidR="00D76F36" w:rsidRPr="00D21E4F" w:rsidRDefault="00D76F36" w:rsidP="00D76F36">
      <w:pPr>
        <w:pStyle w:val="EndNoteBibliography"/>
        <w:ind w:left="720" w:hanging="720"/>
        <w:rPr>
          <w:noProof/>
        </w:rPr>
      </w:pPr>
      <w:r w:rsidRPr="00D21E4F">
        <w:rPr>
          <w:noProof/>
        </w:rPr>
        <w:t>[11</w:t>
      </w:r>
      <w:r w:rsidRPr="00D21E4F">
        <w:rPr>
          <w:rFonts w:ascii="Times" w:hAnsi="Times"/>
          <w:noProof/>
        </w:rPr>
        <w:t>]</w:t>
      </w:r>
      <w:r w:rsidRPr="00D21E4F">
        <w:rPr>
          <w:rFonts w:ascii="Times" w:hAnsi="Times"/>
          <w:noProof/>
        </w:rPr>
        <w:tab/>
      </w:r>
      <w:r w:rsidRPr="00D21E4F">
        <w:rPr>
          <w:noProof/>
        </w:rPr>
        <w:t xml:space="preserve">Chao CK, Czechowicz JA, Messner AH, et al. High prevalence of hearing impairment in HIV-infected Peruvian children. </w:t>
      </w:r>
      <w:r w:rsidRPr="00D21E4F">
        <w:rPr>
          <w:i/>
          <w:noProof/>
        </w:rPr>
        <w:t>Otolaryngol Head Neck Surg</w:t>
      </w:r>
      <w:r w:rsidRPr="00D21E4F">
        <w:rPr>
          <w:noProof/>
        </w:rPr>
        <w:t>. 2012;146(2):259-65.</w:t>
      </w:r>
    </w:p>
    <w:p w14:paraId="19AA796B" w14:textId="77777777" w:rsidR="00D76F36" w:rsidRPr="00D21E4F" w:rsidRDefault="00D76F36" w:rsidP="00D76F36">
      <w:pPr>
        <w:pStyle w:val="EndNoteBibliography"/>
        <w:ind w:left="720" w:hanging="720"/>
        <w:rPr>
          <w:noProof/>
        </w:rPr>
      </w:pPr>
      <w:r w:rsidRPr="00D21E4F">
        <w:rPr>
          <w:noProof/>
        </w:rPr>
        <w:t>[12</w:t>
      </w:r>
      <w:r w:rsidRPr="00D21E4F">
        <w:rPr>
          <w:rFonts w:ascii="Times" w:hAnsi="Times"/>
          <w:noProof/>
        </w:rPr>
        <w:t>]</w:t>
      </w:r>
      <w:r w:rsidRPr="00D21E4F">
        <w:rPr>
          <w:rFonts w:ascii="Times" w:hAnsi="Times"/>
          <w:noProof/>
        </w:rPr>
        <w:tab/>
      </w:r>
      <w:r w:rsidRPr="00D21E4F">
        <w:rPr>
          <w:noProof/>
        </w:rPr>
        <w:t xml:space="preserve">Palacios GC, Montalvo MS, Fraire MI, et al. Audiologic and vestibular findings in a sample of human immunodeficiency virus type-1-infected Mexican children under highly active antiretroviral therapy. </w:t>
      </w:r>
      <w:r w:rsidRPr="00D21E4F">
        <w:rPr>
          <w:i/>
          <w:noProof/>
        </w:rPr>
        <w:t>Int J Pediatr Otorhinolaryngol</w:t>
      </w:r>
      <w:r w:rsidRPr="00D21E4F">
        <w:rPr>
          <w:noProof/>
        </w:rPr>
        <w:t>. 2008;72(11):1671-81.</w:t>
      </w:r>
    </w:p>
    <w:p w14:paraId="2EE35A56" w14:textId="77777777" w:rsidR="00D76F36" w:rsidRPr="00D21E4F" w:rsidRDefault="00D76F36" w:rsidP="00D76F36">
      <w:pPr>
        <w:pStyle w:val="EndNoteBibliography"/>
        <w:ind w:left="720" w:hanging="720"/>
        <w:rPr>
          <w:noProof/>
        </w:rPr>
      </w:pPr>
      <w:r w:rsidRPr="00D21E4F">
        <w:rPr>
          <w:noProof/>
        </w:rPr>
        <w:t>[13</w:t>
      </w:r>
      <w:r w:rsidRPr="00D21E4F">
        <w:rPr>
          <w:rFonts w:ascii="Times" w:hAnsi="Times"/>
          <w:noProof/>
        </w:rPr>
        <w:t>]</w:t>
      </w:r>
      <w:r w:rsidRPr="00D21E4F">
        <w:rPr>
          <w:rFonts w:ascii="Times" w:hAnsi="Times"/>
          <w:noProof/>
        </w:rPr>
        <w:tab/>
      </w:r>
      <w:r w:rsidRPr="00D21E4F">
        <w:rPr>
          <w:noProof/>
        </w:rPr>
        <w:t xml:space="preserve">Ensink RJH, Kuper H. Is hearing impairment associated with HIV? A systematic review of data from low- and middle-income countries. </w:t>
      </w:r>
      <w:r w:rsidRPr="00D21E4F">
        <w:rPr>
          <w:i/>
          <w:noProof/>
        </w:rPr>
        <w:t>Trop Med Int Health</w:t>
      </w:r>
      <w:r w:rsidRPr="00D21E4F">
        <w:rPr>
          <w:noProof/>
        </w:rPr>
        <w:t>. 2017;22(12):1493-504.</w:t>
      </w:r>
    </w:p>
    <w:p w14:paraId="1240C5C7" w14:textId="77777777" w:rsidR="00D76F36" w:rsidRPr="00D21E4F" w:rsidRDefault="00D76F36" w:rsidP="00D76F36">
      <w:pPr>
        <w:pStyle w:val="EndNoteBibliography"/>
        <w:ind w:left="720" w:hanging="720"/>
        <w:rPr>
          <w:noProof/>
        </w:rPr>
      </w:pPr>
      <w:r w:rsidRPr="00D21E4F">
        <w:rPr>
          <w:noProof/>
        </w:rPr>
        <w:t>[14</w:t>
      </w:r>
      <w:r w:rsidRPr="00D21E4F">
        <w:rPr>
          <w:rFonts w:ascii="Times" w:hAnsi="Times"/>
          <w:noProof/>
        </w:rPr>
        <w:t>]</w:t>
      </w:r>
      <w:r w:rsidRPr="00D21E4F">
        <w:rPr>
          <w:rFonts w:ascii="Times" w:hAnsi="Times"/>
          <w:noProof/>
        </w:rPr>
        <w:tab/>
      </w:r>
      <w:r w:rsidRPr="00D21E4F">
        <w:rPr>
          <w:noProof/>
        </w:rPr>
        <w:t xml:space="preserve">Czechowicz JA, Messner AH, Alarcon-Matutti E, et al. Hearing impairment and poverty: the epidemiology of ear disease in Peruvian schoolchildren. </w:t>
      </w:r>
      <w:r w:rsidRPr="00D21E4F">
        <w:rPr>
          <w:i/>
          <w:noProof/>
        </w:rPr>
        <w:t>Otolaryngol Head Neck Surg</w:t>
      </w:r>
      <w:r w:rsidRPr="00D21E4F">
        <w:rPr>
          <w:noProof/>
        </w:rPr>
        <w:t>. 2010;142(2):272-7.</w:t>
      </w:r>
    </w:p>
    <w:p w14:paraId="6AE87243" w14:textId="77777777" w:rsidR="00D76F36" w:rsidRPr="00D21E4F" w:rsidRDefault="00D76F36" w:rsidP="00D76F36">
      <w:pPr>
        <w:pStyle w:val="EndNoteBibliography"/>
        <w:ind w:left="720" w:hanging="720"/>
        <w:rPr>
          <w:noProof/>
        </w:rPr>
      </w:pPr>
      <w:r w:rsidRPr="00D21E4F">
        <w:rPr>
          <w:noProof/>
        </w:rPr>
        <w:t>[15</w:t>
      </w:r>
      <w:r w:rsidRPr="00D21E4F">
        <w:rPr>
          <w:rFonts w:ascii="Times" w:hAnsi="Times"/>
          <w:noProof/>
        </w:rPr>
        <w:t>]</w:t>
      </w:r>
      <w:r w:rsidRPr="00D21E4F">
        <w:rPr>
          <w:rFonts w:ascii="Times" w:hAnsi="Times"/>
          <w:noProof/>
        </w:rPr>
        <w:tab/>
      </w:r>
      <w:r w:rsidRPr="00D21E4F">
        <w:rPr>
          <w:noProof/>
        </w:rPr>
        <w:t xml:space="preserve">Assuiti LF, Lanzoni GM, Santos FC, Erdmann AL, Meirelles BH. Hearing loss in people with HIV/AIDS and associated factors: an integrative review. </w:t>
      </w:r>
      <w:r w:rsidRPr="00D21E4F">
        <w:rPr>
          <w:i/>
          <w:noProof/>
        </w:rPr>
        <w:t>Braz J Otorhinolaryngol</w:t>
      </w:r>
      <w:r w:rsidRPr="00D21E4F">
        <w:rPr>
          <w:noProof/>
        </w:rPr>
        <w:t>. 2013;79(2):248-55.</w:t>
      </w:r>
    </w:p>
    <w:p w14:paraId="72138217" w14:textId="77777777" w:rsidR="00D76F36" w:rsidRPr="00D21E4F" w:rsidRDefault="00D76F36" w:rsidP="00D76F36">
      <w:pPr>
        <w:pStyle w:val="EndNoteBibliography"/>
        <w:ind w:left="720" w:hanging="720"/>
        <w:rPr>
          <w:noProof/>
        </w:rPr>
      </w:pPr>
      <w:r w:rsidRPr="00D21E4F">
        <w:rPr>
          <w:noProof/>
        </w:rPr>
        <w:t>[16</w:t>
      </w:r>
      <w:r w:rsidRPr="00D21E4F">
        <w:rPr>
          <w:rFonts w:ascii="Times" w:hAnsi="Times"/>
          <w:noProof/>
        </w:rPr>
        <w:t>]</w:t>
      </w:r>
      <w:r w:rsidRPr="00D21E4F">
        <w:rPr>
          <w:rFonts w:ascii="Times" w:hAnsi="Times"/>
          <w:noProof/>
        </w:rPr>
        <w:tab/>
      </w:r>
      <w:r w:rsidRPr="00D21E4F">
        <w:rPr>
          <w:noProof/>
        </w:rPr>
        <w:t xml:space="preserve">Kakuda TN. Pharmacology of nucleoside and nucleotide reverse transcriptase inhibitor-induced mitochondrial toxicity. </w:t>
      </w:r>
      <w:r w:rsidRPr="00D21E4F">
        <w:rPr>
          <w:i/>
          <w:noProof/>
        </w:rPr>
        <w:t>Clin Ther</w:t>
      </w:r>
      <w:r w:rsidRPr="00D21E4F">
        <w:rPr>
          <w:noProof/>
        </w:rPr>
        <w:t>. 2000;22(6):685-708.</w:t>
      </w:r>
    </w:p>
    <w:p w14:paraId="7126F9D5" w14:textId="77777777" w:rsidR="00D76F36" w:rsidRPr="00D21E4F" w:rsidRDefault="00D76F36" w:rsidP="00D76F36">
      <w:pPr>
        <w:pStyle w:val="EndNoteBibliography"/>
        <w:ind w:left="720" w:hanging="720"/>
        <w:rPr>
          <w:noProof/>
        </w:rPr>
      </w:pPr>
      <w:r w:rsidRPr="00D21E4F">
        <w:rPr>
          <w:noProof/>
        </w:rPr>
        <w:lastRenderedPageBreak/>
        <w:t>[17</w:t>
      </w:r>
      <w:r w:rsidRPr="00D21E4F">
        <w:rPr>
          <w:rFonts w:ascii="Times" w:hAnsi="Times"/>
          <w:noProof/>
        </w:rPr>
        <w:t>]</w:t>
      </w:r>
      <w:r w:rsidRPr="00D21E4F">
        <w:rPr>
          <w:rFonts w:ascii="Times" w:hAnsi="Times"/>
          <w:noProof/>
        </w:rPr>
        <w:tab/>
      </w:r>
      <w:r w:rsidRPr="00D21E4F">
        <w:rPr>
          <w:noProof/>
        </w:rPr>
        <w:t xml:space="preserve">Simdon J, Watters D, Bartlett S, Connick E. Ototoxicity associated with use of nucleoside analog reverse transcriptase inhibitors: a report of 3 possible cases and review of the literature. </w:t>
      </w:r>
      <w:r w:rsidRPr="00D21E4F">
        <w:rPr>
          <w:i/>
          <w:noProof/>
        </w:rPr>
        <w:t>Clin Infect Dis</w:t>
      </w:r>
      <w:r w:rsidRPr="00D21E4F">
        <w:rPr>
          <w:noProof/>
        </w:rPr>
        <w:t>. 2001;32(11):1623-7.</w:t>
      </w:r>
    </w:p>
    <w:p w14:paraId="0A6E9E53" w14:textId="77777777" w:rsidR="00D76F36" w:rsidRPr="00D21E4F" w:rsidRDefault="00D76F36" w:rsidP="00D76F36">
      <w:pPr>
        <w:pStyle w:val="EndNoteBibliography"/>
        <w:ind w:left="720" w:hanging="720"/>
        <w:rPr>
          <w:noProof/>
        </w:rPr>
      </w:pPr>
      <w:r w:rsidRPr="00D21E4F">
        <w:rPr>
          <w:noProof/>
        </w:rPr>
        <w:t>[18</w:t>
      </w:r>
      <w:r w:rsidRPr="00D21E4F">
        <w:rPr>
          <w:rFonts w:ascii="Times" w:hAnsi="Times"/>
          <w:noProof/>
        </w:rPr>
        <w:t>]</w:t>
      </w:r>
      <w:r w:rsidRPr="00D21E4F">
        <w:rPr>
          <w:rFonts w:ascii="Times" w:hAnsi="Times"/>
          <w:noProof/>
        </w:rPr>
        <w:tab/>
      </w:r>
      <w:r w:rsidRPr="00D21E4F">
        <w:rPr>
          <w:noProof/>
        </w:rPr>
        <w:t xml:space="preserve">Marra CM, Wechkin HA, Longstreth WT, Jr., et al. Hearing loss and antiretroviral therapy in patients infected with HIV-1. </w:t>
      </w:r>
      <w:r w:rsidRPr="00D21E4F">
        <w:rPr>
          <w:i/>
          <w:noProof/>
        </w:rPr>
        <w:t>Arch Neurol</w:t>
      </w:r>
      <w:r w:rsidRPr="00D21E4F">
        <w:rPr>
          <w:noProof/>
        </w:rPr>
        <w:t>. 1997;54(4):407-10.</w:t>
      </w:r>
    </w:p>
    <w:p w14:paraId="31CAC869" w14:textId="77777777" w:rsidR="00D76F36" w:rsidRPr="00D21E4F" w:rsidRDefault="00D76F36" w:rsidP="00D76F36">
      <w:pPr>
        <w:pStyle w:val="EndNoteBibliography"/>
        <w:ind w:left="720" w:hanging="720"/>
        <w:rPr>
          <w:noProof/>
        </w:rPr>
      </w:pPr>
      <w:r w:rsidRPr="00D21E4F">
        <w:rPr>
          <w:noProof/>
        </w:rPr>
        <w:t>[19</w:t>
      </w:r>
      <w:r w:rsidRPr="00D21E4F">
        <w:rPr>
          <w:rFonts w:ascii="Times" w:hAnsi="Times"/>
          <w:noProof/>
        </w:rPr>
        <w:t>]</w:t>
      </w:r>
      <w:r w:rsidRPr="00D21E4F">
        <w:rPr>
          <w:rFonts w:ascii="Times" w:hAnsi="Times"/>
          <w:noProof/>
        </w:rPr>
        <w:tab/>
      </w:r>
      <w:r w:rsidRPr="00D21E4F">
        <w:rPr>
          <w:noProof/>
        </w:rPr>
        <w:t xml:space="preserve">Conserve DF, Eustache E, Oswald CM, et al. Maternal HIV illness and its impact on children well-being and development in Haiti. </w:t>
      </w:r>
      <w:r w:rsidRPr="00D21E4F">
        <w:rPr>
          <w:i/>
          <w:noProof/>
        </w:rPr>
        <w:t>J Child Fam Stud</w:t>
      </w:r>
      <w:r w:rsidRPr="00D21E4F">
        <w:rPr>
          <w:noProof/>
        </w:rPr>
        <w:t>. 2015;24(9):2779-85.</w:t>
      </w:r>
    </w:p>
    <w:p w14:paraId="2EE01C33" w14:textId="77777777" w:rsidR="00D76F36" w:rsidRPr="00D21E4F" w:rsidRDefault="00D76F36" w:rsidP="00D76F36">
      <w:pPr>
        <w:pStyle w:val="EndNoteBibliography"/>
        <w:ind w:left="720" w:hanging="720"/>
        <w:rPr>
          <w:noProof/>
        </w:rPr>
      </w:pPr>
      <w:r w:rsidRPr="00D21E4F">
        <w:rPr>
          <w:noProof/>
        </w:rPr>
        <w:t>[20</w:t>
      </w:r>
      <w:r w:rsidRPr="00D21E4F">
        <w:rPr>
          <w:rFonts w:ascii="Times" w:hAnsi="Times"/>
          <w:noProof/>
        </w:rPr>
        <w:t>]</w:t>
      </w:r>
      <w:r w:rsidRPr="00D21E4F">
        <w:rPr>
          <w:rFonts w:ascii="Times" w:hAnsi="Times"/>
          <w:noProof/>
        </w:rPr>
        <w:tab/>
      </w:r>
      <w:r w:rsidRPr="00D21E4F">
        <w:rPr>
          <w:noProof/>
        </w:rPr>
        <w:t xml:space="preserve">Gage AJ, Hutchinson PL. Power, control, and intimate partner sexual violence in Haiti. </w:t>
      </w:r>
      <w:r w:rsidRPr="00D21E4F">
        <w:rPr>
          <w:i/>
          <w:noProof/>
        </w:rPr>
        <w:t>Arch Sex Behav</w:t>
      </w:r>
      <w:r w:rsidRPr="00D21E4F">
        <w:rPr>
          <w:noProof/>
        </w:rPr>
        <w:t>. 2006;35(1):11-24.</w:t>
      </w:r>
    </w:p>
    <w:p w14:paraId="207E655E" w14:textId="579B1D00" w:rsidR="00D76F36" w:rsidRPr="00D21E4F" w:rsidRDefault="00D76F36" w:rsidP="00D76F36">
      <w:pPr>
        <w:pStyle w:val="EndNoteBibliography"/>
        <w:ind w:left="720" w:hanging="720"/>
        <w:rPr>
          <w:noProof/>
        </w:rPr>
      </w:pPr>
      <w:r w:rsidRPr="00D21E4F">
        <w:rPr>
          <w:noProof/>
        </w:rPr>
        <w:t>[21</w:t>
      </w:r>
      <w:r w:rsidRPr="00D21E4F">
        <w:rPr>
          <w:rFonts w:ascii="Times" w:hAnsi="Times"/>
          <w:noProof/>
        </w:rPr>
        <w:t>]</w:t>
      </w:r>
      <w:r w:rsidRPr="00D21E4F">
        <w:rPr>
          <w:rFonts w:ascii="Times" w:hAnsi="Times"/>
          <w:noProof/>
        </w:rPr>
        <w:tab/>
      </w:r>
      <w:r w:rsidRPr="00D21E4F">
        <w:rPr>
          <w:noProof/>
        </w:rPr>
        <w:t xml:space="preserve">Caris Foundation. Available from: </w:t>
      </w:r>
      <w:hyperlink r:id="rId11" w:history="1">
        <w:r w:rsidRPr="00D21E4F">
          <w:rPr>
            <w:rStyle w:val="Hyperlink"/>
            <w:noProof/>
          </w:rPr>
          <w:t>http://www.carisfoundation.org/</w:t>
        </w:r>
      </w:hyperlink>
      <w:r w:rsidRPr="00D21E4F">
        <w:rPr>
          <w:noProof/>
        </w:rPr>
        <w:t>.</w:t>
      </w:r>
    </w:p>
    <w:p w14:paraId="43DE05D8" w14:textId="77777777" w:rsidR="00D76F36" w:rsidRPr="00D21E4F" w:rsidRDefault="00D76F36" w:rsidP="00D76F36">
      <w:pPr>
        <w:pStyle w:val="EndNoteBibliography"/>
        <w:ind w:left="720" w:hanging="720"/>
        <w:rPr>
          <w:noProof/>
        </w:rPr>
      </w:pPr>
      <w:r w:rsidRPr="00D21E4F">
        <w:rPr>
          <w:noProof/>
        </w:rPr>
        <w:t>[22</w:t>
      </w:r>
      <w:r w:rsidRPr="00D21E4F">
        <w:rPr>
          <w:rFonts w:ascii="Times" w:hAnsi="Times"/>
          <w:noProof/>
        </w:rPr>
        <w:t>]</w:t>
      </w:r>
      <w:r w:rsidRPr="00D21E4F">
        <w:rPr>
          <w:rFonts w:ascii="Times" w:hAnsi="Times"/>
          <w:noProof/>
        </w:rPr>
        <w:tab/>
      </w:r>
      <w:r w:rsidRPr="00D21E4F">
        <w:rPr>
          <w:noProof/>
        </w:rPr>
        <w:t xml:space="preserve">Jayawardena ADL, Kahue CN, Cummins SM, Netterville JL. Expanding the Capacity of Otolaryngologists in Kenya through Mobile Technology. </w:t>
      </w:r>
      <w:r w:rsidRPr="00D21E4F">
        <w:rPr>
          <w:i/>
          <w:noProof/>
        </w:rPr>
        <w:t>OTO Open</w:t>
      </w:r>
      <w:r w:rsidRPr="00D21E4F">
        <w:rPr>
          <w:noProof/>
        </w:rPr>
        <w:t>. 2018;2(1):2473974X18766824.</w:t>
      </w:r>
    </w:p>
    <w:p w14:paraId="1F182A87" w14:textId="77777777" w:rsidR="00D76F36" w:rsidRPr="00D21E4F" w:rsidRDefault="00D76F36" w:rsidP="00D76F36">
      <w:pPr>
        <w:pStyle w:val="EndNoteBibliography"/>
        <w:ind w:left="720" w:hanging="720"/>
        <w:rPr>
          <w:noProof/>
        </w:rPr>
      </w:pPr>
      <w:r w:rsidRPr="00D21E4F">
        <w:rPr>
          <w:noProof/>
        </w:rPr>
        <w:t>[23</w:t>
      </w:r>
      <w:r w:rsidRPr="00D21E4F">
        <w:rPr>
          <w:rFonts w:ascii="Times" w:hAnsi="Times"/>
          <w:noProof/>
        </w:rPr>
        <w:t>]</w:t>
      </w:r>
      <w:r w:rsidRPr="00D21E4F">
        <w:rPr>
          <w:rFonts w:ascii="Times" w:hAnsi="Times"/>
          <w:noProof/>
        </w:rPr>
        <w:tab/>
      </w:r>
      <w:r w:rsidRPr="00D21E4F">
        <w:rPr>
          <w:noProof/>
        </w:rPr>
        <w:t xml:space="preserve">Yancey KL, Cheromei LJ, Muhando J, et al. Pediatric hearing screening in low-resource settings: Incorporation of video-otoscopy and an electronic medical record. </w:t>
      </w:r>
      <w:r w:rsidRPr="00D21E4F">
        <w:rPr>
          <w:i/>
          <w:noProof/>
        </w:rPr>
        <w:t>Int J Pediatr Otorhinolaryngol</w:t>
      </w:r>
      <w:r w:rsidRPr="00D21E4F">
        <w:rPr>
          <w:noProof/>
        </w:rPr>
        <w:t>. 2019;126:109633.</w:t>
      </w:r>
    </w:p>
    <w:p w14:paraId="73503375" w14:textId="77777777" w:rsidR="00D76F36" w:rsidRPr="00D21E4F" w:rsidRDefault="00D76F36" w:rsidP="00D76F36">
      <w:pPr>
        <w:pStyle w:val="EndNoteBibliography"/>
        <w:ind w:left="720" w:hanging="720"/>
        <w:rPr>
          <w:noProof/>
        </w:rPr>
      </w:pPr>
      <w:r w:rsidRPr="00D21E4F">
        <w:rPr>
          <w:noProof/>
        </w:rPr>
        <w:t>[24</w:t>
      </w:r>
      <w:r w:rsidRPr="00D21E4F">
        <w:rPr>
          <w:rFonts w:ascii="Times" w:hAnsi="Times"/>
          <w:noProof/>
        </w:rPr>
        <w:t>]</w:t>
      </w:r>
      <w:r w:rsidRPr="00D21E4F">
        <w:rPr>
          <w:rFonts w:ascii="Times" w:hAnsi="Times"/>
          <w:noProof/>
        </w:rPr>
        <w:tab/>
      </w:r>
      <w:r w:rsidRPr="00D21E4F">
        <w:rPr>
          <w:noProof/>
        </w:rPr>
        <w:t>Jayawardena ADL, Valeriani V, Labadie RF, Netterville JL, editors. Expanding access to otolaryngologists via mobile hearing screening technology in the developing world. World Congress of Pediatric ENT; 2019 April 8, 2019; Buenos Aires, Argentina.</w:t>
      </w:r>
    </w:p>
    <w:p w14:paraId="7F9A185C" w14:textId="77777777" w:rsidR="00D76F36" w:rsidRPr="00D21E4F" w:rsidRDefault="00D76F36" w:rsidP="00D76F36">
      <w:pPr>
        <w:pStyle w:val="EndNoteBibliography"/>
        <w:ind w:left="720" w:hanging="720"/>
        <w:rPr>
          <w:noProof/>
        </w:rPr>
      </w:pPr>
      <w:r w:rsidRPr="00D21E4F">
        <w:rPr>
          <w:noProof/>
        </w:rPr>
        <w:t>[25</w:t>
      </w:r>
      <w:r w:rsidRPr="00D21E4F">
        <w:rPr>
          <w:rFonts w:ascii="Times" w:hAnsi="Times"/>
          <w:noProof/>
        </w:rPr>
        <w:t>]</w:t>
      </w:r>
      <w:r w:rsidRPr="00D21E4F">
        <w:rPr>
          <w:rFonts w:ascii="Times" w:hAnsi="Times"/>
          <w:noProof/>
        </w:rPr>
        <w:tab/>
      </w:r>
      <w:r w:rsidRPr="00D21E4F">
        <w:rPr>
          <w:noProof/>
        </w:rPr>
        <w:t xml:space="preserve">van Tonder J, Swanepoel W, Mahomed-Asmail F, Myburgh H, Eikelboom RH. Automated Smartphone Threshold Audiometry: Validity and Time Efficiency. </w:t>
      </w:r>
      <w:r w:rsidRPr="00D21E4F">
        <w:rPr>
          <w:i/>
          <w:noProof/>
        </w:rPr>
        <w:t>J Am Acad Audiol</w:t>
      </w:r>
      <w:r w:rsidRPr="00D21E4F">
        <w:rPr>
          <w:noProof/>
        </w:rPr>
        <w:t>. 2017;28(3):200-8.</w:t>
      </w:r>
    </w:p>
    <w:p w14:paraId="5D4D39D4" w14:textId="77777777" w:rsidR="00D76F36" w:rsidRPr="00D21E4F" w:rsidRDefault="00D76F36" w:rsidP="00D76F36">
      <w:pPr>
        <w:pStyle w:val="EndNoteBibliography"/>
        <w:ind w:left="720" w:hanging="720"/>
        <w:rPr>
          <w:noProof/>
        </w:rPr>
      </w:pPr>
      <w:r w:rsidRPr="00D21E4F">
        <w:rPr>
          <w:noProof/>
        </w:rPr>
        <w:lastRenderedPageBreak/>
        <w:t>[26</w:t>
      </w:r>
      <w:r w:rsidRPr="00D21E4F">
        <w:rPr>
          <w:rFonts w:ascii="Times" w:hAnsi="Times"/>
          <w:noProof/>
        </w:rPr>
        <w:t>]</w:t>
      </w:r>
      <w:r w:rsidRPr="00D21E4F">
        <w:rPr>
          <w:rFonts w:ascii="Times" w:hAnsi="Times"/>
          <w:noProof/>
        </w:rPr>
        <w:tab/>
      </w:r>
      <w:r w:rsidRPr="00D21E4F">
        <w:rPr>
          <w:noProof/>
        </w:rPr>
        <w:t xml:space="preserve">Mahomed-Asmail F, Swanepoel de W, Eikelboom RH, Myburgh HC, Hall J, 3rd. Clinical Validity of hearScreen Smartphone Hearing Screening for School Children. </w:t>
      </w:r>
      <w:r w:rsidRPr="00D21E4F">
        <w:rPr>
          <w:i/>
          <w:noProof/>
        </w:rPr>
        <w:t>Ear Hear</w:t>
      </w:r>
      <w:r w:rsidRPr="00D21E4F">
        <w:rPr>
          <w:noProof/>
        </w:rPr>
        <w:t>. 2016;37(1):e11-7.</w:t>
      </w:r>
    </w:p>
    <w:p w14:paraId="037C0E4B" w14:textId="77777777" w:rsidR="00D76F36" w:rsidRPr="00D21E4F" w:rsidRDefault="00D76F36" w:rsidP="00D76F36">
      <w:pPr>
        <w:pStyle w:val="EndNoteBibliography"/>
        <w:ind w:left="720" w:hanging="720"/>
        <w:rPr>
          <w:noProof/>
        </w:rPr>
      </w:pPr>
      <w:r w:rsidRPr="00D21E4F">
        <w:rPr>
          <w:noProof/>
        </w:rPr>
        <w:t>[27</w:t>
      </w:r>
      <w:r w:rsidRPr="00D21E4F">
        <w:rPr>
          <w:rFonts w:ascii="Times" w:hAnsi="Times"/>
          <w:noProof/>
        </w:rPr>
        <w:t>]</w:t>
      </w:r>
      <w:r w:rsidRPr="00D21E4F">
        <w:rPr>
          <w:rFonts w:ascii="Times" w:hAnsi="Times"/>
          <w:noProof/>
        </w:rPr>
        <w:tab/>
      </w:r>
      <w:r w:rsidRPr="00D21E4F">
        <w:rPr>
          <w:noProof/>
        </w:rPr>
        <w:t xml:space="preserve">Swanepoel de W, Myburgh HC, Howe DM, Mahomed F, Eikelboom RH. Smartphone hearing screening with integrated quality control and data management. </w:t>
      </w:r>
      <w:r w:rsidRPr="00D21E4F">
        <w:rPr>
          <w:i/>
          <w:noProof/>
        </w:rPr>
        <w:t>Int J Audiol</w:t>
      </w:r>
      <w:r w:rsidRPr="00D21E4F">
        <w:rPr>
          <w:noProof/>
        </w:rPr>
        <w:t>. 2014;53(12):841-9.</w:t>
      </w:r>
    </w:p>
    <w:p w14:paraId="46544C13" w14:textId="77777777" w:rsidR="00D76F36" w:rsidRPr="00D21E4F" w:rsidRDefault="00D76F36" w:rsidP="00D76F36">
      <w:pPr>
        <w:pStyle w:val="EndNoteBibliography"/>
        <w:ind w:left="720" w:hanging="720"/>
        <w:rPr>
          <w:noProof/>
        </w:rPr>
      </w:pPr>
      <w:r w:rsidRPr="00D21E4F">
        <w:rPr>
          <w:noProof/>
        </w:rPr>
        <w:t>[28</w:t>
      </w:r>
      <w:r w:rsidRPr="00D21E4F">
        <w:rPr>
          <w:rFonts w:ascii="Times" w:hAnsi="Times"/>
          <w:noProof/>
        </w:rPr>
        <w:t>]</w:t>
      </w:r>
      <w:r w:rsidRPr="00D21E4F">
        <w:rPr>
          <w:rFonts w:ascii="Times" w:hAnsi="Times"/>
          <w:noProof/>
        </w:rPr>
        <w:tab/>
      </w:r>
      <w:r w:rsidRPr="00D21E4F">
        <w:rPr>
          <w:noProof/>
        </w:rPr>
        <w:t xml:space="preserve">Stevens G, Flaxman S, Brunskill E, et al. Global and regional hearing impairment prevalence: an analysis of 42 studies in 29 countries. </w:t>
      </w:r>
      <w:r w:rsidRPr="00D21E4F">
        <w:rPr>
          <w:i/>
          <w:noProof/>
        </w:rPr>
        <w:t>Eur J Public Health</w:t>
      </w:r>
      <w:r w:rsidRPr="00D21E4F">
        <w:rPr>
          <w:noProof/>
        </w:rPr>
        <w:t>. 2013;23(1):146-52.</w:t>
      </w:r>
    </w:p>
    <w:p w14:paraId="14AE8444" w14:textId="5A055C6E" w:rsidR="00D76F36" w:rsidRPr="00D21E4F" w:rsidRDefault="00D76F36" w:rsidP="00D76F36">
      <w:pPr>
        <w:pStyle w:val="EndNoteBibliography"/>
        <w:ind w:left="720" w:hanging="720"/>
        <w:rPr>
          <w:noProof/>
        </w:rPr>
      </w:pPr>
      <w:r w:rsidRPr="00D21E4F">
        <w:rPr>
          <w:noProof/>
        </w:rPr>
        <w:t>[29</w:t>
      </w:r>
      <w:r w:rsidRPr="00D21E4F">
        <w:rPr>
          <w:rFonts w:ascii="Times" w:hAnsi="Times"/>
          <w:noProof/>
        </w:rPr>
        <w:t>]</w:t>
      </w:r>
      <w:r w:rsidRPr="00D21E4F">
        <w:rPr>
          <w:rFonts w:ascii="Times" w:hAnsi="Times"/>
          <w:noProof/>
        </w:rPr>
        <w:tab/>
      </w:r>
      <w:r w:rsidRPr="00D21E4F">
        <w:rPr>
          <w:noProof/>
        </w:rPr>
        <w:t xml:space="preserve">World Health Organization. Report of the informal working group on prevention of deafness and hearing impairment programme planning 1991. Available from: </w:t>
      </w:r>
      <w:hyperlink r:id="rId12" w:history="1">
        <w:r w:rsidRPr="00D21E4F">
          <w:rPr>
            <w:rStyle w:val="Hyperlink"/>
            <w:noProof/>
          </w:rPr>
          <w:t>http://www.who.int/iris/handle/10665/58839</w:t>
        </w:r>
      </w:hyperlink>
      <w:r w:rsidRPr="00D21E4F">
        <w:rPr>
          <w:noProof/>
        </w:rPr>
        <w:t>.</w:t>
      </w:r>
    </w:p>
    <w:p w14:paraId="122184C1" w14:textId="4F346C39" w:rsidR="00D76F36" w:rsidRPr="00D21E4F" w:rsidRDefault="00D76F36" w:rsidP="00D76F36">
      <w:pPr>
        <w:pStyle w:val="EndNoteBibliography"/>
        <w:ind w:left="720" w:hanging="720"/>
        <w:rPr>
          <w:noProof/>
        </w:rPr>
      </w:pPr>
      <w:r w:rsidRPr="00D21E4F">
        <w:rPr>
          <w:noProof/>
        </w:rPr>
        <w:t>[30</w:t>
      </w:r>
      <w:r w:rsidRPr="00D21E4F">
        <w:rPr>
          <w:rFonts w:ascii="Times" w:hAnsi="Times"/>
          <w:noProof/>
        </w:rPr>
        <w:t>]</w:t>
      </w:r>
      <w:r w:rsidRPr="00D21E4F">
        <w:rPr>
          <w:rFonts w:ascii="Times" w:hAnsi="Times"/>
          <w:noProof/>
        </w:rPr>
        <w:tab/>
      </w:r>
      <w:r w:rsidRPr="00D21E4F">
        <w:rPr>
          <w:noProof/>
        </w:rPr>
        <w:t xml:space="preserve">World Health Organization. WHO Global Estimates of Prevalence of Hearing Loss 2012. Available from: </w:t>
      </w:r>
      <w:hyperlink r:id="rId13" w:history="1">
        <w:r w:rsidRPr="00D21E4F">
          <w:rPr>
            <w:rStyle w:val="Hyperlink"/>
            <w:noProof/>
          </w:rPr>
          <w:t>https://www.who.int/pbd/deafness/WHO_GE_HL.pdf</w:t>
        </w:r>
      </w:hyperlink>
      <w:r w:rsidRPr="00D21E4F">
        <w:rPr>
          <w:noProof/>
        </w:rPr>
        <w:t>.</w:t>
      </w:r>
    </w:p>
    <w:p w14:paraId="1DE016AF" w14:textId="77777777" w:rsidR="00D76F36" w:rsidRPr="00D21E4F" w:rsidRDefault="00D76F36" w:rsidP="00D76F36">
      <w:pPr>
        <w:pStyle w:val="EndNoteBibliography"/>
        <w:ind w:left="720" w:hanging="720"/>
        <w:rPr>
          <w:noProof/>
        </w:rPr>
      </w:pPr>
      <w:r w:rsidRPr="00D21E4F">
        <w:rPr>
          <w:noProof/>
        </w:rPr>
        <w:t>[31</w:t>
      </w:r>
      <w:r w:rsidRPr="00D21E4F">
        <w:rPr>
          <w:rFonts w:ascii="Times" w:hAnsi="Times"/>
          <w:noProof/>
        </w:rPr>
        <w:t>]</w:t>
      </w:r>
      <w:r w:rsidRPr="00D21E4F">
        <w:rPr>
          <w:rFonts w:ascii="Times" w:hAnsi="Times"/>
          <w:noProof/>
        </w:rPr>
        <w:tab/>
      </w:r>
      <w:r w:rsidRPr="00D21E4F">
        <w:rPr>
          <w:noProof/>
        </w:rPr>
        <w:t>Avert. HIV and AIDS in Latin America The Caribbean Regional Overview. 2019.</w:t>
      </w:r>
    </w:p>
    <w:p w14:paraId="22AF1018" w14:textId="77777777" w:rsidR="00D76F36" w:rsidRPr="00D21E4F" w:rsidRDefault="00D76F36" w:rsidP="00D76F36">
      <w:pPr>
        <w:pStyle w:val="EndNoteBibliography"/>
        <w:ind w:left="720" w:hanging="720"/>
        <w:rPr>
          <w:noProof/>
        </w:rPr>
      </w:pPr>
      <w:r w:rsidRPr="00D21E4F">
        <w:rPr>
          <w:noProof/>
        </w:rPr>
        <w:t>[32</w:t>
      </w:r>
      <w:r w:rsidRPr="00D21E4F">
        <w:rPr>
          <w:rFonts w:ascii="Times" w:hAnsi="Times"/>
          <w:noProof/>
        </w:rPr>
        <w:t>]</w:t>
      </w:r>
      <w:r w:rsidRPr="00D21E4F">
        <w:rPr>
          <w:rFonts w:ascii="Times" w:hAnsi="Times"/>
          <w:noProof/>
        </w:rPr>
        <w:tab/>
      </w:r>
      <w:r w:rsidRPr="00D21E4F">
        <w:rPr>
          <w:noProof/>
        </w:rPr>
        <w:t xml:space="preserve">Taipale A, Pelkonen T, Taipale M, et al. Otorhinolaryngological findings and hearing in HIV-positive and HIV-negative children in a developing country. </w:t>
      </w:r>
      <w:r w:rsidRPr="00D21E4F">
        <w:rPr>
          <w:i/>
          <w:noProof/>
        </w:rPr>
        <w:t>Eur Arch Otorhinolaryngol</w:t>
      </w:r>
      <w:r w:rsidRPr="00D21E4F">
        <w:rPr>
          <w:noProof/>
        </w:rPr>
        <w:t>. 2011;268(10):1527-32.</w:t>
      </w:r>
    </w:p>
    <w:p w14:paraId="4A45A564" w14:textId="77777777" w:rsidR="00D76F36" w:rsidRPr="00D21E4F" w:rsidRDefault="00D76F36" w:rsidP="00D76F36">
      <w:pPr>
        <w:pStyle w:val="EndNoteBibliography"/>
        <w:ind w:left="720" w:hanging="720"/>
        <w:rPr>
          <w:noProof/>
        </w:rPr>
      </w:pPr>
      <w:r w:rsidRPr="00D21E4F">
        <w:rPr>
          <w:noProof/>
        </w:rPr>
        <w:t>[33</w:t>
      </w:r>
      <w:r w:rsidRPr="00D21E4F">
        <w:rPr>
          <w:rFonts w:ascii="Times" w:hAnsi="Times"/>
          <w:noProof/>
        </w:rPr>
        <w:t>]</w:t>
      </w:r>
      <w:r w:rsidRPr="00D21E4F">
        <w:rPr>
          <w:rFonts w:ascii="Times" w:hAnsi="Times"/>
          <w:noProof/>
        </w:rPr>
        <w:tab/>
      </w:r>
      <w:r w:rsidRPr="00D21E4F">
        <w:rPr>
          <w:noProof/>
        </w:rPr>
        <w:t xml:space="preserve">Morris PS, Leach AJ. Acute and chronic otitis media. </w:t>
      </w:r>
      <w:r w:rsidRPr="00D21E4F">
        <w:rPr>
          <w:i/>
          <w:noProof/>
        </w:rPr>
        <w:t>Pediatr Clin North Am</w:t>
      </w:r>
      <w:r w:rsidRPr="00D21E4F">
        <w:rPr>
          <w:noProof/>
        </w:rPr>
        <w:t>. 2009;56(6):1383-99.</w:t>
      </w:r>
    </w:p>
    <w:p w14:paraId="08DE9FF2" w14:textId="77777777" w:rsidR="00D76F36" w:rsidRPr="00D21E4F" w:rsidRDefault="00D76F36" w:rsidP="00D76F36">
      <w:pPr>
        <w:pStyle w:val="EndNoteBibliography"/>
        <w:ind w:left="720" w:hanging="720"/>
        <w:rPr>
          <w:noProof/>
        </w:rPr>
      </w:pPr>
      <w:r w:rsidRPr="00D21E4F">
        <w:rPr>
          <w:noProof/>
        </w:rPr>
        <w:t>[34</w:t>
      </w:r>
      <w:r w:rsidRPr="00D21E4F">
        <w:rPr>
          <w:rFonts w:ascii="Times" w:hAnsi="Times"/>
          <w:noProof/>
        </w:rPr>
        <w:t>]</w:t>
      </w:r>
      <w:r w:rsidRPr="00D21E4F">
        <w:rPr>
          <w:rFonts w:ascii="Times" w:hAnsi="Times"/>
          <w:noProof/>
        </w:rPr>
        <w:tab/>
      </w:r>
      <w:r w:rsidRPr="00D21E4F">
        <w:rPr>
          <w:noProof/>
        </w:rPr>
        <w:t>Ministere De La Sante Publique Et De La Population. Déclaration d’engagement sur le VIH/Sida: Rapport de situation national, Ministère de la santé publique et de la population. 2016.</w:t>
      </w:r>
    </w:p>
    <w:p w14:paraId="2CBD063B" w14:textId="77777777" w:rsidR="00D76F36" w:rsidRPr="00D21E4F" w:rsidRDefault="00D76F36" w:rsidP="00D76F36">
      <w:pPr>
        <w:pStyle w:val="EndNoteBibliography"/>
        <w:ind w:left="720" w:hanging="720"/>
        <w:rPr>
          <w:noProof/>
        </w:rPr>
      </w:pPr>
      <w:r w:rsidRPr="00D21E4F">
        <w:rPr>
          <w:noProof/>
        </w:rPr>
        <w:lastRenderedPageBreak/>
        <w:t>[35</w:t>
      </w:r>
      <w:r w:rsidRPr="00D21E4F">
        <w:rPr>
          <w:rFonts w:ascii="Times" w:hAnsi="Times"/>
          <w:noProof/>
        </w:rPr>
        <w:t>]</w:t>
      </w:r>
      <w:r w:rsidRPr="00D21E4F">
        <w:rPr>
          <w:rFonts w:ascii="Times" w:hAnsi="Times"/>
          <w:noProof/>
        </w:rPr>
        <w:tab/>
      </w:r>
      <w:r w:rsidRPr="00D21E4F">
        <w:rPr>
          <w:noProof/>
        </w:rPr>
        <w:t xml:space="preserve">Chidziva C, Matsekete J, Bandason T, et al. Hearing impairment and deafness among HIV infected children and adolescents in Harare, Zimbabwe. </w:t>
      </w:r>
      <w:r w:rsidRPr="00D21E4F">
        <w:rPr>
          <w:i/>
          <w:noProof/>
        </w:rPr>
        <w:t>Cent Afr J Med</w:t>
      </w:r>
      <w:r w:rsidRPr="00D21E4F">
        <w:rPr>
          <w:noProof/>
        </w:rPr>
        <w:t>. 2015;61(9-12):56-61.</w:t>
      </w:r>
    </w:p>
    <w:p w14:paraId="4D732783" w14:textId="77777777" w:rsidR="00D76F36" w:rsidRPr="00D21E4F" w:rsidRDefault="00D76F36" w:rsidP="00D76F36">
      <w:pPr>
        <w:pStyle w:val="EndNoteBibliography"/>
        <w:ind w:left="720" w:hanging="720"/>
        <w:rPr>
          <w:noProof/>
        </w:rPr>
      </w:pPr>
      <w:r w:rsidRPr="00D21E4F">
        <w:rPr>
          <w:noProof/>
        </w:rPr>
        <w:t>[36</w:t>
      </w:r>
      <w:r w:rsidRPr="00D21E4F">
        <w:rPr>
          <w:rFonts w:ascii="Times" w:hAnsi="Times"/>
          <w:noProof/>
        </w:rPr>
        <w:t>]</w:t>
      </w:r>
      <w:r w:rsidRPr="00D21E4F">
        <w:rPr>
          <w:rFonts w:ascii="Times" w:hAnsi="Times"/>
          <w:noProof/>
        </w:rPr>
        <w:tab/>
      </w:r>
      <w:r w:rsidRPr="00D21E4F">
        <w:rPr>
          <w:noProof/>
        </w:rPr>
        <w:t xml:space="preserve">Ongulo BA, Oburra HO. Hearing disorders in HIV positive adult patients not on anti-retroviral drugs at Kenyatta National Hospital. </w:t>
      </w:r>
      <w:r w:rsidRPr="00D21E4F">
        <w:rPr>
          <w:i/>
          <w:noProof/>
        </w:rPr>
        <w:t>East Afr Med J</w:t>
      </w:r>
      <w:r w:rsidRPr="00D21E4F">
        <w:rPr>
          <w:noProof/>
        </w:rPr>
        <w:t>. 2010;87(9):385-8.</w:t>
      </w:r>
    </w:p>
    <w:p w14:paraId="71084D73" w14:textId="77777777" w:rsidR="00D76F36" w:rsidRPr="00D21E4F" w:rsidRDefault="00D76F36" w:rsidP="00D76F36">
      <w:pPr>
        <w:pStyle w:val="EndNoteBibliography"/>
        <w:ind w:left="720" w:hanging="720"/>
        <w:rPr>
          <w:noProof/>
        </w:rPr>
      </w:pPr>
      <w:r w:rsidRPr="00D21E4F">
        <w:rPr>
          <w:noProof/>
        </w:rPr>
        <w:t>[37</w:t>
      </w:r>
      <w:r w:rsidRPr="00D21E4F">
        <w:rPr>
          <w:rFonts w:ascii="Times" w:hAnsi="Times"/>
          <w:noProof/>
        </w:rPr>
        <w:t>]</w:t>
      </w:r>
      <w:r w:rsidRPr="00D21E4F">
        <w:rPr>
          <w:rFonts w:ascii="Times" w:hAnsi="Times"/>
          <w:noProof/>
        </w:rPr>
        <w:tab/>
      </w:r>
      <w:r w:rsidRPr="00D21E4F">
        <w:rPr>
          <w:noProof/>
        </w:rPr>
        <w:t xml:space="preserve">Mehra S, Eavey RD, Keamy DG, Jr. The epidemiology of hearing impairment in the United States: newborns, children, and adolescents. </w:t>
      </w:r>
      <w:r w:rsidRPr="00D21E4F">
        <w:rPr>
          <w:i/>
          <w:noProof/>
        </w:rPr>
        <w:t>Otolaryngol Head Neck Surg</w:t>
      </w:r>
      <w:r w:rsidRPr="00D21E4F">
        <w:rPr>
          <w:noProof/>
        </w:rPr>
        <w:t>. 2009;140(4):461-72.</w:t>
      </w:r>
    </w:p>
    <w:p w14:paraId="3B15FEC7" w14:textId="77777777" w:rsidR="00D76F36" w:rsidRPr="00D21E4F" w:rsidRDefault="00D76F36" w:rsidP="00D76F36">
      <w:pPr>
        <w:pStyle w:val="EndNoteBibliography"/>
        <w:ind w:left="720" w:hanging="720"/>
        <w:rPr>
          <w:noProof/>
        </w:rPr>
      </w:pPr>
      <w:r w:rsidRPr="00D21E4F">
        <w:rPr>
          <w:noProof/>
        </w:rPr>
        <w:t>[38</w:t>
      </w:r>
      <w:r w:rsidRPr="00D21E4F">
        <w:rPr>
          <w:rFonts w:ascii="Times" w:hAnsi="Times"/>
          <w:noProof/>
        </w:rPr>
        <w:t>]</w:t>
      </w:r>
      <w:r w:rsidRPr="00D21E4F">
        <w:rPr>
          <w:rFonts w:ascii="Times" w:hAnsi="Times"/>
          <w:noProof/>
        </w:rPr>
        <w:tab/>
      </w:r>
      <w:r w:rsidRPr="00D21E4F">
        <w:rPr>
          <w:noProof/>
        </w:rPr>
        <w:t xml:space="preserve">Puthanakit T, Aurpibul L, Louthrenoo O, et al. Poor cognitive functioning of school-aged children in thailand with perinatally acquired HIV infection taking antiretroviral therapy. </w:t>
      </w:r>
      <w:r w:rsidRPr="00D21E4F">
        <w:rPr>
          <w:i/>
          <w:noProof/>
        </w:rPr>
        <w:t>AIDS Patient Care STDS</w:t>
      </w:r>
      <w:r w:rsidRPr="00D21E4F">
        <w:rPr>
          <w:noProof/>
        </w:rPr>
        <w:t>. 2010;24(3):141-6.</w:t>
      </w:r>
    </w:p>
    <w:p w14:paraId="7E8C9060" w14:textId="77777777" w:rsidR="00D76F36" w:rsidRPr="00D21E4F" w:rsidRDefault="00D76F36" w:rsidP="00D76F36">
      <w:pPr>
        <w:pStyle w:val="EndNoteBibliography"/>
        <w:ind w:left="720" w:hanging="720"/>
        <w:rPr>
          <w:noProof/>
        </w:rPr>
      </w:pPr>
      <w:r w:rsidRPr="00D21E4F">
        <w:rPr>
          <w:noProof/>
        </w:rPr>
        <w:t>[39</w:t>
      </w:r>
      <w:r w:rsidRPr="00D21E4F">
        <w:rPr>
          <w:rFonts w:ascii="Times" w:hAnsi="Times"/>
          <w:noProof/>
        </w:rPr>
        <w:t>]</w:t>
      </w:r>
      <w:r w:rsidRPr="00D21E4F">
        <w:rPr>
          <w:rFonts w:ascii="Times" w:hAnsi="Times"/>
          <w:noProof/>
        </w:rPr>
        <w:tab/>
      </w:r>
      <w:r w:rsidRPr="00D21E4F">
        <w:rPr>
          <w:noProof/>
        </w:rPr>
        <w:t xml:space="preserve">Matas CG, Iorio MC, Succi RC. Auditory disorders and acquisition of the ability to localize sound in children born to HIV-positive mothers. </w:t>
      </w:r>
      <w:r w:rsidRPr="00D21E4F">
        <w:rPr>
          <w:i/>
          <w:noProof/>
        </w:rPr>
        <w:t>Braz J Infect Dis</w:t>
      </w:r>
      <w:r w:rsidRPr="00D21E4F">
        <w:rPr>
          <w:noProof/>
        </w:rPr>
        <w:t>. 2008;12(1):10-4.</w:t>
      </w:r>
    </w:p>
    <w:p w14:paraId="18EE862B" w14:textId="77777777" w:rsidR="00D76F36" w:rsidRPr="00D21E4F" w:rsidRDefault="00D76F36" w:rsidP="00D76F36">
      <w:pPr>
        <w:pStyle w:val="EndNoteBibliography"/>
        <w:ind w:left="720" w:hanging="720"/>
        <w:rPr>
          <w:noProof/>
        </w:rPr>
      </w:pPr>
      <w:r w:rsidRPr="00D21E4F">
        <w:rPr>
          <w:noProof/>
        </w:rPr>
        <w:t>[40</w:t>
      </w:r>
      <w:r w:rsidRPr="00D21E4F">
        <w:rPr>
          <w:rFonts w:ascii="Times" w:hAnsi="Times"/>
          <w:noProof/>
        </w:rPr>
        <w:t>]</w:t>
      </w:r>
      <w:r w:rsidRPr="00D21E4F">
        <w:rPr>
          <w:rFonts w:ascii="Times" w:hAnsi="Times"/>
          <w:noProof/>
        </w:rPr>
        <w:tab/>
      </w:r>
      <w:r w:rsidRPr="00D21E4F">
        <w:rPr>
          <w:noProof/>
        </w:rPr>
        <w:t xml:space="preserve">Almufarrij I, Dillon H, Dawes P, et al. Web- and app-based tools for remote hearing assessment: a scoping review. </w:t>
      </w:r>
      <w:r w:rsidRPr="00D21E4F">
        <w:rPr>
          <w:i/>
          <w:noProof/>
        </w:rPr>
        <w:t>Int J Audiol</w:t>
      </w:r>
      <w:r w:rsidRPr="00D21E4F">
        <w:rPr>
          <w:noProof/>
        </w:rPr>
        <w:t>. 2022:1-14.</w:t>
      </w:r>
    </w:p>
    <w:p w14:paraId="5935610A" w14:textId="77777777" w:rsidR="00D76F36" w:rsidRPr="00D21E4F" w:rsidRDefault="00D76F36" w:rsidP="00D76F36">
      <w:pPr>
        <w:pStyle w:val="EndNoteBibliography"/>
        <w:ind w:left="720" w:hanging="720"/>
        <w:rPr>
          <w:noProof/>
        </w:rPr>
      </w:pPr>
      <w:r w:rsidRPr="00D21E4F">
        <w:rPr>
          <w:noProof/>
        </w:rPr>
        <w:t>[41</w:t>
      </w:r>
      <w:r w:rsidRPr="00D21E4F">
        <w:rPr>
          <w:rFonts w:ascii="Times" w:hAnsi="Times"/>
          <w:noProof/>
        </w:rPr>
        <w:t>]</w:t>
      </w:r>
      <w:r w:rsidRPr="00D21E4F">
        <w:rPr>
          <w:rFonts w:ascii="Times" w:hAnsi="Times"/>
          <w:noProof/>
        </w:rPr>
        <w:tab/>
      </w:r>
      <w:r w:rsidRPr="00D21E4F">
        <w:rPr>
          <w:noProof/>
        </w:rPr>
        <w:t xml:space="preserve">Emmett SD, Platt A, Turner EL, et al. Mobile health school screening and telemedicine referral to improve access to specialty care in rural Alaska: a cluster- randomised controlled trial. </w:t>
      </w:r>
      <w:r w:rsidRPr="00D21E4F">
        <w:rPr>
          <w:i/>
          <w:noProof/>
        </w:rPr>
        <w:t>Lancet Glob Health</w:t>
      </w:r>
      <w:r w:rsidRPr="00D21E4F">
        <w:rPr>
          <w:noProof/>
        </w:rPr>
        <w:t>. 2022;10(7):e1023-e33.</w:t>
      </w:r>
    </w:p>
    <w:p w14:paraId="14B7F045" w14:textId="70B7E0BB" w:rsidR="00942AC9" w:rsidRPr="00D21E4F" w:rsidRDefault="004B5666" w:rsidP="00B9705E">
      <w:pPr>
        <w:rPr>
          <w:rFonts w:ascii="Times" w:hAnsi="Times"/>
          <w:u w:val="single"/>
        </w:rPr>
      </w:pPr>
      <w:r w:rsidRPr="00D21E4F">
        <w:rPr>
          <w:rFonts w:ascii="Times" w:hAnsi="Times" w:cs="Calibri"/>
        </w:rPr>
        <w:fldChar w:fldCharType="end"/>
      </w:r>
      <w:r w:rsidR="00942AC9" w:rsidRPr="00D21E4F">
        <w:rPr>
          <w:rFonts w:ascii="Times" w:hAnsi="Times" w:cs="Calibri"/>
          <w:u w:val="single"/>
        </w:rPr>
        <w:br w:type="page"/>
      </w:r>
    </w:p>
    <w:p w14:paraId="4714AB36" w14:textId="77777777" w:rsidR="00AD4BAA" w:rsidRPr="00D21E4F" w:rsidRDefault="00AD4BAA" w:rsidP="00942AC9">
      <w:pPr>
        <w:rPr>
          <w:rFonts w:ascii="Times" w:hAnsi="Times" w:cs="Calibri"/>
          <w:u w:val="single"/>
        </w:rPr>
      </w:pPr>
    </w:p>
    <w:p w14:paraId="5330133D" w14:textId="6600C935" w:rsidR="00B911F9" w:rsidRPr="00D21E4F" w:rsidRDefault="00B911F9" w:rsidP="00B911F9">
      <w:pPr>
        <w:spacing w:line="480" w:lineRule="auto"/>
        <w:rPr>
          <w:rFonts w:ascii="Times" w:hAnsi="Times" w:cs="Calibri"/>
        </w:rPr>
      </w:pPr>
      <w:r w:rsidRPr="00D21E4F">
        <w:rPr>
          <w:rFonts w:ascii="Times" w:hAnsi="Times"/>
          <w:u w:val="single"/>
        </w:rPr>
        <w:t>Figure 1</w:t>
      </w:r>
      <w:r w:rsidRPr="00D21E4F">
        <w:rPr>
          <w:rFonts w:ascii="Times" w:hAnsi="Times"/>
        </w:rPr>
        <w:t>. Flow chart for screening and diagnosis of hearing loss in HIV-infected children.</w:t>
      </w:r>
      <w:r w:rsidRPr="00D21E4F">
        <w:rPr>
          <w:rFonts w:ascii="Times" w:hAnsi="Times" w:cs="Calibri"/>
          <w:noProof/>
        </w:rPr>
        <w:drawing>
          <wp:inline distT="0" distB="0" distL="0" distR="0" wp14:anchorId="765EFE66" wp14:editId="355276D5">
            <wp:extent cx="5943600" cy="3845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14:paraId="304E9ED5" w14:textId="77777777" w:rsidR="00B911F9" w:rsidRPr="00D21E4F" w:rsidRDefault="00B911F9">
      <w:pPr>
        <w:rPr>
          <w:rFonts w:ascii="Times" w:hAnsi="Times" w:cs="Calibri"/>
          <w:u w:val="single"/>
        </w:rPr>
      </w:pPr>
      <w:r w:rsidRPr="00D21E4F">
        <w:rPr>
          <w:rFonts w:ascii="Times" w:hAnsi="Times" w:cs="Calibri"/>
          <w:u w:val="single"/>
        </w:rPr>
        <w:br w:type="page"/>
      </w:r>
    </w:p>
    <w:p w14:paraId="4AB4FDE9" w14:textId="7D83472E" w:rsidR="00942AC9" w:rsidRPr="00D21E4F" w:rsidRDefault="00942AC9" w:rsidP="00942AC9">
      <w:pPr>
        <w:rPr>
          <w:rFonts w:ascii="Times" w:hAnsi="Times" w:cs="Calibri"/>
        </w:rPr>
      </w:pPr>
      <w:r w:rsidRPr="00D21E4F">
        <w:rPr>
          <w:rFonts w:ascii="Times" w:hAnsi="Times" w:cs="Calibri"/>
          <w:u w:val="single"/>
        </w:rPr>
        <w:lastRenderedPageBreak/>
        <w:t>Table 1</w:t>
      </w:r>
      <w:r w:rsidRPr="00D21E4F">
        <w:rPr>
          <w:rFonts w:ascii="Times" w:hAnsi="Times" w:cs="Calibri"/>
        </w:rPr>
        <w:t xml:space="preserve">. Hearing Impairment Results (N = 60). </w:t>
      </w:r>
    </w:p>
    <w:p w14:paraId="1C7DC1DE" w14:textId="77777777" w:rsidR="00942AC9" w:rsidRPr="00D21E4F" w:rsidRDefault="00942AC9" w:rsidP="00942AC9">
      <w:pPr>
        <w:rPr>
          <w:rFonts w:ascii="Times" w:hAnsi="Times" w:cs="Calibri"/>
        </w:rPr>
      </w:pPr>
    </w:p>
    <w:tbl>
      <w:tblPr>
        <w:tblW w:w="8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2430"/>
        <w:gridCol w:w="270"/>
        <w:gridCol w:w="2172"/>
      </w:tblGrid>
      <w:tr w:rsidR="00942AC9" w:rsidRPr="00D21E4F" w14:paraId="5C0BB75A" w14:textId="77777777" w:rsidTr="000B5263">
        <w:trPr>
          <w:trHeight w:val="320"/>
        </w:trPr>
        <w:tc>
          <w:tcPr>
            <w:tcW w:w="3510" w:type="dxa"/>
            <w:tcBorders>
              <w:left w:val="nil"/>
              <w:bottom w:val="nil"/>
              <w:right w:val="nil"/>
            </w:tcBorders>
            <w:shd w:val="clear" w:color="auto" w:fill="auto"/>
            <w:noWrap/>
            <w:vAlign w:val="bottom"/>
          </w:tcPr>
          <w:p w14:paraId="1F831C8B" w14:textId="77777777" w:rsidR="00942AC9" w:rsidRPr="00D21E4F" w:rsidRDefault="00942AC9" w:rsidP="000B5263">
            <w:pPr>
              <w:rPr>
                <w:rFonts w:ascii="Times" w:hAnsi="Times" w:cs="Calibri"/>
                <w:color w:val="000000"/>
              </w:rPr>
            </w:pPr>
          </w:p>
        </w:tc>
        <w:tc>
          <w:tcPr>
            <w:tcW w:w="2430" w:type="dxa"/>
            <w:tcBorders>
              <w:left w:val="nil"/>
              <w:bottom w:val="single" w:sz="4" w:space="0" w:color="auto"/>
              <w:right w:val="nil"/>
            </w:tcBorders>
            <w:shd w:val="clear" w:color="auto" w:fill="auto"/>
            <w:noWrap/>
          </w:tcPr>
          <w:p w14:paraId="03EAD17F"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Unilateral (%)</w:t>
            </w:r>
          </w:p>
        </w:tc>
        <w:tc>
          <w:tcPr>
            <w:tcW w:w="270" w:type="dxa"/>
            <w:tcBorders>
              <w:left w:val="nil"/>
              <w:bottom w:val="nil"/>
              <w:right w:val="nil"/>
            </w:tcBorders>
          </w:tcPr>
          <w:p w14:paraId="6273B62C" w14:textId="77777777" w:rsidR="00942AC9" w:rsidRPr="00D21E4F" w:rsidRDefault="00942AC9" w:rsidP="000B5263">
            <w:pPr>
              <w:jc w:val="center"/>
              <w:rPr>
                <w:rFonts w:ascii="Times" w:hAnsi="Times" w:cs="Calibri"/>
                <w:i/>
                <w:color w:val="000000"/>
              </w:rPr>
            </w:pPr>
          </w:p>
        </w:tc>
        <w:tc>
          <w:tcPr>
            <w:tcW w:w="2172" w:type="dxa"/>
            <w:tcBorders>
              <w:left w:val="nil"/>
              <w:bottom w:val="single" w:sz="4" w:space="0" w:color="auto"/>
              <w:right w:val="nil"/>
            </w:tcBorders>
          </w:tcPr>
          <w:p w14:paraId="0C20A94D"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Bilateral (%)</w:t>
            </w:r>
          </w:p>
        </w:tc>
      </w:tr>
      <w:tr w:rsidR="00942AC9" w:rsidRPr="00D21E4F" w14:paraId="240AB85E" w14:textId="77777777" w:rsidTr="000B5263">
        <w:trPr>
          <w:trHeight w:val="320"/>
        </w:trPr>
        <w:tc>
          <w:tcPr>
            <w:tcW w:w="3510" w:type="dxa"/>
            <w:tcBorders>
              <w:left w:val="nil"/>
              <w:bottom w:val="nil"/>
              <w:right w:val="nil"/>
            </w:tcBorders>
            <w:shd w:val="clear" w:color="auto" w:fill="auto"/>
            <w:noWrap/>
            <w:hideMark/>
          </w:tcPr>
          <w:p w14:paraId="4885E35E" w14:textId="21609B6B" w:rsidR="00942AC9" w:rsidRPr="00D21E4F" w:rsidRDefault="00942AC9" w:rsidP="000B5263">
            <w:pPr>
              <w:rPr>
                <w:rFonts w:ascii="Times" w:hAnsi="Times" w:cs="Calibri"/>
                <w:color w:val="000000"/>
              </w:rPr>
            </w:pPr>
            <w:r w:rsidRPr="00D21E4F">
              <w:rPr>
                <w:rFonts w:ascii="Times" w:hAnsi="Times" w:cs="Calibri"/>
                <w:color w:val="000000"/>
              </w:rPr>
              <w:t>&gt;</w:t>
            </w:r>
            <w:r w:rsidR="008866B2" w:rsidRPr="00D21E4F">
              <w:rPr>
                <w:rFonts w:ascii="Times" w:hAnsi="Times" w:cs="Calibri"/>
                <w:color w:val="000000"/>
              </w:rPr>
              <w:t>30</w:t>
            </w:r>
            <w:r w:rsidRPr="00D21E4F">
              <w:rPr>
                <w:rFonts w:ascii="Times" w:hAnsi="Times" w:cs="Calibri"/>
                <w:color w:val="000000"/>
              </w:rPr>
              <w:t xml:space="preserve"> dB</w:t>
            </w:r>
            <w:r w:rsidR="008866B2" w:rsidRPr="00D21E4F">
              <w:rPr>
                <w:rFonts w:ascii="Times" w:hAnsi="Times" w:cs="Calibri"/>
                <w:color w:val="000000"/>
              </w:rPr>
              <w:t xml:space="preserve"> HL</w:t>
            </w:r>
            <w:r w:rsidRPr="00D21E4F">
              <w:rPr>
                <w:rFonts w:ascii="Times" w:hAnsi="Times" w:cs="Calibri"/>
                <w:color w:val="000000"/>
              </w:rPr>
              <w:t xml:space="preserve"> pure tone average</w:t>
            </w:r>
          </w:p>
        </w:tc>
        <w:tc>
          <w:tcPr>
            <w:tcW w:w="2430" w:type="dxa"/>
            <w:tcBorders>
              <w:left w:val="nil"/>
              <w:bottom w:val="nil"/>
              <w:right w:val="nil"/>
            </w:tcBorders>
            <w:shd w:val="clear" w:color="auto" w:fill="auto"/>
            <w:noWrap/>
            <w:hideMark/>
          </w:tcPr>
          <w:p w14:paraId="537067A9" w14:textId="77F99CE4" w:rsidR="00942AC9" w:rsidRPr="00D21E4F" w:rsidRDefault="00942AC9" w:rsidP="000B5263">
            <w:pPr>
              <w:jc w:val="center"/>
              <w:rPr>
                <w:rFonts w:ascii="Times" w:hAnsi="Times" w:cs="Calibri"/>
                <w:color w:val="000000"/>
              </w:rPr>
            </w:pPr>
            <w:r w:rsidRPr="00D21E4F">
              <w:rPr>
                <w:rFonts w:ascii="Times" w:hAnsi="Times" w:cs="Calibri"/>
                <w:color w:val="000000"/>
              </w:rPr>
              <w:t>27 (45)</w:t>
            </w:r>
          </w:p>
        </w:tc>
        <w:tc>
          <w:tcPr>
            <w:tcW w:w="270" w:type="dxa"/>
            <w:tcBorders>
              <w:left w:val="nil"/>
              <w:bottom w:val="nil"/>
              <w:right w:val="nil"/>
            </w:tcBorders>
          </w:tcPr>
          <w:p w14:paraId="1A45A86C" w14:textId="77777777" w:rsidR="00942AC9" w:rsidRPr="00D21E4F" w:rsidRDefault="00942AC9" w:rsidP="000B5263">
            <w:pPr>
              <w:jc w:val="center"/>
              <w:rPr>
                <w:rFonts w:ascii="Times" w:hAnsi="Times" w:cs="Calibri"/>
                <w:color w:val="000000"/>
              </w:rPr>
            </w:pPr>
          </w:p>
        </w:tc>
        <w:tc>
          <w:tcPr>
            <w:tcW w:w="2172" w:type="dxa"/>
            <w:tcBorders>
              <w:left w:val="nil"/>
              <w:bottom w:val="nil"/>
              <w:right w:val="nil"/>
            </w:tcBorders>
          </w:tcPr>
          <w:p w14:paraId="7D5AEB88" w14:textId="2FF2BA64" w:rsidR="00942AC9" w:rsidRPr="00D21E4F" w:rsidRDefault="00942AC9" w:rsidP="000B5263">
            <w:pPr>
              <w:jc w:val="center"/>
              <w:rPr>
                <w:rFonts w:ascii="Times" w:hAnsi="Times" w:cs="Calibri"/>
                <w:color w:val="000000"/>
              </w:rPr>
            </w:pPr>
            <w:r w:rsidRPr="00D21E4F">
              <w:rPr>
                <w:rFonts w:ascii="Times" w:hAnsi="Times" w:cs="Calibri"/>
                <w:color w:val="000000"/>
              </w:rPr>
              <w:t>33 (55)</w:t>
            </w:r>
          </w:p>
        </w:tc>
      </w:tr>
      <w:tr w:rsidR="00942AC9" w:rsidRPr="00D21E4F" w14:paraId="117DCCF6" w14:textId="77777777" w:rsidTr="000B5263">
        <w:trPr>
          <w:trHeight w:val="320"/>
        </w:trPr>
        <w:tc>
          <w:tcPr>
            <w:tcW w:w="3510" w:type="dxa"/>
            <w:tcBorders>
              <w:top w:val="nil"/>
              <w:left w:val="nil"/>
              <w:bottom w:val="nil"/>
              <w:right w:val="nil"/>
            </w:tcBorders>
            <w:shd w:val="clear" w:color="auto" w:fill="auto"/>
            <w:noWrap/>
            <w:hideMark/>
          </w:tcPr>
          <w:p w14:paraId="4A4FC0A5" w14:textId="77777777" w:rsidR="00942AC9" w:rsidRPr="00D21E4F" w:rsidRDefault="00942AC9" w:rsidP="000B5263">
            <w:pPr>
              <w:rPr>
                <w:rFonts w:ascii="Times" w:hAnsi="Times" w:cs="Calibri"/>
                <w:color w:val="000000"/>
              </w:rPr>
            </w:pPr>
            <w:r w:rsidRPr="00D21E4F">
              <w:rPr>
                <w:rFonts w:ascii="Times" w:hAnsi="Times" w:cs="Calibri"/>
                <w:color w:val="000000"/>
              </w:rPr>
              <w:t>Mild</w:t>
            </w:r>
          </w:p>
        </w:tc>
        <w:tc>
          <w:tcPr>
            <w:tcW w:w="2430" w:type="dxa"/>
            <w:tcBorders>
              <w:top w:val="nil"/>
              <w:left w:val="nil"/>
              <w:bottom w:val="nil"/>
              <w:right w:val="nil"/>
            </w:tcBorders>
            <w:shd w:val="clear" w:color="auto" w:fill="auto"/>
            <w:noWrap/>
            <w:hideMark/>
          </w:tcPr>
          <w:p w14:paraId="709E5341" w14:textId="3E04C0DA" w:rsidR="00942AC9" w:rsidRPr="00D21E4F" w:rsidRDefault="00942AC9" w:rsidP="000B5263">
            <w:pPr>
              <w:jc w:val="center"/>
              <w:rPr>
                <w:rFonts w:ascii="Times" w:hAnsi="Times" w:cs="Calibri"/>
                <w:color w:val="000000"/>
              </w:rPr>
            </w:pPr>
            <w:r w:rsidRPr="00D21E4F">
              <w:rPr>
                <w:rFonts w:ascii="Times" w:hAnsi="Times" w:cs="Calibri"/>
                <w:color w:val="000000"/>
              </w:rPr>
              <w:t>20 (33)</w:t>
            </w:r>
          </w:p>
        </w:tc>
        <w:tc>
          <w:tcPr>
            <w:tcW w:w="270" w:type="dxa"/>
            <w:tcBorders>
              <w:top w:val="nil"/>
              <w:left w:val="nil"/>
              <w:bottom w:val="nil"/>
              <w:right w:val="nil"/>
            </w:tcBorders>
          </w:tcPr>
          <w:p w14:paraId="04ECD23D"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0C4A17C0" w14:textId="0DE55CA2" w:rsidR="00942AC9" w:rsidRPr="00D21E4F" w:rsidRDefault="00942AC9" w:rsidP="000B5263">
            <w:pPr>
              <w:jc w:val="center"/>
              <w:rPr>
                <w:rFonts w:ascii="Times" w:hAnsi="Times" w:cs="Calibri"/>
                <w:color w:val="000000"/>
              </w:rPr>
            </w:pPr>
            <w:r w:rsidRPr="00D21E4F">
              <w:rPr>
                <w:rFonts w:ascii="Times" w:hAnsi="Times" w:cs="Calibri"/>
                <w:color w:val="000000"/>
              </w:rPr>
              <w:t>18 (30)</w:t>
            </w:r>
          </w:p>
        </w:tc>
      </w:tr>
      <w:tr w:rsidR="00942AC9" w:rsidRPr="00D21E4F" w14:paraId="0160ACC8" w14:textId="77777777" w:rsidTr="000B5263">
        <w:trPr>
          <w:trHeight w:val="320"/>
        </w:trPr>
        <w:tc>
          <w:tcPr>
            <w:tcW w:w="3510" w:type="dxa"/>
            <w:tcBorders>
              <w:top w:val="nil"/>
              <w:left w:val="nil"/>
              <w:bottom w:val="nil"/>
              <w:right w:val="nil"/>
            </w:tcBorders>
            <w:shd w:val="clear" w:color="auto" w:fill="auto"/>
            <w:noWrap/>
          </w:tcPr>
          <w:p w14:paraId="222CB34A" w14:textId="77777777" w:rsidR="00942AC9" w:rsidRPr="00D21E4F" w:rsidRDefault="00942AC9" w:rsidP="000B5263">
            <w:pPr>
              <w:rPr>
                <w:rFonts w:ascii="Times" w:hAnsi="Times" w:cs="Calibri"/>
                <w:color w:val="000000"/>
              </w:rPr>
            </w:pPr>
            <w:r w:rsidRPr="00D21E4F">
              <w:rPr>
                <w:rFonts w:ascii="Times" w:hAnsi="Times" w:cs="Calibri"/>
                <w:color w:val="000000"/>
              </w:rPr>
              <w:t>Moderate</w:t>
            </w:r>
          </w:p>
        </w:tc>
        <w:tc>
          <w:tcPr>
            <w:tcW w:w="2430" w:type="dxa"/>
            <w:tcBorders>
              <w:top w:val="nil"/>
              <w:left w:val="nil"/>
              <w:bottom w:val="nil"/>
              <w:right w:val="nil"/>
            </w:tcBorders>
            <w:shd w:val="clear" w:color="auto" w:fill="auto"/>
            <w:noWrap/>
          </w:tcPr>
          <w:p w14:paraId="27E6E105" w14:textId="576745EF" w:rsidR="00942AC9" w:rsidRPr="00D21E4F" w:rsidRDefault="00942AC9" w:rsidP="000B5263">
            <w:pPr>
              <w:jc w:val="center"/>
              <w:rPr>
                <w:rFonts w:ascii="Times" w:hAnsi="Times" w:cs="Calibri"/>
                <w:color w:val="000000"/>
              </w:rPr>
            </w:pPr>
            <w:r w:rsidRPr="00D21E4F">
              <w:rPr>
                <w:rFonts w:ascii="Times" w:hAnsi="Times" w:cs="Calibri"/>
                <w:color w:val="000000"/>
              </w:rPr>
              <w:t>7 (12)</w:t>
            </w:r>
          </w:p>
        </w:tc>
        <w:tc>
          <w:tcPr>
            <w:tcW w:w="270" w:type="dxa"/>
            <w:tcBorders>
              <w:top w:val="nil"/>
              <w:left w:val="nil"/>
              <w:bottom w:val="nil"/>
              <w:right w:val="nil"/>
            </w:tcBorders>
          </w:tcPr>
          <w:p w14:paraId="5F534D10"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19C04D42" w14:textId="331F5F36" w:rsidR="00942AC9" w:rsidRPr="00D21E4F" w:rsidRDefault="00942AC9" w:rsidP="000B5263">
            <w:pPr>
              <w:jc w:val="center"/>
              <w:rPr>
                <w:rFonts w:ascii="Times" w:hAnsi="Times" w:cs="Calibri"/>
                <w:color w:val="000000"/>
              </w:rPr>
            </w:pPr>
            <w:r w:rsidRPr="00D21E4F">
              <w:rPr>
                <w:rFonts w:ascii="Times" w:hAnsi="Times" w:cs="Calibri"/>
                <w:color w:val="000000"/>
              </w:rPr>
              <w:t xml:space="preserve">2 (3) </w:t>
            </w:r>
          </w:p>
        </w:tc>
      </w:tr>
      <w:tr w:rsidR="00942AC9" w:rsidRPr="00D21E4F" w14:paraId="5C4FC815" w14:textId="77777777" w:rsidTr="000B5263">
        <w:trPr>
          <w:trHeight w:val="320"/>
        </w:trPr>
        <w:tc>
          <w:tcPr>
            <w:tcW w:w="3510" w:type="dxa"/>
            <w:tcBorders>
              <w:top w:val="nil"/>
              <w:left w:val="nil"/>
              <w:bottom w:val="nil"/>
              <w:right w:val="nil"/>
            </w:tcBorders>
            <w:shd w:val="clear" w:color="auto" w:fill="auto"/>
            <w:noWrap/>
          </w:tcPr>
          <w:p w14:paraId="74D112ED" w14:textId="77777777" w:rsidR="00942AC9" w:rsidRPr="00D21E4F" w:rsidRDefault="00942AC9" w:rsidP="000B5263">
            <w:pPr>
              <w:rPr>
                <w:rFonts w:ascii="Times" w:hAnsi="Times" w:cs="Calibri"/>
                <w:color w:val="000000"/>
              </w:rPr>
            </w:pPr>
            <w:r w:rsidRPr="00D21E4F">
              <w:rPr>
                <w:rFonts w:ascii="Times" w:hAnsi="Times" w:cs="Calibri"/>
                <w:color w:val="000000"/>
              </w:rPr>
              <w:t>Moderate in one, mild in other</w:t>
            </w:r>
          </w:p>
        </w:tc>
        <w:tc>
          <w:tcPr>
            <w:tcW w:w="2430" w:type="dxa"/>
            <w:tcBorders>
              <w:top w:val="nil"/>
              <w:left w:val="nil"/>
              <w:bottom w:val="nil"/>
              <w:right w:val="nil"/>
            </w:tcBorders>
            <w:shd w:val="clear" w:color="auto" w:fill="auto"/>
            <w:noWrap/>
          </w:tcPr>
          <w:p w14:paraId="13CFF6A0" w14:textId="77777777" w:rsidR="00942AC9" w:rsidRPr="00D21E4F" w:rsidRDefault="00942AC9" w:rsidP="000B5263">
            <w:pPr>
              <w:jc w:val="center"/>
              <w:rPr>
                <w:rFonts w:ascii="Times" w:hAnsi="Times" w:cs="Calibri"/>
                <w:color w:val="000000"/>
              </w:rPr>
            </w:pPr>
            <w:r w:rsidRPr="00D21E4F">
              <w:rPr>
                <w:rFonts w:ascii="Times" w:hAnsi="Times" w:cs="Calibri"/>
                <w:color w:val="000000"/>
              </w:rPr>
              <w:t>-</w:t>
            </w:r>
          </w:p>
        </w:tc>
        <w:tc>
          <w:tcPr>
            <w:tcW w:w="270" w:type="dxa"/>
            <w:tcBorders>
              <w:top w:val="nil"/>
              <w:left w:val="nil"/>
              <w:bottom w:val="nil"/>
              <w:right w:val="nil"/>
            </w:tcBorders>
          </w:tcPr>
          <w:p w14:paraId="2C352620"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0E0476D7" w14:textId="55946279" w:rsidR="00942AC9" w:rsidRPr="00D21E4F" w:rsidRDefault="00942AC9" w:rsidP="000B5263">
            <w:pPr>
              <w:jc w:val="center"/>
              <w:rPr>
                <w:rFonts w:ascii="Times" w:hAnsi="Times" w:cs="Calibri"/>
                <w:color w:val="000000"/>
              </w:rPr>
            </w:pPr>
            <w:r w:rsidRPr="00D21E4F">
              <w:rPr>
                <w:rFonts w:ascii="Times" w:hAnsi="Times" w:cs="Calibri"/>
                <w:color w:val="000000"/>
              </w:rPr>
              <w:t>8 (13)</w:t>
            </w:r>
          </w:p>
        </w:tc>
      </w:tr>
      <w:tr w:rsidR="00942AC9" w:rsidRPr="00D21E4F" w14:paraId="09D22FB6" w14:textId="77777777" w:rsidTr="000B5263">
        <w:trPr>
          <w:trHeight w:val="320"/>
        </w:trPr>
        <w:tc>
          <w:tcPr>
            <w:tcW w:w="3510" w:type="dxa"/>
            <w:tcBorders>
              <w:top w:val="nil"/>
              <w:left w:val="nil"/>
              <w:bottom w:val="nil"/>
              <w:right w:val="nil"/>
            </w:tcBorders>
            <w:shd w:val="clear" w:color="auto" w:fill="auto"/>
            <w:noWrap/>
          </w:tcPr>
          <w:p w14:paraId="7BBBAD62" w14:textId="77777777" w:rsidR="00942AC9" w:rsidRPr="00D21E4F" w:rsidRDefault="00942AC9" w:rsidP="000B5263">
            <w:pPr>
              <w:rPr>
                <w:rFonts w:ascii="Times" w:hAnsi="Times" w:cs="Calibri"/>
                <w:color w:val="000000"/>
              </w:rPr>
            </w:pPr>
            <w:r w:rsidRPr="00D21E4F">
              <w:rPr>
                <w:rFonts w:ascii="Times" w:hAnsi="Times" w:cs="Calibri"/>
                <w:color w:val="000000"/>
              </w:rPr>
              <w:t>Severe in one, moderate in other</w:t>
            </w:r>
          </w:p>
        </w:tc>
        <w:tc>
          <w:tcPr>
            <w:tcW w:w="2430" w:type="dxa"/>
            <w:tcBorders>
              <w:top w:val="nil"/>
              <w:left w:val="nil"/>
              <w:bottom w:val="nil"/>
              <w:right w:val="nil"/>
            </w:tcBorders>
            <w:shd w:val="clear" w:color="auto" w:fill="auto"/>
            <w:noWrap/>
          </w:tcPr>
          <w:p w14:paraId="69F78E0C" w14:textId="77777777" w:rsidR="00942AC9" w:rsidRPr="00D21E4F" w:rsidRDefault="00942AC9" w:rsidP="000B5263">
            <w:pPr>
              <w:jc w:val="center"/>
              <w:rPr>
                <w:rFonts w:ascii="Times" w:hAnsi="Times" w:cs="Calibri"/>
                <w:color w:val="000000"/>
              </w:rPr>
            </w:pPr>
            <w:r w:rsidRPr="00D21E4F">
              <w:rPr>
                <w:rFonts w:ascii="Times" w:hAnsi="Times" w:cs="Calibri"/>
                <w:color w:val="000000"/>
              </w:rPr>
              <w:t>-</w:t>
            </w:r>
          </w:p>
        </w:tc>
        <w:tc>
          <w:tcPr>
            <w:tcW w:w="270" w:type="dxa"/>
            <w:tcBorders>
              <w:top w:val="nil"/>
              <w:left w:val="nil"/>
              <w:bottom w:val="nil"/>
              <w:right w:val="nil"/>
            </w:tcBorders>
          </w:tcPr>
          <w:p w14:paraId="59114F87"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0824E0D6" w14:textId="38929D37" w:rsidR="00942AC9" w:rsidRPr="00D21E4F" w:rsidRDefault="00942AC9" w:rsidP="000B5263">
            <w:pPr>
              <w:jc w:val="center"/>
              <w:rPr>
                <w:rFonts w:ascii="Times" w:hAnsi="Times" w:cs="Calibri"/>
                <w:color w:val="000000"/>
              </w:rPr>
            </w:pPr>
            <w:r w:rsidRPr="00D21E4F">
              <w:rPr>
                <w:rFonts w:ascii="Times" w:hAnsi="Times" w:cs="Calibri"/>
                <w:color w:val="000000"/>
              </w:rPr>
              <w:t>1 (2)</w:t>
            </w:r>
          </w:p>
        </w:tc>
      </w:tr>
      <w:tr w:rsidR="00942AC9" w:rsidRPr="00D21E4F" w14:paraId="643A20C0" w14:textId="77777777" w:rsidTr="000B5263">
        <w:trPr>
          <w:trHeight w:val="320"/>
        </w:trPr>
        <w:tc>
          <w:tcPr>
            <w:tcW w:w="3510" w:type="dxa"/>
            <w:tcBorders>
              <w:top w:val="nil"/>
              <w:left w:val="nil"/>
              <w:bottom w:val="single" w:sz="4" w:space="0" w:color="auto"/>
              <w:right w:val="nil"/>
            </w:tcBorders>
            <w:shd w:val="clear" w:color="auto" w:fill="auto"/>
            <w:noWrap/>
          </w:tcPr>
          <w:p w14:paraId="5F7D14E9" w14:textId="77777777" w:rsidR="00942AC9" w:rsidRPr="00D21E4F" w:rsidRDefault="00942AC9" w:rsidP="000B5263">
            <w:pPr>
              <w:rPr>
                <w:rFonts w:ascii="Times" w:hAnsi="Times" w:cs="Calibri"/>
                <w:color w:val="000000"/>
              </w:rPr>
            </w:pPr>
            <w:r w:rsidRPr="00D21E4F">
              <w:rPr>
                <w:rFonts w:ascii="Times" w:hAnsi="Times" w:cs="Calibri"/>
                <w:color w:val="000000"/>
              </w:rPr>
              <w:t>Profound</w:t>
            </w:r>
          </w:p>
        </w:tc>
        <w:tc>
          <w:tcPr>
            <w:tcW w:w="2430" w:type="dxa"/>
            <w:tcBorders>
              <w:top w:val="nil"/>
              <w:left w:val="nil"/>
              <w:bottom w:val="single" w:sz="4" w:space="0" w:color="auto"/>
              <w:right w:val="nil"/>
            </w:tcBorders>
            <w:shd w:val="clear" w:color="auto" w:fill="auto"/>
            <w:noWrap/>
          </w:tcPr>
          <w:p w14:paraId="5C980689" w14:textId="77777777" w:rsidR="00942AC9" w:rsidRPr="00D21E4F" w:rsidRDefault="00942AC9" w:rsidP="000B5263">
            <w:pPr>
              <w:jc w:val="center"/>
              <w:rPr>
                <w:rFonts w:ascii="Times" w:hAnsi="Times" w:cs="Calibri"/>
              </w:rPr>
            </w:pPr>
            <w:r w:rsidRPr="00D21E4F">
              <w:rPr>
                <w:rFonts w:ascii="Times" w:hAnsi="Times" w:cs="Calibri"/>
                <w:color w:val="000000"/>
              </w:rPr>
              <w:t>-</w:t>
            </w:r>
          </w:p>
        </w:tc>
        <w:tc>
          <w:tcPr>
            <w:tcW w:w="270" w:type="dxa"/>
            <w:tcBorders>
              <w:top w:val="nil"/>
              <w:left w:val="nil"/>
              <w:bottom w:val="single" w:sz="4" w:space="0" w:color="auto"/>
              <w:right w:val="nil"/>
            </w:tcBorders>
          </w:tcPr>
          <w:p w14:paraId="4F3F9215" w14:textId="77777777" w:rsidR="00942AC9" w:rsidRPr="00D21E4F" w:rsidRDefault="00942AC9" w:rsidP="000B5263">
            <w:pPr>
              <w:jc w:val="center"/>
              <w:rPr>
                <w:rFonts w:ascii="Times" w:hAnsi="Times" w:cs="Calibri"/>
              </w:rPr>
            </w:pPr>
          </w:p>
        </w:tc>
        <w:tc>
          <w:tcPr>
            <w:tcW w:w="2172" w:type="dxa"/>
            <w:tcBorders>
              <w:top w:val="nil"/>
              <w:left w:val="nil"/>
              <w:bottom w:val="single" w:sz="4" w:space="0" w:color="auto"/>
              <w:right w:val="nil"/>
            </w:tcBorders>
          </w:tcPr>
          <w:p w14:paraId="54D40113" w14:textId="6BA617FA" w:rsidR="00942AC9" w:rsidRPr="00D21E4F" w:rsidRDefault="00942AC9" w:rsidP="000B5263">
            <w:pPr>
              <w:jc w:val="center"/>
              <w:rPr>
                <w:rFonts w:ascii="Times" w:hAnsi="Times" w:cs="Calibri"/>
              </w:rPr>
            </w:pPr>
            <w:r w:rsidRPr="00D21E4F">
              <w:rPr>
                <w:rFonts w:ascii="Times" w:hAnsi="Times" w:cs="Calibri"/>
                <w:color w:val="000000"/>
              </w:rPr>
              <w:t>4 (7)</w:t>
            </w:r>
          </w:p>
        </w:tc>
      </w:tr>
    </w:tbl>
    <w:p w14:paraId="25074057" w14:textId="77777777" w:rsidR="00942AC9" w:rsidRPr="00D21E4F" w:rsidRDefault="00942AC9" w:rsidP="00942AC9">
      <w:pPr>
        <w:rPr>
          <w:rFonts w:ascii="Times" w:hAnsi="Times" w:cs="Calibri"/>
          <w:u w:val="single"/>
        </w:rPr>
      </w:pPr>
      <w:r w:rsidRPr="00D21E4F">
        <w:rPr>
          <w:rFonts w:ascii="Times" w:hAnsi="Times" w:cs="Calibri"/>
          <w:u w:val="single"/>
        </w:rPr>
        <w:br w:type="page"/>
      </w:r>
    </w:p>
    <w:p w14:paraId="223C143C" w14:textId="77777777" w:rsidR="00942AC9" w:rsidRPr="00D21E4F" w:rsidRDefault="00942AC9" w:rsidP="00942AC9">
      <w:pPr>
        <w:rPr>
          <w:rFonts w:ascii="Times" w:hAnsi="Times" w:cs="Calibri"/>
        </w:rPr>
      </w:pPr>
      <w:r w:rsidRPr="00D21E4F">
        <w:rPr>
          <w:rFonts w:ascii="Times" w:hAnsi="Times" w:cs="Calibri"/>
          <w:u w:val="single"/>
        </w:rPr>
        <w:lastRenderedPageBreak/>
        <w:t>Table 2</w:t>
      </w:r>
      <w:r w:rsidRPr="00D21E4F">
        <w:rPr>
          <w:rFonts w:ascii="Times" w:hAnsi="Times" w:cs="Calibri"/>
        </w:rPr>
        <w:t>. Participant Characteristics and Otologic History.</w:t>
      </w:r>
    </w:p>
    <w:p w14:paraId="75E11856" w14:textId="77777777" w:rsidR="00942AC9" w:rsidRPr="00D21E4F" w:rsidRDefault="00942AC9" w:rsidP="00942AC9">
      <w:pPr>
        <w:rPr>
          <w:rFonts w:ascii="Times" w:hAnsi="Times" w:cs="Calibri"/>
        </w:rPr>
      </w:pP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2430"/>
        <w:gridCol w:w="270"/>
        <w:gridCol w:w="2172"/>
        <w:gridCol w:w="1158"/>
      </w:tblGrid>
      <w:tr w:rsidR="00942AC9" w:rsidRPr="00D21E4F" w14:paraId="172FA6E4" w14:textId="77777777" w:rsidTr="000B5263">
        <w:trPr>
          <w:trHeight w:val="320"/>
        </w:trPr>
        <w:tc>
          <w:tcPr>
            <w:tcW w:w="3510" w:type="dxa"/>
            <w:tcBorders>
              <w:left w:val="nil"/>
              <w:bottom w:val="nil"/>
              <w:right w:val="nil"/>
            </w:tcBorders>
            <w:shd w:val="clear" w:color="auto" w:fill="auto"/>
            <w:noWrap/>
            <w:vAlign w:val="bottom"/>
          </w:tcPr>
          <w:p w14:paraId="576F9393" w14:textId="77777777" w:rsidR="00942AC9" w:rsidRPr="00D21E4F" w:rsidRDefault="00942AC9" w:rsidP="000B5263">
            <w:pPr>
              <w:rPr>
                <w:rFonts w:ascii="Times" w:hAnsi="Times" w:cs="Calibri"/>
                <w:color w:val="000000"/>
              </w:rPr>
            </w:pPr>
          </w:p>
        </w:tc>
        <w:tc>
          <w:tcPr>
            <w:tcW w:w="2430" w:type="dxa"/>
            <w:tcBorders>
              <w:left w:val="nil"/>
              <w:bottom w:val="single" w:sz="4" w:space="0" w:color="auto"/>
              <w:right w:val="nil"/>
            </w:tcBorders>
            <w:shd w:val="clear" w:color="auto" w:fill="auto"/>
            <w:noWrap/>
          </w:tcPr>
          <w:p w14:paraId="6E7D63D0"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Hearing Impairment</w:t>
            </w:r>
          </w:p>
        </w:tc>
        <w:tc>
          <w:tcPr>
            <w:tcW w:w="270" w:type="dxa"/>
            <w:tcBorders>
              <w:left w:val="nil"/>
              <w:bottom w:val="nil"/>
              <w:right w:val="nil"/>
            </w:tcBorders>
          </w:tcPr>
          <w:p w14:paraId="5B6B149A" w14:textId="77777777" w:rsidR="00942AC9" w:rsidRPr="00D21E4F" w:rsidRDefault="00942AC9" w:rsidP="000B5263">
            <w:pPr>
              <w:jc w:val="center"/>
              <w:rPr>
                <w:rFonts w:ascii="Times" w:hAnsi="Times" w:cs="Calibri"/>
                <w:i/>
                <w:color w:val="000000"/>
              </w:rPr>
            </w:pPr>
          </w:p>
        </w:tc>
        <w:tc>
          <w:tcPr>
            <w:tcW w:w="2172" w:type="dxa"/>
            <w:tcBorders>
              <w:left w:val="nil"/>
              <w:bottom w:val="single" w:sz="4" w:space="0" w:color="auto"/>
              <w:right w:val="nil"/>
            </w:tcBorders>
          </w:tcPr>
          <w:p w14:paraId="36024378"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Normal Hearing</w:t>
            </w:r>
          </w:p>
        </w:tc>
        <w:tc>
          <w:tcPr>
            <w:tcW w:w="1158" w:type="dxa"/>
            <w:tcBorders>
              <w:left w:val="nil"/>
              <w:bottom w:val="nil"/>
              <w:right w:val="nil"/>
            </w:tcBorders>
          </w:tcPr>
          <w:p w14:paraId="0FE31F2C" w14:textId="77777777" w:rsidR="00942AC9" w:rsidRPr="00D21E4F" w:rsidRDefault="00942AC9" w:rsidP="000B5263">
            <w:pPr>
              <w:jc w:val="center"/>
              <w:rPr>
                <w:rFonts w:ascii="Times" w:hAnsi="Times" w:cs="Calibri"/>
                <w:b/>
                <w:color w:val="000000"/>
              </w:rPr>
            </w:pPr>
          </w:p>
        </w:tc>
      </w:tr>
      <w:tr w:rsidR="00942AC9" w:rsidRPr="00D21E4F" w14:paraId="5AF2841F" w14:textId="77777777" w:rsidTr="000B5263">
        <w:trPr>
          <w:trHeight w:val="320"/>
        </w:trPr>
        <w:tc>
          <w:tcPr>
            <w:tcW w:w="3510" w:type="dxa"/>
            <w:tcBorders>
              <w:top w:val="nil"/>
              <w:left w:val="nil"/>
              <w:bottom w:val="single" w:sz="4" w:space="0" w:color="auto"/>
              <w:right w:val="nil"/>
            </w:tcBorders>
            <w:shd w:val="clear" w:color="auto" w:fill="auto"/>
            <w:noWrap/>
            <w:vAlign w:val="bottom"/>
          </w:tcPr>
          <w:p w14:paraId="1A222C62" w14:textId="77777777" w:rsidR="00942AC9" w:rsidRPr="00D21E4F" w:rsidRDefault="00942AC9" w:rsidP="000B5263">
            <w:pPr>
              <w:rPr>
                <w:rFonts w:ascii="Times" w:hAnsi="Times" w:cs="Calibri"/>
                <w:color w:val="000000"/>
              </w:rPr>
            </w:pPr>
          </w:p>
        </w:tc>
        <w:tc>
          <w:tcPr>
            <w:tcW w:w="2430" w:type="dxa"/>
            <w:tcBorders>
              <w:left w:val="nil"/>
              <w:bottom w:val="single" w:sz="4" w:space="0" w:color="auto"/>
              <w:right w:val="nil"/>
            </w:tcBorders>
            <w:shd w:val="clear" w:color="auto" w:fill="auto"/>
            <w:noWrap/>
          </w:tcPr>
          <w:p w14:paraId="2C0D5DE1" w14:textId="77777777" w:rsidR="00942AC9" w:rsidRPr="00D21E4F" w:rsidRDefault="00942AC9" w:rsidP="000B5263">
            <w:pPr>
              <w:jc w:val="center"/>
              <w:rPr>
                <w:rFonts w:ascii="Times" w:hAnsi="Times" w:cs="Calibri"/>
                <w:color w:val="000000"/>
              </w:rPr>
            </w:pPr>
            <w:r w:rsidRPr="00D21E4F">
              <w:rPr>
                <w:rFonts w:ascii="Times" w:hAnsi="Times" w:cs="Calibri"/>
                <w:color w:val="000000"/>
              </w:rPr>
              <w:t>n (%)</w:t>
            </w:r>
          </w:p>
        </w:tc>
        <w:tc>
          <w:tcPr>
            <w:tcW w:w="270" w:type="dxa"/>
            <w:tcBorders>
              <w:top w:val="nil"/>
              <w:left w:val="nil"/>
              <w:bottom w:val="single" w:sz="4" w:space="0" w:color="auto"/>
              <w:right w:val="nil"/>
            </w:tcBorders>
          </w:tcPr>
          <w:p w14:paraId="17D75602" w14:textId="77777777" w:rsidR="00942AC9" w:rsidRPr="00D21E4F" w:rsidRDefault="00942AC9" w:rsidP="000B5263">
            <w:pPr>
              <w:jc w:val="center"/>
              <w:rPr>
                <w:rFonts w:ascii="Times" w:hAnsi="Times" w:cs="Calibri"/>
                <w:i/>
                <w:color w:val="000000"/>
              </w:rPr>
            </w:pPr>
          </w:p>
        </w:tc>
        <w:tc>
          <w:tcPr>
            <w:tcW w:w="2172" w:type="dxa"/>
            <w:tcBorders>
              <w:left w:val="nil"/>
              <w:bottom w:val="single" w:sz="4" w:space="0" w:color="auto"/>
              <w:right w:val="nil"/>
            </w:tcBorders>
          </w:tcPr>
          <w:p w14:paraId="3B0B5954" w14:textId="77777777" w:rsidR="00942AC9" w:rsidRPr="00D21E4F" w:rsidRDefault="00942AC9" w:rsidP="000B5263">
            <w:pPr>
              <w:jc w:val="center"/>
              <w:rPr>
                <w:rFonts w:ascii="Times" w:hAnsi="Times" w:cs="Calibri"/>
                <w:color w:val="000000"/>
              </w:rPr>
            </w:pPr>
            <w:r w:rsidRPr="00D21E4F">
              <w:rPr>
                <w:rFonts w:ascii="Times" w:hAnsi="Times" w:cs="Calibri"/>
                <w:color w:val="000000"/>
              </w:rPr>
              <w:t>n (%)</w:t>
            </w:r>
          </w:p>
        </w:tc>
        <w:tc>
          <w:tcPr>
            <w:tcW w:w="1158" w:type="dxa"/>
            <w:tcBorders>
              <w:top w:val="nil"/>
              <w:left w:val="nil"/>
              <w:bottom w:val="single" w:sz="4" w:space="0" w:color="auto"/>
              <w:right w:val="nil"/>
            </w:tcBorders>
            <w:vAlign w:val="bottom"/>
          </w:tcPr>
          <w:p w14:paraId="3D6EB3BF" w14:textId="77777777" w:rsidR="00942AC9" w:rsidRPr="00D21E4F" w:rsidRDefault="00942AC9" w:rsidP="000B5263">
            <w:pPr>
              <w:jc w:val="center"/>
              <w:rPr>
                <w:rFonts w:ascii="Times" w:hAnsi="Times" w:cs="Calibri"/>
                <w:color w:val="000000"/>
              </w:rPr>
            </w:pPr>
            <w:r w:rsidRPr="00D21E4F">
              <w:rPr>
                <w:rFonts w:ascii="Times" w:hAnsi="Times" w:cs="Calibri"/>
                <w:i/>
                <w:color w:val="000000"/>
              </w:rPr>
              <w:t xml:space="preserve"> P </w:t>
            </w:r>
            <w:r w:rsidRPr="00D21E4F">
              <w:rPr>
                <w:rFonts w:ascii="Times" w:hAnsi="Times" w:cs="Calibri"/>
                <w:color w:val="000000"/>
              </w:rPr>
              <w:t>value</w:t>
            </w:r>
          </w:p>
        </w:tc>
      </w:tr>
      <w:tr w:rsidR="00942AC9" w:rsidRPr="00D21E4F" w14:paraId="6C09B5F0" w14:textId="77777777" w:rsidTr="000B5263">
        <w:trPr>
          <w:trHeight w:val="320"/>
        </w:trPr>
        <w:tc>
          <w:tcPr>
            <w:tcW w:w="3510" w:type="dxa"/>
            <w:tcBorders>
              <w:left w:val="nil"/>
              <w:bottom w:val="nil"/>
              <w:right w:val="nil"/>
            </w:tcBorders>
            <w:shd w:val="clear" w:color="auto" w:fill="auto"/>
            <w:noWrap/>
            <w:hideMark/>
          </w:tcPr>
          <w:p w14:paraId="24C37C05" w14:textId="77777777" w:rsidR="00942AC9" w:rsidRPr="00D21E4F" w:rsidRDefault="00942AC9" w:rsidP="000B5263">
            <w:pPr>
              <w:rPr>
                <w:rFonts w:ascii="Times" w:hAnsi="Times" w:cs="Calibri"/>
                <w:color w:val="000000"/>
              </w:rPr>
            </w:pPr>
            <w:r w:rsidRPr="00D21E4F">
              <w:rPr>
                <w:rFonts w:ascii="Times" w:hAnsi="Times" w:cs="Calibri"/>
                <w:color w:val="000000"/>
              </w:rPr>
              <w:t>All</w:t>
            </w:r>
          </w:p>
        </w:tc>
        <w:tc>
          <w:tcPr>
            <w:tcW w:w="2430" w:type="dxa"/>
            <w:tcBorders>
              <w:left w:val="nil"/>
              <w:bottom w:val="nil"/>
              <w:right w:val="nil"/>
            </w:tcBorders>
            <w:shd w:val="clear" w:color="auto" w:fill="auto"/>
            <w:noWrap/>
            <w:hideMark/>
          </w:tcPr>
          <w:p w14:paraId="7A798EB9" w14:textId="4A935BA7" w:rsidR="00942AC9" w:rsidRPr="00D21E4F" w:rsidRDefault="00942AC9" w:rsidP="000B5263">
            <w:pPr>
              <w:jc w:val="center"/>
              <w:rPr>
                <w:rFonts w:ascii="Times" w:hAnsi="Times" w:cs="Calibri"/>
                <w:color w:val="000000"/>
              </w:rPr>
            </w:pPr>
            <w:r w:rsidRPr="00D21E4F">
              <w:rPr>
                <w:rFonts w:ascii="Times" w:hAnsi="Times" w:cs="Calibri"/>
                <w:color w:val="000000"/>
              </w:rPr>
              <w:t>60 (100)</w:t>
            </w:r>
          </w:p>
        </w:tc>
        <w:tc>
          <w:tcPr>
            <w:tcW w:w="270" w:type="dxa"/>
            <w:tcBorders>
              <w:left w:val="nil"/>
              <w:bottom w:val="nil"/>
              <w:right w:val="nil"/>
            </w:tcBorders>
          </w:tcPr>
          <w:p w14:paraId="24655747" w14:textId="77777777" w:rsidR="00942AC9" w:rsidRPr="00D21E4F" w:rsidRDefault="00942AC9" w:rsidP="000B5263">
            <w:pPr>
              <w:jc w:val="center"/>
              <w:rPr>
                <w:rFonts w:ascii="Times" w:hAnsi="Times" w:cs="Calibri"/>
                <w:color w:val="000000"/>
              </w:rPr>
            </w:pPr>
          </w:p>
        </w:tc>
        <w:tc>
          <w:tcPr>
            <w:tcW w:w="2172" w:type="dxa"/>
            <w:tcBorders>
              <w:left w:val="nil"/>
              <w:bottom w:val="nil"/>
              <w:right w:val="nil"/>
            </w:tcBorders>
          </w:tcPr>
          <w:p w14:paraId="5ED2133C" w14:textId="122FF98E" w:rsidR="00942AC9" w:rsidRPr="00D21E4F" w:rsidRDefault="00942AC9" w:rsidP="000B5263">
            <w:pPr>
              <w:jc w:val="center"/>
              <w:rPr>
                <w:rFonts w:ascii="Times" w:hAnsi="Times" w:cs="Calibri"/>
                <w:color w:val="000000"/>
              </w:rPr>
            </w:pPr>
            <w:r w:rsidRPr="00D21E4F">
              <w:rPr>
                <w:rFonts w:ascii="Times" w:hAnsi="Times" w:cs="Calibri"/>
                <w:color w:val="000000"/>
              </w:rPr>
              <w:t>281 (100)</w:t>
            </w:r>
          </w:p>
        </w:tc>
        <w:tc>
          <w:tcPr>
            <w:tcW w:w="1158" w:type="dxa"/>
            <w:tcBorders>
              <w:left w:val="nil"/>
              <w:bottom w:val="nil"/>
              <w:right w:val="nil"/>
            </w:tcBorders>
          </w:tcPr>
          <w:p w14:paraId="3C38D9D6" w14:textId="77777777" w:rsidR="00942AC9" w:rsidRPr="00D21E4F" w:rsidRDefault="00942AC9" w:rsidP="000B5263">
            <w:pPr>
              <w:jc w:val="center"/>
              <w:rPr>
                <w:rFonts w:ascii="Times" w:hAnsi="Times" w:cs="Calibri"/>
                <w:color w:val="000000"/>
              </w:rPr>
            </w:pPr>
          </w:p>
        </w:tc>
      </w:tr>
      <w:tr w:rsidR="00942AC9" w:rsidRPr="00D21E4F" w14:paraId="292930BC" w14:textId="77777777" w:rsidTr="000B5263">
        <w:trPr>
          <w:trHeight w:val="320"/>
        </w:trPr>
        <w:tc>
          <w:tcPr>
            <w:tcW w:w="3510" w:type="dxa"/>
            <w:tcBorders>
              <w:top w:val="nil"/>
              <w:left w:val="nil"/>
              <w:bottom w:val="nil"/>
              <w:right w:val="nil"/>
            </w:tcBorders>
            <w:shd w:val="clear" w:color="auto" w:fill="auto"/>
            <w:noWrap/>
          </w:tcPr>
          <w:p w14:paraId="4B95B82A" w14:textId="77777777" w:rsidR="00942AC9" w:rsidRPr="00D21E4F" w:rsidRDefault="00942AC9" w:rsidP="000B5263">
            <w:pPr>
              <w:rPr>
                <w:rFonts w:ascii="Times" w:hAnsi="Times" w:cs="Calibri"/>
                <w:color w:val="000000"/>
              </w:rPr>
            </w:pPr>
            <w:r w:rsidRPr="00D21E4F">
              <w:rPr>
                <w:rFonts w:ascii="Times" w:hAnsi="Times" w:cs="Calibri"/>
                <w:color w:val="000000"/>
              </w:rPr>
              <w:t>Age (years)</w:t>
            </w:r>
            <w:r w:rsidRPr="00D21E4F">
              <w:rPr>
                <w:rFonts w:ascii="Times" w:hAnsi="Times" w:cs="Calibri"/>
                <w:color w:val="000000"/>
                <w:vertAlign w:val="superscript"/>
              </w:rPr>
              <w:t>A</w:t>
            </w:r>
          </w:p>
        </w:tc>
        <w:tc>
          <w:tcPr>
            <w:tcW w:w="2430" w:type="dxa"/>
            <w:tcBorders>
              <w:top w:val="nil"/>
              <w:left w:val="nil"/>
              <w:bottom w:val="nil"/>
              <w:right w:val="nil"/>
            </w:tcBorders>
            <w:shd w:val="clear" w:color="auto" w:fill="auto"/>
            <w:noWrap/>
          </w:tcPr>
          <w:p w14:paraId="49C70663" w14:textId="77777777" w:rsidR="00942AC9" w:rsidRPr="00D21E4F" w:rsidRDefault="00942AC9" w:rsidP="000B5263">
            <w:pPr>
              <w:jc w:val="center"/>
              <w:rPr>
                <w:rFonts w:ascii="Times" w:hAnsi="Times" w:cs="Calibri"/>
                <w:color w:val="000000"/>
              </w:rPr>
            </w:pPr>
            <w:r w:rsidRPr="00D21E4F">
              <w:rPr>
                <w:rFonts w:ascii="Times" w:hAnsi="Times" w:cs="Calibri"/>
                <w:color w:val="000000"/>
              </w:rPr>
              <w:t xml:space="preserve">12.7 </w:t>
            </w:r>
            <w:r w:rsidRPr="00D21E4F">
              <w:rPr>
                <w:rFonts w:ascii="Times" w:hAnsi="Times" w:cs="Calibri"/>
                <w:color w:val="000000"/>
                <w:u w:val="single"/>
              </w:rPr>
              <w:t>+</w:t>
            </w:r>
            <w:r w:rsidRPr="00D21E4F">
              <w:rPr>
                <w:rFonts w:ascii="Times" w:hAnsi="Times" w:cs="Calibri"/>
                <w:color w:val="000000"/>
              </w:rPr>
              <w:t xml:space="preserve"> 2.3</w:t>
            </w:r>
          </w:p>
        </w:tc>
        <w:tc>
          <w:tcPr>
            <w:tcW w:w="270" w:type="dxa"/>
            <w:tcBorders>
              <w:top w:val="nil"/>
              <w:left w:val="nil"/>
              <w:bottom w:val="nil"/>
              <w:right w:val="nil"/>
            </w:tcBorders>
          </w:tcPr>
          <w:p w14:paraId="734CE9B7"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68AF04F1" w14:textId="77777777" w:rsidR="00942AC9" w:rsidRPr="00D21E4F" w:rsidRDefault="00942AC9" w:rsidP="000B5263">
            <w:pPr>
              <w:jc w:val="center"/>
              <w:rPr>
                <w:rFonts w:ascii="Times" w:hAnsi="Times" w:cs="Calibri"/>
                <w:color w:val="000000"/>
              </w:rPr>
            </w:pPr>
            <w:r w:rsidRPr="00D21E4F">
              <w:rPr>
                <w:rFonts w:ascii="Times" w:hAnsi="Times" w:cs="Calibri"/>
                <w:color w:val="000000"/>
              </w:rPr>
              <w:t xml:space="preserve">12.7 </w:t>
            </w:r>
            <w:r w:rsidRPr="00D21E4F">
              <w:rPr>
                <w:rFonts w:ascii="Times" w:hAnsi="Times" w:cs="Calibri"/>
                <w:color w:val="000000"/>
                <w:u w:val="single"/>
              </w:rPr>
              <w:t>+</w:t>
            </w:r>
            <w:r w:rsidRPr="00D21E4F">
              <w:rPr>
                <w:rFonts w:ascii="Times" w:hAnsi="Times" w:cs="Calibri"/>
                <w:color w:val="000000"/>
              </w:rPr>
              <w:t xml:space="preserve"> 2.6</w:t>
            </w:r>
          </w:p>
        </w:tc>
        <w:tc>
          <w:tcPr>
            <w:tcW w:w="1158" w:type="dxa"/>
            <w:tcBorders>
              <w:top w:val="nil"/>
              <w:left w:val="nil"/>
              <w:bottom w:val="nil"/>
              <w:right w:val="nil"/>
            </w:tcBorders>
          </w:tcPr>
          <w:p w14:paraId="1D5D8E4F" w14:textId="77777777" w:rsidR="00942AC9" w:rsidRPr="00D21E4F" w:rsidRDefault="00942AC9" w:rsidP="000B5263">
            <w:pPr>
              <w:jc w:val="center"/>
              <w:rPr>
                <w:rFonts w:ascii="Times" w:hAnsi="Times" w:cs="Calibri"/>
                <w:color w:val="000000"/>
              </w:rPr>
            </w:pPr>
            <w:r w:rsidRPr="00D21E4F">
              <w:rPr>
                <w:rFonts w:ascii="Times" w:hAnsi="Times" w:cs="Calibri"/>
                <w:color w:val="000000"/>
              </w:rPr>
              <w:t>0.955</w:t>
            </w:r>
          </w:p>
        </w:tc>
      </w:tr>
      <w:tr w:rsidR="00942AC9" w:rsidRPr="00D21E4F" w14:paraId="6F469EC6" w14:textId="77777777" w:rsidTr="000B5263">
        <w:trPr>
          <w:trHeight w:val="320"/>
        </w:trPr>
        <w:tc>
          <w:tcPr>
            <w:tcW w:w="3510" w:type="dxa"/>
            <w:tcBorders>
              <w:top w:val="nil"/>
              <w:left w:val="nil"/>
              <w:bottom w:val="nil"/>
              <w:right w:val="nil"/>
            </w:tcBorders>
            <w:shd w:val="clear" w:color="auto" w:fill="auto"/>
            <w:noWrap/>
            <w:hideMark/>
          </w:tcPr>
          <w:p w14:paraId="2C3F7371" w14:textId="77777777" w:rsidR="00942AC9" w:rsidRPr="00D21E4F" w:rsidRDefault="00942AC9" w:rsidP="000B5263">
            <w:pPr>
              <w:rPr>
                <w:rFonts w:ascii="Times" w:hAnsi="Times" w:cs="Calibri"/>
                <w:color w:val="000000"/>
              </w:rPr>
            </w:pPr>
            <w:r w:rsidRPr="00D21E4F">
              <w:rPr>
                <w:rFonts w:ascii="Times" w:hAnsi="Times" w:cs="Calibri"/>
                <w:color w:val="000000"/>
              </w:rPr>
              <w:t>Female gender</w:t>
            </w:r>
          </w:p>
        </w:tc>
        <w:tc>
          <w:tcPr>
            <w:tcW w:w="2430" w:type="dxa"/>
            <w:tcBorders>
              <w:top w:val="nil"/>
              <w:left w:val="nil"/>
              <w:bottom w:val="nil"/>
              <w:right w:val="nil"/>
            </w:tcBorders>
            <w:shd w:val="clear" w:color="auto" w:fill="auto"/>
            <w:noWrap/>
            <w:hideMark/>
          </w:tcPr>
          <w:p w14:paraId="193C730C" w14:textId="55856592" w:rsidR="00942AC9" w:rsidRPr="00D21E4F" w:rsidRDefault="00942AC9" w:rsidP="000B5263">
            <w:pPr>
              <w:jc w:val="center"/>
              <w:rPr>
                <w:rFonts w:ascii="Times" w:hAnsi="Times" w:cs="Calibri"/>
                <w:color w:val="000000"/>
              </w:rPr>
            </w:pPr>
            <w:r w:rsidRPr="00D21E4F">
              <w:rPr>
                <w:rFonts w:ascii="Times" w:hAnsi="Times" w:cs="Calibri"/>
                <w:color w:val="000000"/>
              </w:rPr>
              <w:t>34 (57)</w:t>
            </w:r>
          </w:p>
        </w:tc>
        <w:tc>
          <w:tcPr>
            <w:tcW w:w="270" w:type="dxa"/>
            <w:tcBorders>
              <w:top w:val="nil"/>
              <w:left w:val="nil"/>
              <w:bottom w:val="nil"/>
              <w:right w:val="nil"/>
            </w:tcBorders>
          </w:tcPr>
          <w:p w14:paraId="3F16414A"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53D39AFC" w14:textId="1D2B3464" w:rsidR="00942AC9" w:rsidRPr="00D21E4F" w:rsidRDefault="00942AC9" w:rsidP="000B5263">
            <w:pPr>
              <w:jc w:val="center"/>
              <w:rPr>
                <w:rFonts w:ascii="Times" w:hAnsi="Times" w:cs="Calibri"/>
                <w:color w:val="000000"/>
              </w:rPr>
            </w:pPr>
            <w:r w:rsidRPr="00D21E4F">
              <w:rPr>
                <w:rFonts w:ascii="Times" w:hAnsi="Times" w:cs="Calibri"/>
                <w:color w:val="000000"/>
              </w:rPr>
              <w:t>151 (54)</w:t>
            </w:r>
          </w:p>
        </w:tc>
        <w:tc>
          <w:tcPr>
            <w:tcW w:w="1158" w:type="dxa"/>
            <w:tcBorders>
              <w:top w:val="nil"/>
              <w:left w:val="nil"/>
              <w:bottom w:val="nil"/>
              <w:right w:val="nil"/>
            </w:tcBorders>
          </w:tcPr>
          <w:p w14:paraId="77ED8CFC" w14:textId="77777777" w:rsidR="00942AC9" w:rsidRPr="00D21E4F" w:rsidRDefault="00942AC9" w:rsidP="000B5263">
            <w:pPr>
              <w:jc w:val="center"/>
              <w:rPr>
                <w:rFonts w:ascii="Times" w:hAnsi="Times" w:cs="Calibri"/>
                <w:color w:val="000000"/>
              </w:rPr>
            </w:pPr>
            <w:r w:rsidRPr="00D21E4F">
              <w:rPr>
                <w:rFonts w:ascii="Times" w:hAnsi="Times" w:cs="Calibri"/>
                <w:color w:val="000000"/>
              </w:rPr>
              <w:t>0.776</w:t>
            </w:r>
          </w:p>
        </w:tc>
      </w:tr>
      <w:tr w:rsidR="00942AC9" w:rsidRPr="00D21E4F" w14:paraId="0015399B" w14:textId="77777777" w:rsidTr="000B5263">
        <w:trPr>
          <w:trHeight w:val="320"/>
        </w:trPr>
        <w:tc>
          <w:tcPr>
            <w:tcW w:w="3510" w:type="dxa"/>
            <w:tcBorders>
              <w:top w:val="nil"/>
              <w:left w:val="nil"/>
              <w:bottom w:val="nil"/>
              <w:right w:val="nil"/>
            </w:tcBorders>
            <w:shd w:val="clear" w:color="auto" w:fill="auto"/>
            <w:noWrap/>
          </w:tcPr>
          <w:p w14:paraId="0345FC42" w14:textId="31504CD3" w:rsidR="00942AC9" w:rsidRPr="00D21E4F" w:rsidRDefault="00942AC9" w:rsidP="000B5263">
            <w:pPr>
              <w:rPr>
                <w:rFonts w:ascii="Times" w:hAnsi="Times" w:cs="Calibri"/>
                <w:color w:val="000000"/>
              </w:rPr>
            </w:pPr>
            <w:r w:rsidRPr="00D21E4F">
              <w:rPr>
                <w:rFonts w:ascii="Times" w:hAnsi="Times" w:cs="Calibri"/>
                <w:color w:val="000000"/>
              </w:rPr>
              <w:t xml:space="preserve">Perception of </w:t>
            </w:r>
            <w:r w:rsidR="00A32EA7" w:rsidRPr="00D21E4F">
              <w:rPr>
                <w:rFonts w:ascii="Times" w:hAnsi="Times" w:cs="Calibri"/>
                <w:color w:val="000000"/>
              </w:rPr>
              <w:t>HI</w:t>
            </w:r>
            <w:r w:rsidRPr="00D21E4F">
              <w:rPr>
                <w:rFonts w:ascii="Times" w:hAnsi="Times" w:cs="Calibri"/>
                <w:color w:val="000000"/>
              </w:rPr>
              <w:t xml:space="preserve"> by caregiver</w:t>
            </w:r>
          </w:p>
        </w:tc>
        <w:tc>
          <w:tcPr>
            <w:tcW w:w="2430" w:type="dxa"/>
            <w:tcBorders>
              <w:top w:val="nil"/>
              <w:left w:val="nil"/>
              <w:bottom w:val="nil"/>
              <w:right w:val="nil"/>
            </w:tcBorders>
            <w:shd w:val="clear" w:color="auto" w:fill="auto"/>
            <w:noWrap/>
          </w:tcPr>
          <w:p w14:paraId="2EEB19DD" w14:textId="79967996" w:rsidR="00942AC9" w:rsidRPr="00D21E4F" w:rsidRDefault="00942AC9" w:rsidP="000B5263">
            <w:pPr>
              <w:jc w:val="center"/>
              <w:rPr>
                <w:rFonts w:ascii="Times" w:hAnsi="Times" w:cs="Calibri"/>
                <w:color w:val="000000"/>
              </w:rPr>
            </w:pPr>
            <w:r w:rsidRPr="00D21E4F">
              <w:rPr>
                <w:rFonts w:ascii="Times" w:hAnsi="Times" w:cs="Calibri"/>
                <w:color w:val="000000"/>
              </w:rPr>
              <w:t>21 (35)</w:t>
            </w:r>
          </w:p>
        </w:tc>
        <w:tc>
          <w:tcPr>
            <w:tcW w:w="270" w:type="dxa"/>
            <w:tcBorders>
              <w:top w:val="nil"/>
              <w:left w:val="nil"/>
              <w:bottom w:val="nil"/>
              <w:right w:val="nil"/>
            </w:tcBorders>
          </w:tcPr>
          <w:p w14:paraId="0C4BFB5F"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59F72BF3" w14:textId="1D8594DB" w:rsidR="00942AC9" w:rsidRPr="00D21E4F" w:rsidRDefault="00942AC9" w:rsidP="000B5263">
            <w:pPr>
              <w:jc w:val="center"/>
              <w:rPr>
                <w:rFonts w:ascii="Times" w:hAnsi="Times" w:cs="Calibri"/>
                <w:color w:val="000000"/>
              </w:rPr>
            </w:pPr>
            <w:r w:rsidRPr="00D21E4F">
              <w:rPr>
                <w:rFonts w:ascii="Times" w:hAnsi="Times" w:cs="Calibri"/>
                <w:color w:val="000000"/>
              </w:rPr>
              <w:t xml:space="preserve">40 (14) </w:t>
            </w:r>
          </w:p>
        </w:tc>
        <w:tc>
          <w:tcPr>
            <w:tcW w:w="1158" w:type="dxa"/>
            <w:tcBorders>
              <w:top w:val="nil"/>
              <w:left w:val="nil"/>
              <w:bottom w:val="nil"/>
              <w:right w:val="nil"/>
            </w:tcBorders>
          </w:tcPr>
          <w:p w14:paraId="7A5DEB35"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lt;0.001</w:t>
            </w:r>
          </w:p>
        </w:tc>
      </w:tr>
      <w:tr w:rsidR="00942AC9" w:rsidRPr="00D21E4F" w14:paraId="4D648F47" w14:textId="77777777" w:rsidTr="000B5263">
        <w:trPr>
          <w:trHeight w:val="320"/>
        </w:trPr>
        <w:tc>
          <w:tcPr>
            <w:tcW w:w="3510" w:type="dxa"/>
            <w:tcBorders>
              <w:top w:val="nil"/>
              <w:left w:val="nil"/>
              <w:bottom w:val="nil"/>
              <w:right w:val="nil"/>
            </w:tcBorders>
            <w:shd w:val="clear" w:color="auto" w:fill="auto"/>
            <w:noWrap/>
          </w:tcPr>
          <w:p w14:paraId="494FB1C5" w14:textId="77777777" w:rsidR="00942AC9" w:rsidRPr="00D21E4F" w:rsidRDefault="00942AC9" w:rsidP="000B5263">
            <w:pPr>
              <w:rPr>
                <w:rFonts w:ascii="Times" w:hAnsi="Times" w:cs="Calibri"/>
                <w:color w:val="000000"/>
              </w:rPr>
            </w:pPr>
            <w:r w:rsidRPr="00D21E4F">
              <w:rPr>
                <w:rFonts w:ascii="Times" w:hAnsi="Times" w:cs="Calibri"/>
                <w:color w:val="000000"/>
              </w:rPr>
              <w:t>History of frequent ear infections</w:t>
            </w:r>
          </w:p>
        </w:tc>
        <w:tc>
          <w:tcPr>
            <w:tcW w:w="2430" w:type="dxa"/>
            <w:tcBorders>
              <w:top w:val="nil"/>
              <w:left w:val="nil"/>
              <w:bottom w:val="nil"/>
              <w:right w:val="nil"/>
            </w:tcBorders>
            <w:shd w:val="clear" w:color="auto" w:fill="auto"/>
            <w:noWrap/>
          </w:tcPr>
          <w:p w14:paraId="1163B0D5" w14:textId="1CC370BF" w:rsidR="00942AC9" w:rsidRPr="00D21E4F" w:rsidRDefault="00942AC9" w:rsidP="000B5263">
            <w:pPr>
              <w:jc w:val="center"/>
              <w:rPr>
                <w:rFonts w:ascii="Times" w:hAnsi="Times" w:cs="Calibri"/>
                <w:color w:val="000000"/>
              </w:rPr>
            </w:pPr>
            <w:r w:rsidRPr="00D21E4F">
              <w:rPr>
                <w:rFonts w:ascii="Times" w:hAnsi="Times" w:cs="Calibri"/>
                <w:color w:val="000000"/>
              </w:rPr>
              <w:t>19 (32)</w:t>
            </w:r>
          </w:p>
        </w:tc>
        <w:tc>
          <w:tcPr>
            <w:tcW w:w="270" w:type="dxa"/>
            <w:tcBorders>
              <w:top w:val="nil"/>
              <w:left w:val="nil"/>
              <w:bottom w:val="nil"/>
              <w:right w:val="nil"/>
            </w:tcBorders>
          </w:tcPr>
          <w:p w14:paraId="38838976"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293D428B" w14:textId="28AC55B3" w:rsidR="00942AC9" w:rsidRPr="00D21E4F" w:rsidRDefault="00942AC9" w:rsidP="000B5263">
            <w:pPr>
              <w:jc w:val="center"/>
              <w:rPr>
                <w:rFonts w:ascii="Times" w:hAnsi="Times" w:cs="Calibri"/>
                <w:color w:val="000000"/>
              </w:rPr>
            </w:pPr>
            <w:r w:rsidRPr="00D21E4F">
              <w:rPr>
                <w:rFonts w:ascii="Times" w:hAnsi="Times" w:cs="Calibri"/>
                <w:color w:val="000000"/>
              </w:rPr>
              <w:t>34 (12)</w:t>
            </w:r>
          </w:p>
        </w:tc>
        <w:tc>
          <w:tcPr>
            <w:tcW w:w="1158" w:type="dxa"/>
            <w:tcBorders>
              <w:top w:val="nil"/>
              <w:left w:val="nil"/>
              <w:bottom w:val="nil"/>
              <w:right w:val="nil"/>
            </w:tcBorders>
          </w:tcPr>
          <w:p w14:paraId="2E2E9DB2"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lt;0.001</w:t>
            </w:r>
          </w:p>
        </w:tc>
      </w:tr>
      <w:tr w:rsidR="00942AC9" w:rsidRPr="00D21E4F" w14:paraId="58049B74" w14:textId="77777777" w:rsidTr="000B5263">
        <w:trPr>
          <w:trHeight w:val="320"/>
        </w:trPr>
        <w:tc>
          <w:tcPr>
            <w:tcW w:w="3510" w:type="dxa"/>
            <w:tcBorders>
              <w:top w:val="nil"/>
              <w:left w:val="nil"/>
              <w:bottom w:val="nil"/>
              <w:right w:val="nil"/>
            </w:tcBorders>
            <w:shd w:val="clear" w:color="auto" w:fill="auto"/>
            <w:noWrap/>
          </w:tcPr>
          <w:p w14:paraId="25D979ED" w14:textId="77777777" w:rsidR="00942AC9" w:rsidRPr="00D21E4F" w:rsidRDefault="00942AC9" w:rsidP="000B5263">
            <w:pPr>
              <w:rPr>
                <w:rFonts w:ascii="Times" w:hAnsi="Times" w:cs="Calibri"/>
                <w:color w:val="000000"/>
              </w:rPr>
            </w:pPr>
            <w:r w:rsidRPr="00D21E4F">
              <w:rPr>
                <w:rFonts w:ascii="Times" w:hAnsi="Times" w:cs="Calibri"/>
                <w:color w:val="000000"/>
              </w:rPr>
              <w:t>Otorrhea</w:t>
            </w:r>
          </w:p>
        </w:tc>
        <w:tc>
          <w:tcPr>
            <w:tcW w:w="2430" w:type="dxa"/>
            <w:tcBorders>
              <w:top w:val="nil"/>
              <w:left w:val="nil"/>
              <w:bottom w:val="nil"/>
              <w:right w:val="nil"/>
            </w:tcBorders>
            <w:shd w:val="clear" w:color="auto" w:fill="auto"/>
            <w:noWrap/>
          </w:tcPr>
          <w:p w14:paraId="2327387D" w14:textId="10C90F9A" w:rsidR="00942AC9" w:rsidRPr="00D21E4F" w:rsidRDefault="00942AC9" w:rsidP="000B5263">
            <w:pPr>
              <w:jc w:val="center"/>
              <w:rPr>
                <w:rFonts w:ascii="Times" w:hAnsi="Times" w:cs="Calibri"/>
                <w:color w:val="000000"/>
              </w:rPr>
            </w:pPr>
            <w:r w:rsidRPr="00D21E4F">
              <w:rPr>
                <w:rFonts w:ascii="Times" w:hAnsi="Times" w:cs="Calibri"/>
                <w:color w:val="000000"/>
              </w:rPr>
              <w:t>15 (25)</w:t>
            </w:r>
          </w:p>
        </w:tc>
        <w:tc>
          <w:tcPr>
            <w:tcW w:w="270" w:type="dxa"/>
            <w:tcBorders>
              <w:top w:val="nil"/>
              <w:left w:val="nil"/>
              <w:bottom w:val="nil"/>
              <w:right w:val="nil"/>
            </w:tcBorders>
          </w:tcPr>
          <w:p w14:paraId="32AEE083"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79E7D7E7" w14:textId="76607A15" w:rsidR="00942AC9" w:rsidRPr="00D21E4F" w:rsidRDefault="00942AC9" w:rsidP="000B5263">
            <w:pPr>
              <w:jc w:val="center"/>
              <w:rPr>
                <w:rFonts w:ascii="Times" w:hAnsi="Times" w:cs="Calibri"/>
                <w:color w:val="000000"/>
              </w:rPr>
            </w:pPr>
            <w:r w:rsidRPr="00D21E4F">
              <w:rPr>
                <w:rFonts w:ascii="Times" w:hAnsi="Times" w:cs="Calibri"/>
                <w:color w:val="000000"/>
              </w:rPr>
              <w:t>30 (11)</w:t>
            </w:r>
          </w:p>
        </w:tc>
        <w:tc>
          <w:tcPr>
            <w:tcW w:w="1158" w:type="dxa"/>
            <w:tcBorders>
              <w:top w:val="nil"/>
              <w:left w:val="nil"/>
              <w:bottom w:val="nil"/>
              <w:right w:val="nil"/>
            </w:tcBorders>
          </w:tcPr>
          <w:p w14:paraId="4E52C2B6"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0.003</w:t>
            </w:r>
          </w:p>
        </w:tc>
      </w:tr>
      <w:tr w:rsidR="00942AC9" w:rsidRPr="00D21E4F" w14:paraId="57452442" w14:textId="77777777" w:rsidTr="000B5263">
        <w:trPr>
          <w:trHeight w:val="320"/>
        </w:trPr>
        <w:tc>
          <w:tcPr>
            <w:tcW w:w="3510" w:type="dxa"/>
            <w:tcBorders>
              <w:top w:val="nil"/>
              <w:left w:val="nil"/>
              <w:bottom w:val="nil"/>
              <w:right w:val="nil"/>
            </w:tcBorders>
            <w:shd w:val="clear" w:color="auto" w:fill="auto"/>
            <w:noWrap/>
          </w:tcPr>
          <w:p w14:paraId="43CC9B17" w14:textId="77777777" w:rsidR="00942AC9" w:rsidRPr="00D21E4F" w:rsidRDefault="00942AC9" w:rsidP="000B5263">
            <w:pPr>
              <w:rPr>
                <w:rFonts w:ascii="Times" w:hAnsi="Times" w:cs="Calibri"/>
                <w:color w:val="000000"/>
              </w:rPr>
            </w:pPr>
            <w:r w:rsidRPr="00D21E4F">
              <w:rPr>
                <w:rFonts w:ascii="Times" w:hAnsi="Times" w:cs="Calibri"/>
                <w:color w:val="000000"/>
              </w:rPr>
              <w:t>Otalgia</w:t>
            </w:r>
          </w:p>
        </w:tc>
        <w:tc>
          <w:tcPr>
            <w:tcW w:w="2430" w:type="dxa"/>
            <w:tcBorders>
              <w:top w:val="nil"/>
              <w:left w:val="nil"/>
              <w:bottom w:val="nil"/>
              <w:right w:val="nil"/>
            </w:tcBorders>
            <w:shd w:val="clear" w:color="auto" w:fill="auto"/>
            <w:noWrap/>
          </w:tcPr>
          <w:p w14:paraId="1B66950E" w14:textId="0C6853FA" w:rsidR="00942AC9" w:rsidRPr="00D21E4F" w:rsidRDefault="00942AC9" w:rsidP="000B5263">
            <w:pPr>
              <w:jc w:val="center"/>
              <w:rPr>
                <w:rFonts w:ascii="Times" w:hAnsi="Times" w:cs="Calibri"/>
                <w:color w:val="000000"/>
              </w:rPr>
            </w:pPr>
            <w:r w:rsidRPr="00D21E4F">
              <w:rPr>
                <w:rFonts w:ascii="Times" w:hAnsi="Times" w:cs="Calibri"/>
                <w:color w:val="000000"/>
              </w:rPr>
              <w:t>19 (32)</w:t>
            </w:r>
          </w:p>
        </w:tc>
        <w:tc>
          <w:tcPr>
            <w:tcW w:w="270" w:type="dxa"/>
            <w:tcBorders>
              <w:top w:val="nil"/>
              <w:left w:val="nil"/>
              <w:bottom w:val="nil"/>
              <w:right w:val="nil"/>
            </w:tcBorders>
          </w:tcPr>
          <w:p w14:paraId="4970E971" w14:textId="77777777" w:rsidR="00942AC9" w:rsidRPr="00D21E4F" w:rsidRDefault="00942AC9" w:rsidP="000B5263">
            <w:pPr>
              <w:jc w:val="center"/>
              <w:rPr>
                <w:rFonts w:ascii="Times" w:hAnsi="Times" w:cs="Calibri"/>
                <w:color w:val="000000"/>
              </w:rPr>
            </w:pPr>
          </w:p>
        </w:tc>
        <w:tc>
          <w:tcPr>
            <w:tcW w:w="2172" w:type="dxa"/>
            <w:tcBorders>
              <w:top w:val="nil"/>
              <w:left w:val="nil"/>
              <w:bottom w:val="nil"/>
              <w:right w:val="nil"/>
            </w:tcBorders>
          </w:tcPr>
          <w:p w14:paraId="0BB8661A" w14:textId="6E387176" w:rsidR="00942AC9" w:rsidRPr="00D21E4F" w:rsidRDefault="00942AC9" w:rsidP="000B5263">
            <w:pPr>
              <w:jc w:val="center"/>
              <w:rPr>
                <w:rFonts w:ascii="Times" w:hAnsi="Times" w:cs="Calibri"/>
                <w:color w:val="000000"/>
              </w:rPr>
            </w:pPr>
            <w:r w:rsidRPr="00D21E4F">
              <w:rPr>
                <w:rFonts w:ascii="Times" w:hAnsi="Times" w:cs="Calibri"/>
                <w:color w:val="000000"/>
              </w:rPr>
              <w:t>48 (17)</w:t>
            </w:r>
          </w:p>
        </w:tc>
        <w:tc>
          <w:tcPr>
            <w:tcW w:w="1158" w:type="dxa"/>
            <w:tcBorders>
              <w:top w:val="nil"/>
              <w:left w:val="nil"/>
              <w:bottom w:val="nil"/>
              <w:right w:val="nil"/>
            </w:tcBorders>
          </w:tcPr>
          <w:p w14:paraId="3C31A2F3"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0.010</w:t>
            </w:r>
          </w:p>
        </w:tc>
      </w:tr>
      <w:tr w:rsidR="00942AC9" w:rsidRPr="00D21E4F" w14:paraId="5446E5D7" w14:textId="77777777" w:rsidTr="000B5263">
        <w:trPr>
          <w:trHeight w:val="320"/>
        </w:trPr>
        <w:tc>
          <w:tcPr>
            <w:tcW w:w="3510" w:type="dxa"/>
            <w:tcBorders>
              <w:top w:val="nil"/>
              <w:left w:val="nil"/>
              <w:bottom w:val="single" w:sz="4" w:space="0" w:color="auto"/>
              <w:right w:val="nil"/>
            </w:tcBorders>
            <w:shd w:val="clear" w:color="auto" w:fill="auto"/>
            <w:noWrap/>
          </w:tcPr>
          <w:p w14:paraId="128CEBF8" w14:textId="060F60AA" w:rsidR="00942AC9" w:rsidRPr="00D21E4F" w:rsidRDefault="00942AC9" w:rsidP="000B5263">
            <w:pPr>
              <w:rPr>
                <w:rFonts w:ascii="Times" w:hAnsi="Times" w:cs="Calibri"/>
                <w:color w:val="000000"/>
              </w:rPr>
            </w:pPr>
            <w:r w:rsidRPr="00D21E4F">
              <w:rPr>
                <w:rFonts w:ascii="Times" w:hAnsi="Times" w:cs="Calibri"/>
                <w:color w:val="000000"/>
              </w:rPr>
              <w:t xml:space="preserve">Family history of </w:t>
            </w:r>
            <w:r w:rsidR="00A32EA7" w:rsidRPr="00D21E4F">
              <w:rPr>
                <w:rFonts w:ascii="Times" w:hAnsi="Times" w:cs="Calibri"/>
                <w:color w:val="000000"/>
              </w:rPr>
              <w:t>HI</w:t>
            </w:r>
          </w:p>
        </w:tc>
        <w:tc>
          <w:tcPr>
            <w:tcW w:w="2430" w:type="dxa"/>
            <w:tcBorders>
              <w:top w:val="nil"/>
              <w:left w:val="nil"/>
              <w:bottom w:val="single" w:sz="4" w:space="0" w:color="auto"/>
              <w:right w:val="nil"/>
            </w:tcBorders>
            <w:shd w:val="clear" w:color="auto" w:fill="auto"/>
            <w:noWrap/>
          </w:tcPr>
          <w:p w14:paraId="43454377" w14:textId="196A46CF" w:rsidR="00942AC9" w:rsidRPr="00D21E4F" w:rsidRDefault="00942AC9" w:rsidP="000B5263">
            <w:pPr>
              <w:jc w:val="center"/>
              <w:rPr>
                <w:rFonts w:ascii="Times" w:hAnsi="Times" w:cs="Calibri"/>
              </w:rPr>
            </w:pPr>
            <w:r w:rsidRPr="00D21E4F">
              <w:rPr>
                <w:rFonts w:ascii="Times" w:hAnsi="Times" w:cs="Calibri"/>
              </w:rPr>
              <w:t>11 (18)</w:t>
            </w:r>
          </w:p>
        </w:tc>
        <w:tc>
          <w:tcPr>
            <w:tcW w:w="270" w:type="dxa"/>
            <w:tcBorders>
              <w:top w:val="nil"/>
              <w:left w:val="nil"/>
              <w:bottom w:val="single" w:sz="4" w:space="0" w:color="auto"/>
              <w:right w:val="nil"/>
            </w:tcBorders>
          </w:tcPr>
          <w:p w14:paraId="5339F2D0" w14:textId="77777777" w:rsidR="00942AC9" w:rsidRPr="00D21E4F" w:rsidRDefault="00942AC9" w:rsidP="000B5263">
            <w:pPr>
              <w:jc w:val="center"/>
              <w:rPr>
                <w:rFonts w:ascii="Times" w:hAnsi="Times" w:cs="Calibri"/>
              </w:rPr>
            </w:pPr>
          </w:p>
        </w:tc>
        <w:tc>
          <w:tcPr>
            <w:tcW w:w="2172" w:type="dxa"/>
            <w:tcBorders>
              <w:top w:val="nil"/>
              <w:left w:val="nil"/>
              <w:bottom w:val="single" w:sz="4" w:space="0" w:color="auto"/>
              <w:right w:val="nil"/>
            </w:tcBorders>
          </w:tcPr>
          <w:p w14:paraId="7124F372" w14:textId="0665A332" w:rsidR="00942AC9" w:rsidRPr="00D21E4F" w:rsidRDefault="00942AC9" w:rsidP="000B5263">
            <w:pPr>
              <w:jc w:val="center"/>
              <w:rPr>
                <w:rFonts w:ascii="Times" w:hAnsi="Times" w:cs="Calibri"/>
              </w:rPr>
            </w:pPr>
            <w:r w:rsidRPr="00D21E4F">
              <w:rPr>
                <w:rFonts w:ascii="Times" w:hAnsi="Times" w:cs="Calibri"/>
              </w:rPr>
              <w:t>12 (4)</w:t>
            </w:r>
          </w:p>
        </w:tc>
        <w:tc>
          <w:tcPr>
            <w:tcW w:w="1158" w:type="dxa"/>
            <w:tcBorders>
              <w:top w:val="nil"/>
              <w:left w:val="nil"/>
              <w:bottom w:val="single" w:sz="4" w:space="0" w:color="auto"/>
              <w:right w:val="nil"/>
            </w:tcBorders>
          </w:tcPr>
          <w:p w14:paraId="319C4D1B" w14:textId="77777777" w:rsidR="00942AC9" w:rsidRPr="00D21E4F" w:rsidRDefault="00942AC9" w:rsidP="000B5263">
            <w:pPr>
              <w:jc w:val="center"/>
              <w:rPr>
                <w:rFonts w:ascii="Times" w:hAnsi="Times" w:cs="Calibri"/>
              </w:rPr>
            </w:pPr>
            <w:r w:rsidRPr="00D21E4F">
              <w:rPr>
                <w:rFonts w:ascii="Times" w:hAnsi="Times" w:cs="Calibri"/>
                <w:b/>
                <w:color w:val="000000"/>
              </w:rPr>
              <w:t>&lt;0.001</w:t>
            </w:r>
          </w:p>
        </w:tc>
      </w:tr>
    </w:tbl>
    <w:p w14:paraId="3EEC4B90" w14:textId="77777777" w:rsidR="00942AC9" w:rsidRPr="00D21E4F" w:rsidRDefault="00942AC9" w:rsidP="00942AC9">
      <w:pPr>
        <w:rPr>
          <w:rFonts w:ascii="Times" w:hAnsi="Times" w:cs="Calibri"/>
        </w:rPr>
      </w:pPr>
      <w:r w:rsidRPr="00D21E4F">
        <w:rPr>
          <w:rFonts w:ascii="Times" w:hAnsi="Times" w:cs="Calibri"/>
        </w:rPr>
        <w:t xml:space="preserve">Significant </w:t>
      </w:r>
      <w:r w:rsidRPr="00D21E4F">
        <w:rPr>
          <w:rFonts w:ascii="Times" w:hAnsi="Times" w:cs="Calibri"/>
          <w:i/>
        </w:rPr>
        <w:t xml:space="preserve">p </w:t>
      </w:r>
      <w:r w:rsidRPr="00D21E4F">
        <w:rPr>
          <w:rFonts w:ascii="Times" w:hAnsi="Times" w:cs="Calibri"/>
        </w:rPr>
        <w:t xml:space="preserve">values in bold. </w:t>
      </w:r>
    </w:p>
    <w:p w14:paraId="0A1BA0B8" w14:textId="77777777" w:rsidR="00942AC9" w:rsidRPr="00D21E4F" w:rsidRDefault="00942AC9" w:rsidP="00942AC9">
      <w:pPr>
        <w:rPr>
          <w:rFonts w:ascii="Times" w:hAnsi="Times" w:cs="Calibri"/>
        </w:rPr>
      </w:pPr>
      <w:proofErr w:type="spellStart"/>
      <w:r w:rsidRPr="00D21E4F">
        <w:rPr>
          <w:rFonts w:ascii="Times" w:hAnsi="Times" w:cs="Calibri"/>
          <w:color w:val="000000"/>
          <w:vertAlign w:val="superscript"/>
        </w:rPr>
        <w:t>A</w:t>
      </w:r>
      <w:r w:rsidRPr="00D21E4F">
        <w:rPr>
          <w:rFonts w:ascii="Times" w:hAnsi="Times" w:cs="Calibri"/>
        </w:rPr>
        <w:t>Displayed</w:t>
      </w:r>
      <w:proofErr w:type="spellEnd"/>
      <w:r w:rsidRPr="00D21E4F">
        <w:rPr>
          <w:rFonts w:ascii="Times" w:hAnsi="Times" w:cs="Calibri"/>
        </w:rPr>
        <w:t xml:space="preserve"> in mean </w:t>
      </w:r>
      <w:r w:rsidRPr="00D21E4F">
        <w:rPr>
          <w:rFonts w:ascii="Times" w:hAnsi="Times" w:cs="Calibri"/>
          <w:u w:val="single"/>
        </w:rPr>
        <w:t>+</w:t>
      </w:r>
      <w:r w:rsidRPr="00D21E4F">
        <w:rPr>
          <w:rFonts w:ascii="Times" w:hAnsi="Times" w:cs="Calibri"/>
        </w:rPr>
        <w:t xml:space="preserve"> standard deviation.</w:t>
      </w:r>
    </w:p>
    <w:p w14:paraId="0FA713B5" w14:textId="2D18EBE6" w:rsidR="00942AC9" w:rsidRPr="00D21E4F" w:rsidRDefault="00A32EA7" w:rsidP="00942AC9">
      <w:pPr>
        <w:rPr>
          <w:rFonts w:ascii="Times" w:hAnsi="Times" w:cs="Calibri"/>
        </w:rPr>
      </w:pPr>
      <w:r w:rsidRPr="00D21E4F">
        <w:rPr>
          <w:rFonts w:ascii="Times" w:hAnsi="Times" w:cs="Calibri"/>
        </w:rPr>
        <w:t>HI</w:t>
      </w:r>
      <w:r w:rsidR="00942AC9" w:rsidRPr="00D21E4F">
        <w:rPr>
          <w:rFonts w:ascii="Times" w:hAnsi="Times" w:cs="Calibri"/>
        </w:rPr>
        <w:t xml:space="preserve"> indicates hearing </w:t>
      </w:r>
      <w:r w:rsidRPr="00D21E4F">
        <w:rPr>
          <w:rFonts w:ascii="Times" w:hAnsi="Times" w:cs="Calibri"/>
        </w:rPr>
        <w:t>impairment</w:t>
      </w:r>
      <w:r w:rsidR="00942AC9" w:rsidRPr="00D21E4F">
        <w:rPr>
          <w:rFonts w:ascii="Times" w:hAnsi="Times" w:cs="Calibri"/>
        </w:rPr>
        <w:t>.</w:t>
      </w:r>
      <w:r w:rsidR="00942AC9" w:rsidRPr="00D21E4F">
        <w:rPr>
          <w:rFonts w:ascii="Times" w:hAnsi="Times"/>
          <w:u w:val="single"/>
        </w:rPr>
        <w:br w:type="page"/>
      </w:r>
    </w:p>
    <w:p w14:paraId="17ABB54A" w14:textId="539A951F" w:rsidR="00942AC9" w:rsidRPr="00D21E4F" w:rsidRDefault="00942AC9" w:rsidP="00942AC9">
      <w:pPr>
        <w:rPr>
          <w:rFonts w:ascii="Times" w:hAnsi="Times"/>
        </w:rPr>
      </w:pPr>
      <w:r w:rsidRPr="00D21E4F">
        <w:rPr>
          <w:rFonts w:ascii="Times" w:hAnsi="Times"/>
          <w:u w:val="single"/>
        </w:rPr>
        <w:lastRenderedPageBreak/>
        <w:t>Table 3</w:t>
      </w:r>
      <w:r w:rsidRPr="00D21E4F">
        <w:rPr>
          <w:rFonts w:ascii="Times" w:hAnsi="Times"/>
        </w:rPr>
        <w:t xml:space="preserve">. Independent Predictors of Hearing </w:t>
      </w:r>
      <w:r w:rsidR="00E563F5" w:rsidRPr="00D21E4F">
        <w:rPr>
          <w:rFonts w:ascii="Times" w:hAnsi="Times"/>
        </w:rPr>
        <w:t>Impairment</w:t>
      </w:r>
      <w:r w:rsidRPr="00D21E4F">
        <w:rPr>
          <w:rFonts w:ascii="Times" w:hAnsi="Times"/>
        </w:rPr>
        <w:t>.</w:t>
      </w:r>
    </w:p>
    <w:p w14:paraId="315683A4" w14:textId="77777777" w:rsidR="00942AC9" w:rsidRPr="00D21E4F" w:rsidRDefault="00942AC9" w:rsidP="00942AC9">
      <w:pPr>
        <w:rPr>
          <w:rFonts w:ascii="Times" w:hAnsi="Times"/>
        </w:rPr>
      </w:pPr>
    </w:p>
    <w:tbl>
      <w:tblPr>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7"/>
        <w:gridCol w:w="53"/>
        <w:gridCol w:w="2493"/>
        <w:gridCol w:w="943"/>
        <w:gridCol w:w="254"/>
        <w:gridCol w:w="2491"/>
        <w:gridCol w:w="1019"/>
      </w:tblGrid>
      <w:tr w:rsidR="00942AC9" w:rsidRPr="00D21E4F" w14:paraId="0C359DD1" w14:textId="77777777" w:rsidTr="000B5263">
        <w:trPr>
          <w:trHeight w:val="320"/>
        </w:trPr>
        <w:tc>
          <w:tcPr>
            <w:tcW w:w="2377" w:type="dxa"/>
            <w:tcBorders>
              <w:left w:val="nil"/>
              <w:bottom w:val="nil"/>
              <w:right w:val="nil"/>
            </w:tcBorders>
            <w:shd w:val="clear" w:color="auto" w:fill="auto"/>
            <w:noWrap/>
            <w:vAlign w:val="bottom"/>
          </w:tcPr>
          <w:p w14:paraId="5F05076A" w14:textId="77777777" w:rsidR="00942AC9" w:rsidRPr="00D21E4F" w:rsidRDefault="00942AC9" w:rsidP="000B5263">
            <w:pPr>
              <w:rPr>
                <w:rFonts w:ascii="Times" w:hAnsi="Times" w:cs="Calibri"/>
                <w:color w:val="000000"/>
              </w:rPr>
            </w:pPr>
          </w:p>
        </w:tc>
        <w:tc>
          <w:tcPr>
            <w:tcW w:w="3489" w:type="dxa"/>
            <w:gridSpan w:val="3"/>
            <w:tcBorders>
              <w:left w:val="nil"/>
              <w:bottom w:val="single" w:sz="4" w:space="0" w:color="auto"/>
              <w:right w:val="nil"/>
            </w:tcBorders>
            <w:shd w:val="clear" w:color="auto" w:fill="auto"/>
            <w:noWrap/>
          </w:tcPr>
          <w:p w14:paraId="5EFA495E" w14:textId="77777777" w:rsidR="00942AC9" w:rsidRPr="00D21E4F" w:rsidRDefault="00942AC9" w:rsidP="000B5263">
            <w:pPr>
              <w:jc w:val="center"/>
              <w:rPr>
                <w:rFonts w:ascii="Times" w:hAnsi="Times" w:cs="Calibri"/>
                <w:i/>
                <w:color w:val="000000"/>
              </w:rPr>
            </w:pPr>
            <w:r w:rsidRPr="00D21E4F">
              <w:rPr>
                <w:rFonts w:ascii="Times" w:hAnsi="Times" w:cs="Calibri"/>
                <w:b/>
                <w:color w:val="000000"/>
              </w:rPr>
              <w:t>Unadjusted</w:t>
            </w:r>
          </w:p>
        </w:tc>
        <w:tc>
          <w:tcPr>
            <w:tcW w:w="254" w:type="dxa"/>
            <w:vMerge w:val="restart"/>
            <w:tcBorders>
              <w:left w:val="nil"/>
              <w:right w:val="nil"/>
            </w:tcBorders>
          </w:tcPr>
          <w:p w14:paraId="42DD8F83" w14:textId="77777777" w:rsidR="00942AC9" w:rsidRPr="00D21E4F" w:rsidRDefault="00942AC9" w:rsidP="000B5263">
            <w:pPr>
              <w:jc w:val="center"/>
              <w:rPr>
                <w:rFonts w:ascii="Times" w:hAnsi="Times" w:cs="Calibri"/>
                <w:i/>
                <w:color w:val="000000"/>
              </w:rPr>
            </w:pPr>
          </w:p>
        </w:tc>
        <w:tc>
          <w:tcPr>
            <w:tcW w:w="3510" w:type="dxa"/>
            <w:gridSpan w:val="2"/>
            <w:tcBorders>
              <w:left w:val="nil"/>
              <w:bottom w:val="single" w:sz="4" w:space="0" w:color="auto"/>
              <w:right w:val="nil"/>
            </w:tcBorders>
          </w:tcPr>
          <w:p w14:paraId="48D771CD" w14:textId="77777777" w:rsidR="00942AC9" w:rsidRPr="00D21E4F" w:rsidRDefault="00942AC9" w:rsidP="000B5263">
            <w:pPr>
              <w:jc w:val="center"/>
              <w:rPr>
                <w:rFonts w:ascii="Times" w:hAnsi="Times" w:cs="Calibri"/>
                <w:color w:val="000000"/>
              </w:rPr>
            </w:pPr>
            <w:proofErr w:type="spellStart"/>
            <w:r w:rsidRPr="00D21E4F">
              <w:rPr>
                <w:rFonts w:ascii="Times" w:hAnsi="Times" w:cs="Calibri"/>
                <w:b/>
                <w:color w:val="000000"/>
              </w:rPr>
              <w:t>Adjusted</w:t>
            </w:r>
            <w:r w:rsidRPr="00D21E4F">
              <w:rPr>
                <w:rFonts w:ascii="Times" w:hAnsi="Times" w:cs="Calibri"/>
                <w:color w:val="000000"/>
                <w:vertAlign w:val="superscript"/>
              </w:rPr>
              <w:t>A</w:t>
            </w:r>
            <w:proofErr w:type="spellEnd"/>
          </w:p>
        </w:tc>
      </w:tr>
      <w:tr w:rsidR="00942AC9" w:rsidRPr="00D21E4F" w14:paraId="07E743E1" w14:textId="77777777" w:rsidTr="000B5263">
        <w:trPr>
          <w:trHeight w:val="320"/>
        </w:trPr>
        <w:tc>
          <w:tcPr>
            <w:tcW w:w="2430" w:type="dxa"/>
            <w:gridSpan w:val="2"/>
            <w:tcBorders>
              <w:top w:val="nil"/>
              <w:left w:val="nil"/>
              <w:bottom w:val="single" w:sz="4" w:space="0" w:color="auto"/>
              <w:right w:val="nil"/>
            </w:tcBorders>
            <w:shd w:val="clear" w:color="auto" w:fill="auto"/>
            <w:noWrap/>
            <w:vAlign w:val="bottom"/>
          </w:tcPr>
          <w:p w14:paraId="7FF41451" w14:textId="77777777" w:rsidR="00942AC9" w:rsidRPr="00D21E4F" w:rsidRDefault="00942AC9" w:rsidP="000B5263">
            <w:pPr>
              <w:rPr>
                <w:rFonts w:ascii="Times" w:hAnsi="Times" w:cs="Calibri"/>
                <w:color w:val="000000"/>
              </w:rPr>
            </w:pPr>
          </w:p>
        </w:tc>
        <w:tc>
          <w:tcPr>
            <w:tcW w:w="2493" w:type="dxa"/>
            <w:tcBorders>
              <w:left w:val="nil"/>
              <w:bottom w:val="single" w:sz="4" w:space="0" w:color="auto"/>
              <w:right w:val="nil"/>
            </w:tcBorders>
            <w:shd w:val="clear" w:color="auto" w:fill="auto"/>
            <w:noWrap/>
          </w:tcPr>
          <w:p w14:paraId="51BC6CDF" w14:textId="77777777" w:rsidR="00942AC9" w:rsidRPr="00D21E4F" w:rsidRDefault="00942AC9" w:rsidP="000B5263">
            <w:pPr>
              <w:jc w:val="center"/>
              <w:rPr>
                <w:rFonts w:ascii="Times" w:hAnsi="Times" w:cs="Calibri"/>
                <w:color w:val="000000"/>
              </w:rPr>
            </w:pPr>
            <w:r w:rsidRPr="00D21E4F">
              <w:rPr>
                <w:rFonts w:ascii="Times" w:hAnsi="Times" w:cs="Calibri"/>
                <w:color w:val="000000"/>
              </w:rPr>
              <w:t>OR (95% CI)</w:t>
            </w:r>
          </w:p>
        </w:tc>
        <w:tc>
          <w:tcPr>
            <w:tcW w:w="943" w:type="dxa"/>
            <w:tcBorders>
              <w:left w:val="nil"/>
              <w:bottom w:val="single" w:sz="4" w:space="0" w:color="auto"/>
              <w:right w:val="nil"/>
            </w:tcBorders>
          </w:tcPr>
          <w:p w14:paraId="44A9942F" w14:textId="77777777" w:rsidR="00942AC9" w:rsidRPr="00D21E4F" w:rsidRDefault="00942AC9" w:rsidP="000B5263">
            <w:pPr>
              <w:jc w:val="center"/>
              <w:rPr>
                <w:rFonts w:ascii="Times" w:hAnsi="Times" w:cs="Calibri"/>
                <w:color w:val="000000"/>
              </w:rPr>
            </w:pPr>
            <w:r w:rsidRPr="00D21E4F">
              <w:rPr>
                <w:rFonts w:ascii="Times" w:hAnsi="Times" w:cs="Calibri"/>
                <w:i/>
                <w:color w:val="000000"/>
              </w:rPr>
              <w:t xml:space="preserve">P </w:t>
            </w:r>
            <w:r w:rsidRPr="00D21E4F">
              <w:rPr>
                <w:rFonts w:ascii="Times" w:hAnsi="Times" w:cs="Calibri"/>
                <w:color w:val="000000"/>
              </w:rPr>
              <w:t>value</w:t>
            </w:r>
          </w:p>
        </w:tc>
        <w:tc>
          <w:tcPr>
            <w:tcW w:w="254" w:type="dxa"/>
            <w:vMerge/>
            <w:tcBorders>
              <w:left w:val="nil"/>
              <w:bottom w:val="single" w:sz="4" w:space="0" w:color="auto"/>
              <w:right w:val="nil"/>
            </w:tcBorders>
          </w:tcPr>
          <w:p w14:paraId="38A69B80" w14:textId="77777777" w:rsidR="00942AC9" w:rsidRPr="00D21E4F" w:rsidRDefault="00942AC9" w:rsidP="000B5263">
            <w:pPr>
              <w:jc w:val="center"/>
              <w:rPr>
                <w:rFonts w:ascii="Times" w:hAnsi="Times" w:cs="Calibri"/>
                <w:i/>
                <w:color w:val="000000"/>
              </w:rPr>
            </w:pPr>
          </w:p>
        </w:tc>
        <w:tc>
          <w:tcPr>
            <w:tcW w:w="2491" w:type="dxa"/>
            <w:tcBorders>
              <w:top w:val="single" w:sz="4" w:space="0" w:color="auto"/>
              <w:left w:val="nil"/>
              <w:bottom w:val="single" w:sz="4" w:space="0" w:color="auto"/>
              <w:right w:val="nil"/>
            </w:tcBorders>
          </w:tcPr>
          <w:p w14:paraId="6AA861D4" w14:textId="77777777" w:rsidR="00942AC9" w:rsidRPr="00D21E4F" w:rsidRDefault="00942AC9" w:rsidP="000B5263">
            <w:pPr>
              <w:jc w:val="center"/>
              <w:rPr>
                <w:rFonts w:ascii="Times" w:hAnsi="Times" w:cs="Calibri"/>
                <w:color w:val="000000"/>
              </w:rPr>
            </w:pPr>
            <w:r w:rsidRPr="00D21E4F">
              <w:rPr>
                <w:rFonts w:ascii="Times" w:hAnsi="Times" w:cs="Calibri"/>
                <w:color w:val="000000"/>
              </w:rPr>
              <w:t>OR (95% CI)</w:t>
            </w:r>
          </w:p>
        </w:tc>
        <w:tc>
          <w:tcPr>
            <w:tcW w:w="1019" w:type="dxa"/>
            <w:tcBorders>
              <w:top w:val="single" w:sz="4" w:space="0" w:color="auto"/>
              <w:left w:val="nil"/>
              <w:bottom w:val="single" w:sz="4" w:space="0" w:color="auto"/>
              <w:right w:val="nil"/>
            </w:tcBorders>
          </w:tcPr>
          <w:p w14:paraId="58BDE42C" w14:textId="77777777" w:rsidR="00942AC9" w:rsidRPr="00D21E4F" w:rsidRDefault="00942AC9" w:rsidP="000B5263">
            <w:pPr>
              <w:jc w:val="center"/>
              <w:rPr>
                <w:rFonts w:ascii="Times" w:hAnsi="Times" w:cs="Calibri"/>
                <w:i/>
                <w:color w:val="000000"/>
              </w:rPr>
            </w:pPr>
            <w:r w:rsidRPr="00D21E4F">
              <w:rPr>
                <w:rFonts w:ascii="Times" w:hAnsi="Times" w:cs="Calibri"/>
                <w:i/>
                <w:color w:val="000000"/>
              </w:rPr>
              <w:t xml:space="preserve">P </w:t>
            </w:r>
            <w:r w:rsidRPr="00D21E4F">
              <w:rPr>
                <w:rFonts w:ascii="Times" w:hAnsi="Times" w:cs="Calibri"/>
                <w:color w:val="000000"/>
              </w:rPr>
              <w:t>value</w:t>
            </w:r>
          </w:p>
        </w:tc>
      </w:tr>
      <w:tr w:rsidR="00942AC9" w:rsidRPr="00D21E4F" w14:paraId="735D74B6" w14:textId="77777777" w:rsidTr="000B5263">
        <w:trPr>
          <w:trHeight w:val="320"/>
        </w:trPr>
        <w:tc>
          <w:tcPr>
            <w:tcW w:w="2430" w:type="dxa"/>
            <w:gridSpan w:val="2"/>
            <w:tcBorders>
              <w:left w:val="nil"/>
              <w:bottom w:val="nil"/>
              <w:right w:val="nil"/>
            </w:tcBorders>
            <w:shd w:val="clear" w:color="auto" w:fill="auto"/>
            <w:noWrap/>
            <w:hideMark/>
          </w:tcPr>
          <w:p w14:paraId="4E23C4B0" w14:textId="7D3859F9" w:rsidR="00942AC9" w:rsidRPr="00D21E4F" w:rsidRDefault="00942AC9" w:rsidP="000B5263">
            <w:pPr>
              <w:rPr>
                <w:rFonts w:ascii="Times" w:hAnsi="Times" w:cs="Calibri"/>
                <w:color w:val="000000"/>
              </w:rPr>
            </w:pPr>
            <w:r w:rsidRPr="00D21E4F">
              <w:rPr>
                <w:rFonts w:ascii="Times" w:hAnsi="Times" w:cs="Calibri"/>
                <w:color w:val="000000"/>
              </w:rPr>
              <w:t>Age (years)</w:t>
            </w:r>
          </w:p>
        </w:tc>
        <w:tc>
          <w:tcPr>
            <w:tcW w:w="2493" w:type="dxa"/>
            <w:tcBorders>
              <w:left w:val="nil"/>
              <w:bottom w:val="nil"/>
              <w:right w:val="nil"/>
            </w:tcBorders>
            <w:shd w:val="clear" w:color="auto" w:fill="auto"/>
            <w:noWrap/>
            <w:hideMark/>
          </w:tcPr>
          <w:p w14:paraId="4D3D6562" w14:textId="77777777" w:rsidR="00942AC9" w:rsidRPr="00D21E4F" w:rsidRDefault="00942AC9" w:rsidP="000B5263">
            <w:pPr>
              <w:jc w:val="center"/>
              <w:rPr>
                <w:rFonts w:ascii="Times" w:hAnsi="Times" w:cs="Calibri"/>
                <w:color w:val="000000"/>
              </w:rPr>
            </w:pPr>
            <w:r w:rsidRPr="00D21E4F">
              <w:rPr>
                <w:rFonts w:ascii="Times" w:hAnsi="Times" w:cs="Calibri"/>
                <w:color w:val="000000"/>
              </w:rPr>
              <w:t>1.00 (0.90 – 1.12)</w:t>
            </w:r>
          </w:p>
        </w:tc>
        <w:tc>
          <w:tcPr>
            <w:tcW w:w="943" w:type="dxa"/>
            <w:tcBorders>
              <w:left w:val="nil"/>
              <w:bottom w:val="nil"/>
              <w:right w:val="nil"/>
            </w:tcBorders>
          </w:tcPr>
          <w:p w14:paraId="47674B73" w14:textId="77777777" w:rsidR="00942AC9" w:rsidRPr="00D21E4F" w:rsidRDefault="00942AC9" w:rsidP="000B5263">
            <w:pPr>
              <w:jc w:val="center"/>
              <w:rPr>
                <w:rFonts w:ascii="Times" w:hAnsi="Times" w:cs="Calibri"/>
                <w:color w:val="000000"/>
              </w:rPr>
            </w:pPr>
            <w:r w:rsidRPr="00D21E4F">
              <w:rPr>
                <w:rFonts w:ascii="Times" w:hAnsi="Times" w:cs="Calibri"/>
                <w:color w:val="000000"/>
              </w:rPr>
              <w:t>0.96</w:t>
            </w:r>
          </w:p>
        </w:tc>
        <w:tc>
          <w:tcPr>
            <w:tcW w:w="254" w:type="dxa"/>
            <w:tcBorders>
              <w:left w:val="nil"/>
              <w:bottom w:val="nil"/>
              <w:right w:val="nil"/>
            </w:tcBorders>
          </w:tcPr>
          <w:p w14:paraId="60C6555D" w14:textId="77777777" w:rsidR="00942AC9" w:rsidRPr="00D21E4F" w:rsidRDefault="00942AC9" w:rsidP="000B5263">
            <w:pPr>
              <w:jc w:val="center"/>
              <w:rPr>
                <w:rFonts w:ascii="Times" w:hAnsi="Times" w:cs="Calibri"/>
                <w:color w:val="000000"/>
              </w:rPr>
            </w:pPr>
          </w:p>
        </w:tc>
        <w:tc>
          <w:tcPr>
            <w:tcW w:w="2491" w:type="dxa"/>
            <w:tcBorders>
              <w:left w:val="nil"/>
              <w:bottom w:val="nil"/>
              <w:right w:val="nil"/>
            </w:tcBorders>
          </w:tcPr>
          <w:p w14:paraId="33C5C1C7" w14:textId="77777777" w:rsidR="00942AC9" w:rsidRPr="00D21E4F" w:rsidRDefault="00942AC9" w:rsidP="000B5263">
            <w:pPr>
              <w:jc w:val="center"/>
              <w:rPr>
                <w:rFonts w:ascii="Times" w:hAnsi="Times" w:cs="Calibri"/>
                <w:color w:val="000000"/>
              </w:rPr>
            </w:pPr>
            <w:r w:rsidRPr="00D21E4F">
              <w:rPr>
                <w:rFonts w:ascii="Times" w:hAnsi="Times" w:cs="Calibri"/>
                <w:color w:val="000000"/>
              </w:rPr>
              <w:t>1.05 (0.82 – 1.35)</w:t>
            </w:r>
          </w:p>
        </w:tc>
        <w:tc>
          <w:tcPr>
            <w:tcW w:w="1019" w:type="dxa"/>
            <w:tcBorders>
              <w:left w:val="nil"/>
              <w:bottom w:val="nil"/>
              <w:right w:val="nil"/>
            </w:tcBorders>
          </w:tcPr>
          <w:p w14:paraId="44A7C5D6" w14:textId="77777777" w:rsidR="00942AC9" w:rsidRPr="00D21E4F" w:rsidRDefault="00942AC9" w:rsidP="000B5263">
            <w:pPr>
              <w:jc w:val="center"/>
              <w:rPr>
                <w:rFonts w:ascii="Times" w:hAnsi="Times" w:cs="Calibri"/>
                <w:color w:val="000000"/>
              </w:rPr>
            </w:pPr>
            <w:r w:rsidRPr="00D21E4F">
              <w:rPr>
                <w:rFonts w:ascii="Times" w:hAnsi="Times" w:cs="Calibri"/>
                <w:color w:val="000000"/>
              </w:rPr>
              <w:t>0.68</w:t>
            </w:r>
          </w:p>
        </w:tc>
      </w:tr>
      <w:tr w:rsidR="00942AC9" w:rsidRPr="00D21E4F" w14:paraId="3ECF005F" w14:textId="77777777" w:rsidTr="000B5263">
        <w:trPr>
          <w:trHeight w:val="320"/>
        </w:trPr>
        <w:tc>
          <w:tcPr>
            <w:tcW w:w="2430" w:type="dxa"/>
            <w:gridSpan w:val="2"/>
            <w:tcBorders>
              <w:top w:val="nil"/>
              <w:left w:val="nil"/>
              <w:bottom w:val="nil"/>
              <w:right w:val="nil"/>
            </w:tcBorders>
            <w:shd w:val="clear" w:color="auto" w:fill="auto"/>
            <w:noWrap/>
          </w:tcPr>
          <w:p w14:paraId="63535F61" w14:textId="77777777" w:rsidR="00942AC9" w:rsidRPr="00D21E4F" w:rsidRDefault="00942AC9" w:rsidP="000B5263">
            <w:pPr>
              <w:rPr>
                <w:rFonts w:ascii="Times" w:hAnsi="Times" w:cs="Calibri"/>
                <w:color w:val="000000"/>
              </w:rPr>
            </w:pPr>
            <w:r w:rsidRPr="00D21E4F">
              <w:rPr>
                <w:rFonts w:ascii="Times" w:hAnsi="Times" w:cs="Calibri"/>
                <w:color w:val="000000"/>
              </w:rPr>
              <w:t>Gender</w:t>
            </w:r>
          </w:p>
        </w:tc>
        <w:tc>
          <w:tcPr>
            <w:tcW w:w="2493" w:type="dxa"/>
            <w:tcBorders>
              <w:top w:val="nil"/>
              <w:left w:val="nil"/>
              <w:bottom w:val="nil"/>
              <w:right w:val="nil"/>
            </w:tcBorders>
            <w:shd w:val="clear" w:color="auto" w:fill="auto"/>
            <w:noWrap/>
          </w:tcPr>
          <w:p w14:paraId="107EF06C" w14:textId="77777777" w:rsidR="00942AC9" w:rsidRPr="00D21E4F" w:rsidRDefault="00942AC9" w:rsidP="000B5263">
            <w:pPr>
              <w:jc w:val="center"/>
              <w:rPr>
                <w:rFonts w:ascii="Times" w:hAnsi="Times" w:cs="Calibri"/>
                <w:color w:val="000000"/>
              </w:rPr>
            </w:pPr>
            <w:r w:rsidRPr="00D21E4F">
              <w:rPr>
                <w:rFonts w:ascii="Times" w:hAnsi="Times" w:cs="Calibri"/>
                <w:color w:val="000000"/>
              </w:rPr>
              <w:t>1.12 (0.64 – 1.96)</w:t>
            </w:r>
          </w:p>
        </w:tc>
        <w:tc>
          <w:tcPr>
            <w:tcW w:w="943" w:type="dxa"/>
            <w:tcBorders>
              <w:top w:val="nil"/>
              <w:left w:val="nil"/>
              <w:bottom w:val="nil"/>
              <w:right w:val="nil"/>
            </w:tcBorders>
          </w:tcPr>
          <w:p w14:paraId="70DA0D16" w14:textId="77777777" w:rsidR="00942AC9" w:rsidRPr="00D21E4F" w:rsidRDefault="00942AC9" w:rsidP="000B5263">
            <w:pPr>
              <w:jc w:val="center"/>
              <w:rPr>
                <w:rFonts w:ascii="Times" w:hAnsi="Times" w:cs="Calibri"/>
                <w:color w:val="000000"/>
              </w:rPr>
            </w:pPr>
            <w:r w:rsidRPr="00D21E4F">
              <w:rPr>
                <w:rFonts w:ascii="Times" w:hAnsi="Times" w:cs="Calibri"/>
                <w:color w:val="000000"/>
              </w:rPr>
              <w:t>0.68</w:t>
            </w:r>
          </w:p>
        </w:tc>
        <w:tc>
          <w:tcPr>
            <w:tcW w:w="254" w:type="dxa"/>
            <w:tcBorders>
              <w:top w:val="nil"/>
              <w:left w:val="nil"/>
              <w:bottom w:val="nil"/>
              <w:right w:val="nil"/>
            </w:tcBorders>
          </w:tcPr>
          <w:p w14:paraId="78350B7C" w14:textId="77777777" w:rsidR="00942AC9" w:rsidRPr="00D21E4F" w:rsidRDefault="00942AC9" w:rsidP="000B5263">
            <w:pPr>
              <w:jc w:val="center"/>
              <w:rPr>
                <w:rFonts w:ascii="Times" w:hAnsi="Times" w:cs="Calibri"/>
                <w:color w:val="000000"/>
              </w:rPr>
            </w:pPr>
          </w:p>
        </w:tc>
        <w:tc>
          <w:tcPr>
            <w:tcW w:w="2491" w:type="dxa"/>
            <w:tcBorders>
              <w:top w:val="nil"/>
              <w:left w:val="nil"/>
              <w:bottom w:val="nil"/>
              <w:right w:val="nil"/>
            </w:tcBorders>
          </w:tcPr>
          <w:p w14:paraId="2606960D" w14:textId="77777777" w:rsidR="00942AC9" w:rsidRPr="00D21E4F" w:rsidRDefault="00942AC9" w:rsidP="000B5263">
            <w:pPr>
              <w:jc w:val="center"/>
              <w:rPr>
                <w:rFonts w:ascii="Times" w:hAnsi="Times" w:cs="Calibri"/>
                <w:b/>
                <w:color w:val="000000"/>
              </w:rPr>
            </w:pPr>
            <w:r w:rsidRPr="00D21E4F">
              <w:rPr>
                <w:rFonts w:ascii="Times" w:hAnsi="Times" w:cs="Calibri"/>
                <w:color w:val="000000"/>
              </w:rPr>
              <w:t>2.29 (0.67 – 7.89)</w:t>
            </w:r>
          </w:p>
        </w:tc>
        <w:tc>
          <w:tcPr>
            <w:tcW w:w="1019" w:type="dxa"/>
            <w:tcBorders>
              <w:top w:val="nil"/>
              <w:left w:val="nil"/>
              <w:bottom w:val="nil"/>
              <w:right w:val="nil"/>
            </w:tcBorders>
          </w:tcPr>
          <w:p w14:paraId="65B729E4" w14:textId="77777777" w:rsidR="00942AC9" w:rsidRPr="00D21E4F" w:rsidRDefault="00942AC9" w:rsidP="000B5263">
            <w:pPr>
              <w:jc w:val="center"/>
              <w:rPr>
                <w:rFonts w:ascii="Times" w:hAnsi="Times" w:cs="Calibri"/>
                <w:color w:val="000000"/>
              </w:rPr>
            </w:pPr>
            <w:r w:rsidRPr="00D21E4F">
              <w:rPr>
                <w:rFonts w:ascii="Times" w:hAnsi="Times" w:cs="Calibri"/>
                <w:color w:val="000000"/>
              </w:rPr>
              <w:t>0.19</w:t>
            </w:r>
          </w:p>
        </w:tc>
      </w:tr>
      <w:tr w:rsidR="00942AC9" w:rsidRPr="00D21E4F" w14:paraId="6B12C922" w14:textId="77777777" w:rsidTr="000B5263">
        <w:trPr>
          <w:trHeight w:val="320"/>
        </w:trPr>
        <w:tc>
          <w:tcPr>
            <w:tcW w:w="2430" w:type="dxa"/>
            <w:gridSpan w:val="2"/>
            <w:tcBorders>
              <w:top w:val="nil"/>
              <w:left w:val="nil"/>
              <w:bottom w:val="nil"/>
              <w:right w:val="nil"/>
            </w:tcBorders>
            <w:shd w:val="clear" w:color="auto" w:fill="auto"/>
            <w:noWrap/>
            <w:hideMark/>
          </w:tcPr>
          <w:p w14:paraId="264E0F9C" w14:textId="77777777" w:rsidR="00942AC9" w:rsidRPr="00D21E4F" w:rsidRDefault="00942AC9" w:rsidP="000B5263">
            <w:pPr>
              <w:rPr>
                <w:rFonts w:ascii="Times" w:hAnsi="Times" w:cs="Calibri"/>
                <w:color w:val="000000"/>
              </w:rPr>
            </w:pPr>
            <w:r w:rsidRPr="00D21E4F">
              <w:rPr>
                <w:rFonts w:ascii="Times" w:hAnsi="Times" w:cs="Calibri"/>
                <w:color w:val="000000"/>
              </w:rPr>
              <w:t>Frequent ear infections</w:t>
            </w:r>
          </w:p>
        </w:tc>
        <w:tc>
          <w:tcPr>
            <w:tcW w:w="2493" w:type="dxa"/>
            <w:tcBorders>
              <w:top w:val="nil"/>
              <w:left w:val="nil"/>
              <w:bottom w:val="nil"/>
              <w:right w:val="nil"/>
            </w:tcBorders>
            <w:shd w:val="clear" w:color="auto" w:fill="auto"/>
            <w:noWrap/>
            <w:hideMark/>
          </w:tcPr>
          <w:p w14:paraId="1BB99802" w14:textId="77777777" w:rsidR="00942AC9" w:rsidRPr="00D21E4F" w:rsidRDefault="00942AC9" w:rsidP="000B5263">
            <w:pPr>
              <w:jc w:val="center"/>
              <w:rPr>
                <w:rFonts w:ascii="Times" w:hAnsi="Times" w:cs="Calibri"/>
                <w:color w:val="000000"/>
              </w:rPr>
            </w:pPr>
            <w:r w:rsidRPr="00D21E4F">
              <w:rPr>
                <w:rFonts w:ascii="Times" w:hAnsi="Times" w:cs="Calibri"/>
                <w:color w:val="000000"/>
              </w:rPr>
              <w:t>3.37 (1.76 – 6.46)</w:t>
            </w:r>
          </w:p>
        </w:tc>
        <w:tc>
          <w:tcPr>
            <w:tcW w:w="943" w:type="dxa"/>
            <w:tcBorders>
              <w:top w:val="nil"/>
              <w:left w:val="nil"/>
              <w:bottom w:val="nil"/>
              <w:right w:val="nil"/>
            </w:tcBorders>
          </w:tcPr>
          <w:p w14:paraId="3A095161"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lt;0.001</w:t>
            </w:r>
          </w:p>
        </w:tc>
        <w:tc>
          <w:tcPr>
            <w:tcW w:w="254" w:type="dxa"/>
            <w:tcBorders>
              <w:top w:val="nil"/>
              <w:left w:val="nil"/>
              <w:bottom w:val="nil"/>
              <w:right w:val="nil"/>
            </w:tcBorders>
          </w:tcPr>
          <w:p w14:paraId="1283C91D" w14:textId="77777777" w:rsidR="00942AC9" w:rsidRPr="00D21E4F" w:rsidRDefault="00942AC9" w:rsidP="000B5263">
            <w:pPr>
              <w:jc w:val="center"/>
              <w:rPr>
                <w:rFonts w:ascii="Times" w:hAnsi="Times" w:cs="Calibri"/>
                <w:color w:val="000000"/>
              </w:rPr>
            </w:pPr>
          </w:p>
        </w:tc>
        <w:tc>
          <w:tcPr>
            <w:tcW w:w="2491" w:type="dxa"/>
            <w:tcBorders>
              <w:top w:val="nil"/>
              <w:left w:val="nil"/>
              <w:bottom w:val="nil"/>
              <w:right w:val="nil"/>
            </w:tcBorders>
          </w:tcPr>
          <w:p w14:paraId="64C70CF6" w14:textId="77777777" w:rsidR="00942AC9" w:rsidRPr="00D21E4F" w:rsidRDefault="00942AC9" w:rsidP="000B5263">
            <w:pPr>
              <w:jc w:val="center"/>
              <w:rPr>
                <w:rFonts w:ascii="Times" w:hAnsi="Times" w:cs="Calibri"/>
                <w:color w:val="000000"/>
              </w:rPr>
            </w:pPr>
            <w:r w:rsidRPr="00D21E4F">
              <w:rPr>
                <w:rFonts w:ascii="Times" w:hAnsi="Times" w:cs="Calibri"/>
                <w:color w:val="000000"/>
              </w:rPr>
              <w:t>3.90 (1.02 – 14.85)</w:t>
            </w:r>
          </w:p>
        </w:tc>
        <w:tc>
          <w:tcPr>
            <w:tcW w:w="1019" w:type="dxa"/>
            <w:tcBorders>
              <w:top w:val="nil"/>
              <w:left w:val="nil"/>
              <w:bottom w:val="nil"/>
              <w:right w:val="nil"/>
            </w:tcBorders>
          </w:tcPr>
          <w:p w14:paraId="434938BF"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0.046</w:t>
            </w:r>
          </w:p>
        </w:tc>
      </w:tr>
      <w:tr w:rsidR="00942AC9" w:rsidRPr="00D21E4F" w14:paraId="7CACCBB6" w14:textId="77777777" w:rsidTr="000B5263">
        <w:trPr>
          <w:trHeight w:val="320"/>
        </w:trPr>
        <w:tc>
          <w:tcPr>
            <w:tcW w:w="2430" w:type="dxa"/>
            <w:gridSpan w:val="2"/>
            <w:tcBorders>
              <w:top w:val="nil"/>
              <w:left w:val="nil"/>
              <w:bottom w:val="nil"/>
              <w:right w:val="nil"/>
            </w:tcBorders>
            <w:shd w:val="clear" w:color="auto" w:fill="auto"/>
            <w:noWrap/>
          </w:tcPr>
          <w:p w14:paraId="4ABAFDB6" w14:textId="507FB1E1" w:rsidR="00942AC9" w:rsidRPr="00D21E4F" w:rsidRDefault="00942AC9" w:rsidP="000B5263">
            <w:pPr>
              <w:rPr>
                <w:rFonts w:ascii="Times" w:hAnsi="Times" w:cs="Calibri"/>
                <w:color w:val="000000"/>
              </w:rPr>
            </w:pPr>
            <w:r w:rsidRPr="00D21E4F">
              <w:rPr>
                <w:rFonts w:ascii="Times" w:hAnsi="Times" w:cs="Calibri"/>
                <w:color w:val="000000"/>
              </w:rPr>
              <w:t xml:space="preserve">Family history of </w:t>
            </w:r>
            <w:r w:rsidR="000D3715" w:rsidRPr="00D21E4F">
              <w:rPr>
                <w:rFonts w:ascii="Times" w:hAnsi="Times" w:cs="Calibri"/>
                <w:color w:val="000000"/>
              </w:rPr>
              <w:t>HI</w:t>
            </w:r>
          </w:p>
        </w:tc>
        <w:tc>
          <w:tcPr>
            <w:tcW w:w="2493" w:type="dxa"/>
            <w:tcBorders>
              <w:top w:val="nil"/>
              <w:left w:val="nil"/>
              <w:bottom w:val="nil"/>
              <w:right w:val="nil"/>
            </w:tcBorders>
            <w:shd w:val="clear" w:color="auto" w:fill="auto"/>
            <w:noWrap/>
          </w:tcPr>
          <w:p w14:paraId="02A3F960" w14:textId="77777777" w:rsidR="00942AC9" w:rsidRPr="00D21E4F" w:rsidRDefault="00942AC9" w:rsidP="000B5263">
            <w:pPr>
              <w:jc w:val="center"/>
              <w:rPr>
                <w:rFonts w:ascii="Times" w:hAnsi="Times" w:cs="Calibri"/>
                <w:color w:val="000000"/>
              </w:rPr>
            </w:pPr>
            <w:r w:rsidRPr="00D21E4F">
              <w:rPr>
                <w:rFonts w:ascii="Times" w:hAnsi="Times" w:cs="Calibri"/>
                <w:color w:val="000000"/>
              </w:rPr>
              <w:t>5.12 (2.14 – 12.23)</w:t>
            </w:r>
          </w:p>
        </w:tc>
        <w:tc>
          <w:tcPr>
            <w:tcW w:w="943" w:type="dxa"/>
            <w:tcBorders>
              <w:top w:val="nil"/>
              <w:left w:val="nil"/>
              <w:bottom w:val="nil"/>
              <w:right w:val="nil"/>
            </w:tcBorders>
          </w:tcPr>
          <w:p w14:paraId="67A28B93" w14:textId="77777777" w:rsidR="00942AC9" w:rsidRPr="00D21E4F" w:rsidRDefault="00942AC9" w:rsidP="000B5263">
            <w:pPr>
              <w:jc w:val="center"/>
              <w:rPr>
                <w:rFonts w:ascii="Times" w:hAnsi="Times" w:cs="Calibri"/>
                <w:b/>
                <w:color w:val="000000"/>
              </w:rPr>
            </w:pPr>
            <w:r w:rsidRPr="00D21E4F">
              <w:rPr>
                <w:rFonts w:ascii="Times" w:hAnsi="Times" w:cs="Calibri"/>
                <w:b/>
                <w:color w:val="000000"/>
              </w:rPr>
              <w:t>0.001</w:t>
            </w:r>
          </w:p>
        </w:tc>
        <w:tc>
          <w:tcPr>
            <w:tcW w:w="254" w:type="dxa"/>
            <w:tcBorders>
              <w:top w:val="nil"/>
              <w:left w:val="nil"/>
              <w:bottom w:val="nil"/>
              <w:right w:val="nil"/>
            </w:tcBorders>
          </w:tcPr>
          <w:p w14:paraId="61D16CFB" w14:textId="77777777" w:rsidR="00942AC9" w:rsidRPr="00D21E4F" w:rsidRDefault="00942AC9" w:rsidP="000B5263">
            <w:pPr>
              <w:jc w:val="center"/>
              <w:rPr>
                <w:rFonts w:ascii="Times" w:hAnsi="Times" w:cs="Calibri"/>
                <w:color w:val="000000"/>
              </w:rPr>
            </w:pPr>
          </w:p>
        </w:tc>
        <w:tc>
          <w:tcPr>
            <w:tcW w:w="2491" w:type="dxa"/>
            <w:tcBorders>
              <w:top w:val="nil"/>
              <w:left w:val="nil"/>
              <w:bottom w:val="nil"/>
              <w:right w:val="nil"/>
            </w:tcBorders>
          </w:tcPr>
          <w:p w14:paraId="3A4EBD37" w14:textId="77777777" w:rsidR="00942AC9" w:rsidRPr="00D21E4F" w:rsidRDefault="00942AC9" w:rsidP="000B5263">
            <w:pPr>
              <w:jc w:val="center"/>
              <w:rPr>
                <w:rFonts w:ascii="Times" w:hAnsi="Times" w:cs="Calibri"/>
                <w:color w:val="000000"/>
              </w:rPr>
            </w:pPr>
            <w:r w:rsidRPr="00D21E4F">
              <w:rPr>
                <w:rFonts w:ascii="Times" w:hAnsi="Times" w:cs="Calibri"/>
                <w:color w:val="000000"/>
              </w:rPr>
              <w:t>2.59 (0.59 – 11.21)</w:t>
            </w:r>
          </w:p>
        </w:tc>
        <w:tc>
          <w:tcPr>
            <w:tcW w:w="1019" w:type="dxa"/>
            <w:tcBorders>
              <w:top w:val="nil"/>
              <w:left w:val="nil"/>
              <w:bottom w:val="nil"/>
              <w:right w:val="nil"/>
            </w:tcBorders>
          </w:tcPr>
          <w:p w14:paraId="79BDAD43" w14:textId="77777777" w:rsidR="00942AC9" w:rsidRPr="00D21E4F" w:rsidRDefault="00942AC9" w:rsidP="000B5263">
            <w:pPr>
              <w:jc w:val="center"/>
              <w:rPr>
                <w:rFonts w:ascii="Times" w:hAnsi="Times" w:cs="Calibri"/>
                <w:color w:val="000000"/>
              </w:rPr>
            </w:pPr>
            <w:r w:rsidRPr="00D21E4F">
              <w:rPr>
                <w:rFonts w:ascii="Times" w:hAnsi="Times" w:cs="Calibri"/>
                <w:color w:val="000000"/>
              </w:rPr>
              <w:t>0.20</w:t>
            </w:r>
          </w:p>
        </w:tc>
      </w:tr>
      <w:tr w:rsidR="00942AC9" w:rsidRPr="00D21E4F" w14:paraId="7CDEB20F" w14:textId="77777777" w:rsidTr="000B5263">
        <w:trPr>
          <w:trHeight w:val="320"/>
        </w:trPr>
        <w:tc>
          <w:tcPr>
            <w:tcW w:w="2430" w:type="dxa"/>
            <w:gridSpan w:val="2"/>
            <w:tcBorders>
              <w:top w:val="nil"/>
              <w:left w:val="nil"/>
              <w:bottom w:val="nil"/>
              <w:right w:val="nil"/>
            </w:tcBorders>
            <w:shd w:val="clear" w:color="auto" w:fill="auto"/>
            <w:noWrap/>
          </w:tcPr>
          <w:p w14:paraId="0C10065F" w14:textId="77777777" w:rsidR="00942AC9" w:rsidRPr="00D21E4F" w:rsidRDefault="00942AC9" w:rsidP="000B5263">
            <w:pPr>
              <w:rPr>
                <w:rFonts w:ascii="Times" w:hAnsi="Times" w:cs="Calibri"/>
                <w:color w:val="000000"/>
              </w:rPr>
            </w:pPr>
            <w:r w:rsidRPr="00D21E4F">
              <w:rPr>
                <w:rFonts w:ascii="Times" w:hAnsi="Times" w:cs="Calibri"/>
                <w:color w:val="000000"/>
              </w:rPr>
              <w:t>Viral load</w:t>
            </w:r>
          </w:p>
        </w:tc>
        <w:tc>
          <w:tcPr>
            <w:tcW w:w="2493" w:type="dxa"/>
            <w:tcBorders>
              <w:top w:val="nil"/>
              <w:left w:val="nil"/>
              <w:bottom w:val="nil"/>
              <w:right w:val="nil"/>
            </w:tcBorders>
            <w:shd w:val="clear" w:color="auto" w:fill="auto"/>
            <w:noWrap/>
          </w:tcPr>
          <w:p w14:paraId="5DD12AB9" w14:textId="77777777" w:rsidR="00942AC9" w:rsidRPr="00D21E4F" w:rsidRDefault="00942AC9" w:rsidP="000B5263">
            <w:pPr>
              <w:jc w:val="center"/>
              <w:rPr>
                <w:rFonts w:ascii="Times" w:hAnsi="Times" w:cs="Calibri"/>
                <w:color w:val="000000"/>
              </w:rPr>
            </w:pPr>
            <w:r w:rsidRPr="00D21E4F">
              <w:rPr>
                <w:rFonts w:ascii="Times" w:hAnsi="Times" w:cs="Calibri"/>
                <w:color w:val="000000"/>
              </w:rPr>
              <w:t>1.00 (0.73 – 1.02)</w:t>
            </w:r>
          </w:p>
        </w:tc>
        <w:tc>
          <w:tcPr>
            <w:tcW w:w="943" w:type="dxa"/>
            <w:tcBorders>
              <w:top w:val="nil"/>
              <w:left w:val="nil"/>
              <w:bottom w:val="nil"/>
              <w:right w:val="nil"/>
            </w:tcBorders>
          </w:tcPr>
          <w:p w14:paraId="3C60EE99" w14:textId="77777777" w:rsidR="00942AC9" w:rsidRPr="00D21E4F" w:rsidRDefault="00942AC9" w:rsidP="000B5263">
            <w:pPr>
              <w:jc w:val="center"/>
              <w:rPr>
                <w:rFonts w:ascii="Times" w:hAnsi="Times" w:cs="Calibri"/>
                <w:color w:val="000000"/>
              </w:rPr>
            </w:pPr>
            <w:r w:rsidRPr="00D21E4F">
              <w:rPr>
                <w:rFonts w:ascii="Times" w:hAnsi="Times" w:cs="Calibri"/>
                <w:color w:val="000000"/>
              </w:rPr>
              <w:t>0.28</w:t>
            </w:r>
          </w:p>
        </w:tc>
        <w:tc>
          <w:tcPr>
            <w:tcW w:w="254" w:type="dxa"/>
            <w:tcBorders>
              <w:top w:val="nil"/>
              <w:left w:val="nil"/>
              <w:bottom w:val="nil"/>
              <w:right w:val="nil"/>
            </w:tcBorders>
          </w:tcPr>
          <w:p w14:paraId="6DAE32EE" w14:textId="77777777" w:rsidR="00942AC9" w:rsidRPr="00D21E4F" w:rsidRDefault="00942AC9" w:rsidP="000B5263">
            <w:pPr>
              <w:jc w:val="center"/>
              <w:rPr>
                <w:rFonts w:ascii="Times" w:hAnsi="Times" w:cs="Calibri"/>
                <w:color w:val="000000"/>
              </w:rPr>
            </w:pPr>
          </w:p>
        </w:tc>
        <w:tc>
          <w:tcPr>
            <w:tcW w:w="2491" w:type="dxa"/>
            <w:tcBorders>
              <w:top w:val="nil"/>
              <w:left w:val="nil"/>
              <w:bottom w:val="nil"/>
              <w:right w:val="nil"/>
            </w:tcBorders>
          </w:tcPr>
          <w:p w14:paraId="4EE4BC03" w14:textId="77777777" w:rsidR="00942AC9" w:rsidRPr="00D21E4F" w:rsidRDefault="00942AC9" w:rsidP="000B5263">
            <w:pPr>
              <w:jc w:val="center"/>
              <w:rPr>
                <w:rFonts w:ascii="Times" w:hAnsi="Times" w:cs="Calibri"/>
                <w:b/>
                <w:color w:val="000000"/>
              </w:rPr>
            </w:pPr>
            <w:r w:rsidRPr="00D21E4F">
              <w:rPr>
                <w:rFonts w:ascii="Times" w:hAnsi="Times" w:cs="Calibri"/>
                <w:color w:val="000000"/>
              </w:rPr>
              <w:t>0.98 (0.64 – 1.25)</w:t>
            </w:r>
          </w:p>
        </w:tc>
        <w:tc>
          <w:tcPr>
            <w:tcW w:w="1019" w:type="dxa"/>
            <w:tcBorders>
              <w:top w:val="nil"/>
              <w:left w:val="nil"/>
              <w:bottom w:val="nil"/>
              <w:right w:val="nil"/>
            </w:tcBorders>
          </w:tcPr>
          <w:p w14:paraId="380D9A21" w14:textId="77777777" w:rsidR="00942AC9" w:rsidRPr="00D21E4F" w:rsidRDefault="00942AC9" w:rsidP="000B5263">
            <w:pPr>
              <w:jc w:val="center"/>
              <w:rPr>
                <w:rFonts w:ascii="Times" w:hAnsi="Times" w:cs="Calibri"/>
                <w:color w:val="000000"/>
              </w:rPr>
            </w:pPr>
            <w:r w:rsidRPr="00D21E4F">
              <w:rPr>
                <w:rFonts w:ascii="Times" w:hAnsi="Times" w:cs="Calibri"/>
                <w:color w:val="000000"/>
              </w:rPr>
              <w:t>0.28</w:t>
            </w:r>
          </w:p>
        </w:tc>
      </w:tr>
      <w:tr w:rsidR="00942AC9" w:rsidRPr="00D21E4F" w14:paraId="729361C6" w14:textId="77777777" w:rsidTr="000B5263">
        <w:trPr>
          <w:trHeight w:val="320"/>
        </w:trPr>
        <w:tc>
          <w:tcPr>
            <w:tcW w:w="2430" w:type="dxa"/>
            <w:gridSpan w:val="2"/>
            <w:tcBorders>
              <w:top w:val="nil"/>
              <w:left w:val="nil"/>
              <w:bottom w:val="single" w:sz="4" w:space="0" w:color="auto"/>
              <w:right w:val="nil"/>
            </w:tcBorders>
            <w:shd w:val="clear" w:color="auto" w:fill="auto"/>
            <w:noWrap/>
          </w:tcPr>
          <w:p w14:paraId="0661F3FF" w14:textId="77777777" w:rsidR="00942AC9" w:rsidRPr="00D21E4F" w:rsidRDefault="00942AC9" w:rsidP="000B5263">
            <w:pPr>
              <w:rPr>
                <w:rFonts w:ascii="Times" w:hAnsi="Times" w:cs="Calibri"/>
                <w:color w:val="000000"/>
              </w:rPr>
            </w:pPr>
            <w:r w:rsidRPr="00D21E4F">
              <w:rPr>
                <w:rFonts w:ascii="Times" w:hAnsi="Times" w:cs="Calibri"/>
                <w:color w:val="000000"/>
              </w:rPr>
              <w:t xml:space="preserve">Duration of HAART </w:t>
            </w:r>
          </w:p>
        </w:tc>
        <w:tc>
          <w:tcPr>
            <w:tcW w:w="2493" w:type="dxa"/>
            <w:tcBorders>
              <w:top w:val="nil"/>
              <w:left w:val="nil"/>
              <w:bottom w:val="single" w:sz="4" w:space="0" w:color="auto"/>
              <w:right w:val="nil"/>
            </w:tcBorders>
            <w:shd w:val="clear" w:color="auto" w:fill="auto"/>
            <w:noWrap/>
          </w:tcPr>
          <w:p w14:paraId="76DA2B91" w14:textId="77777777" w:rsidR="00942AC9" w:rsidRPr="00D21E4F" w:rsidRDefault="00942AC9" w:rsidP="000B5263">
            <w:pPr>
              <w:jc w:val="center"/>
              <w:rPr>
                <w:rFonts w:ascii="Times" w:hAnsi="Times" w:cs="Calibri"/>
              </w:rPr>
            </w:pPr>
            <w:r w:rsidRPr="00D21E4F">
              <w:rPr>
                <w:rFonts w:ascii="Times" w:hAnsi="Times" w:cs="Calibri"/>
              </w:rPr>
              <w:t xml:space="preserve">0.96 </w:t>
            </w:r>
            <w:r w:rsidRPr="00D21E4F">
              <w:rPr>
                <w:rFonts w:ascii="Times" w:hAnsi="Times" w:cs="Calibri"/>
                <w:color w:val="000000"/>
              </w:rPr>
              <w:t>(0.79 – 1.17)</w:t>
            </w:r>
          </w:p>
        </w:tc>
        <w:tc>
          <w:tcPr>
            <w:tcW w:w="943" w:type="dxa"/>
            <w:tcBorders>
              <w:top w:val="nil"/>
              <w:left w:val="nil"/>
              <w:bottom w:val="single" w:sz="4" w:space="0" w:color="auto"/>
              <w:right w:val="nil"/>
            </w:tcBorders>
          </w:tcPr>
          <w:p w14:paraId="2AC640C7" w14:textId="77777777" w:rsidR="00942AC9" w:rsidRPr="00D21E4F" w:rsidRDefault="00942AC9" w:rsidP="000B5263">
            <w:pPr>
              <w:jc w:val="center"/>
              <w:rPr>
                <w:rFonts w:ascii="Times" w:hAnsi="Times" w:cs="Calibri"/>
              </w:rPr>
            </w:pPr>
            <w:r w:rsidRPr="00D21E4F">
              <w:rPr>
                <w:rFonts w:ascii="Times" w:hAnsi="Times" w:cs="Calibri"/>
              </w:rPr>
              <w:t>0.66</w:t>
            </w:r>
          </w:p>
        </w:tc>
        <w:tc>
          <w:tcPr>
            <w:tcW w:w="254" w:type="dxa"/>
            <w:tcBorders>
              <w:top w:val="nil"/>
              <w:left w:val="nil"/>
              <w:bottom w:val="single" w:sz="4" w:space="0" w:color="auto"/>
              <w:right w:val="nil"/>
            </w:tcBorders>
          </w:tcPr>
          <w:p w14:paraId="12AFE9BD" w14:textId="77777777" w:rsidR="00942AC9" w:rsidRPr="00D21E4F" w:rsidRDefault="00942AC9" w:rsidP="000B5263">
            <w:pPr>
              <w:jc w:val="center"/>
              <w:rPr>
                <w:rFonts w:ascii="Times" w:hAnsi="Times" w:cs="Calibri"/>
              </w:rPr>
            </w:pPr>
          </w:p>
        </w:tc>
        <w:tc>
          <w:tcPr>
            <w:tcW w:w="2491" w:type="dxa"/>
            <w:tcBorders>
              <w:top w:val="nil"/>
              <w:left w:val="nil"/>
              <w:bottom w:val="single" w:sz="4" w:space="0" w:color="auto"/>
              <w:right w:val="nil"/>
            </w:tcBorders>
          </w:tcPr>
          <w:p w14:paraId="01A6AA2A" w14:textId="77777777" w:rsidR="00942AC9" w:rsidRPr="00D21E4F" w:rsidRDefault="00942AC9" w:rsidP="000B5263">
            <w:pPr>
              <w:jc w:val="center"/>
              <w:rPr>
                <w:rFonts w:ascii="Times" w:hAnsi="Times" w:cs="Calibri"/>
                <w:b/>
                <w:color w:val="000000"/>
              </w:rPr>
            </w:pPr>
            <w:r w:rsidRPr="00D21E4F">
              <w:rPr>
                <w:rFonts w:ascii="Times" w:hAnsi="Times" w:cs="Calibri"/>
                <w:color w:val="000000"/>
              </w:rPr>
              <w:t>1.05 (0.83– 1.32)</w:t>
            </w:r>
          </w:p>
        </w:tc>
        <w:tc>
          <w:tcPr>
            <w:tcW w:w="1019" w:type="dxa"/>
            <w:tcBorders>
              <w:top w:val="nil"/>
              <w:left w:val="nil"/>
              <w:bottom w:val="single" w:sz="4" w:space="0" w:color="auto"/>
              <w:right w:val="nil"/>
            </w:tcBorders>
          </w:tcPr>
          <w:p w14:paraId="71DAD111" w14:textId="77777777" w:rsidR="00942AC9" w:rsidRPr="00D21E4F" w:rsidRDefault="00942AC9" w:rsidP="000B5263">
            <w:pPr>
              <w:jc w:val="center"/>
              <w:rPr>
                <w:rFonts w:ascii="Times" w:hAnsi="Times" w:cs="Calibri"/>
              </w:rPr>
            </w:pPr>
            <w:r w:rsidRPr="00D21E4F">
              <w:rPr>
                <w:rFonts w:ascii="Times" w:hAnsi="Times" w:cs="Calibri"/>
              </w:rPr>
              <w:t>0.70</w:t>
            </w:r>
          </w:p>
        </w:tc>
      </w:tr>
    </w:tbl>
    <w:p w14:paraId="1B1AE430" w14:textId="77777777" w:rsidR="00942AC9" w:rsidRPr="00D21E4F" w:rsidRDefault="00942AC9" w:rsidP="00942AC9">
      <w:pPr>
        <w:rPr>
          <w:rFonts w:ascii="Times" w:hAnsi="Times" w:cs="Calibri"/>
        </w:rPr>
      </w:pPr>
      <w:r w:rsidRPr="00D21E4F">
        <w:rPr>
          <w:rFonts w:ascii="Times" w:hAnsi="Times" w:cs="Calibri"/>
        </w:rPr>
        <w:t xml:space="preserve">Significant </w:t>
      </w:r>
      <w:r w:rsidRPr="00D21E4F">
        <w:rPr>
          <w:rFonts w:ascii="Times" w:hAnsi="Times" w:cs="Calibri"/>
          <w:i/>
        </w:rPr>
        <w:t xml:space="preserve">p </w:t>
      </w:r>
      <w:r w:rsidRPr="00D21E4F">
        <w:rPr>
          <w:rFonts w:ascii="Times" w:hAnsi="Times" w:cs="Calibri"/>
        </w:rPr>
        <w:t xml:space="preserve">values in bold. </w:t>
      </w:r>
    </w:p>
    <w:p w14:paraId="71B0D7A2" w14:textId="77777777" w:rsidR="00942AC9" w:rsidRPr="00D21E4F" w:rsidRDefault="00942AC9" w:rsidP="00942AC9">
      <w:pPr>
        <w:rPr>
          <w:rFonts w:ascii="Times" w:hAnsi="Times" w:cs="Calibri"/>
        </w:rPr>
      </w:pPr>
      <w:proofErr w:type="spellStart"/>
      <w:r w:rsidRPr="00D21E4F">
        <w:rPr>
          <w:rFonts w:ascii="Times" w:hAnsi="Times" w:cs="Calibri"/>
          <w:vertAlign w:val="superscript"/>
        </w:rPr>
        <w:t>A</w:t>
      </w:r>
      <w:r w:rsidRPr="00D21E4F">
        <w:rPr>
          <w:rFonts w:ascii="Times" w:hAnsi="Times" w:cs="Calibri"/>
        </w:rPr>
        <w:t>Adjusted</w:t>
      </w:r>
      <w:proofErr w:type="spellEnd"/>
      <w:r w:rsidRPr="00D21E4F">
        <w:rPr>
          <w:rFonts w:ascii="Times" w:hAnsi="Times" w:cs="Calibri"/>
        </w:rPr>
        <w:t xml:space="preserve"> for other variables in table.</w:t>
      </w:r>
    </w:p>
    <w:p w14:paraId="0612949E" w14:textId="6B89A6D0" w:rsidR="002D6933" w:rsidRPr="00D21E4F" w:rsidRDefault="00942AC9" w:rsidP="00B911F9">
      <w:pPr>
        <w:rPr>
          <w:rFonts w:ascii="Times" w:hAnsi="Times" w:cs="Calibri"/>
        </w:rPr>
      </w:pPr>
      <w:r w:rsidRPr="00D21E4F">
        <w:rPr>
          <w:rFonts w:ascii="Times" w:hAnsi="Times" w:cs="Calibri"/>
        </w:rPr>
        <w:t xml:space="preserve">HAART indicates highly active antiretroviral therapy; </w:t>
      </w:r>
      <w:r w:rsidR="000D3715" w:rsidRPr="00D21E4F">
        <w:rPr>
          <w:rFonts w:ascii="Times" w:hAnsi="Times" w:cs="Calibri"/>
        </w:rPr>
        <w:t>HI</w:t>
      </w:r>
      <w:r w:rsidRPr="00D21E4F">
        <w:rPr>
          <w:rFonts w:ascii="Times" w:hAnsi="Times" w:cs="Calibri"/>
        </w:rPr>
        <w:t xml:space="preserve"> indicates hearing </w:t>
      </w:r>
      <w:r w:rsidR="000D3715" w:rsidRPr="00D21E4F">
        <w:rPr>
          <w:rFonts w:ascii="Times" w:hAnsi="Times" w:cs="Calibri"/>
        </w:rPr>
        <w:t>impairment</w:t>
      </w:r>
      <w:r w:rsidRPr="00D21E4F">
        <w:rPr>
          <w:rFonts w:ascii="Times" w:hAnsi="Times" w:cs="Calibri"/>
        </w:rPr>
        <w:t>.</w:t>
      </w:r>
    </w:p>
    <w:p w14:paraId="1AD161DE" w14:textId="77777777" w:rsidR="002D6933" w:rsidRPr="00D21E4F" w:rsidRDefault="002D6933">
      <w:pPr>
        <w:rPr>
          <w:rFonts w:ascii="Times" w:hAnsi="Times" w:cs="Calibri"/>
        </w:rPr>
      </w:pPr>
      <w:r w:rsidRPr="00D21E4F">
        <w:rPr>
          <w:rFonts w:ascii="Times" w:hAnsi="Times" w:cs="Calibri"/>
        </w:rPr>
        <w:br w:type="page"/>
      </w:r>
    </w:p>
    <w:p w14:paraId="21B65939" w14:textId="25762FCD" w:rsidR="00942AC9" w:rsidRPr="00D21E4F" w:rsidRDefault="002D6933" w:rsidP="00B911F9">
      <w:pPr>
        <w:rPr>
          <w:rFonts w:ascii="Times" w:hAnsi="Times"/>
        </w:rPr>
      </w:pPr>
      <w:r w:rsidRPr="00D21E4F">
        <w:rPr>
          <w:rFonts w:ascii="Times" w:hAnsi="Times" w:cs="Calibri"/>
          <w:u w:val="single"/>
        </w:rPr>
        <w:lastRenderedPageBreak/>
        <w:t>Appendix</w:t>
      </w:r>
      <w:r w:rsidRPr="00D21E4F">
        <w:rPr>
          <w:rFonts w:ascii="Times" w:hAnsi="Times" w:cs="Calibri"/>
        </w:rPr>
        <w:t xml:space="preserve">. </w:t>
      </w:r>
      <w:r w:rsidRPr="00D21E4F">
        <w:rPr>
          <w:rFonts w:ascii="Times" w:hAnsi="Times"/>
        </w:rPr>
        <w:t>Hearing Screening</w:t>
      </w:r>
      <w:r w:rsidR="001A7AA0" w:rsidRPr="00D21E4F">
        <w:rPr>
          <w:rFonts w:ascii="Times" w:hAnsi="Times"/>
        </w:rPr>
        <w:t xml:space="preserve"> </w:t>
      </w:r>
      <w:r w:rsidR="00040FF8" w:rsidRPr="00D21E4F">
        <w:rPr>
          <w:rFonts w:ascii="Times" w:hAnsi="Times"/>
        </w:rPr>
        <w:t>Questionnaire.</w:t>
      </w:r>
    </w:p>
    <w:p w14:paraId="305F975F" w14:textId="7661BA1B" w:rsidR="003E2CBB" w:rsidRPr="00D21E4F" w:rsidRDefault="003D0C25" w:rsidP="003E2CBB">
      <w:pPr>
        <w:pStyle w:val="ListParagraph"/>
        <w:numPr>
          <w:ilvl w:val="0"/>
          <w:numId w:val="10"/>
        </w:numPr>
        <w:rPr>
          <w:rFonts w:ascii="Times" w:hAnsi="Times"/>
        </w:rPr>
      </w:pPr>
      <w:r w:rsidRPr="00D21E4F">
        <w:rPr>
          <w:rFonts w:ascii="Times" w:hAnsi="Times"/>
        </w:rPr>
        <w:t>Do</w:t>
      </w:r>
      <w:r w:rsidR="002B7503" w:rsidRPr="00D21E4F">
        <w:rPr>
          <w:rFonts w:ascii="Times" w:hAnsi="Times"/>
        </w:rPr>
        <w:t xml:space="preserve"> you feel</w:t>
      </w:r>
      <w:r w:rsidR="0035403D" w:rsidRPr="00D21E4F">
        <w:rPr>
          <w:rFonts w:ascii="Times" w:hAnsi="Times"/>
        </w:rPr>
        <w:t xml:space="preserve"> that your child</w:t>
      </w:r>
      <w:r w:rsidR="000F69A0" w:rsidRPr="00D21E4F">
        <w:rPr>
          <w:rFonts w:ascii="Times" w:hAnsi="Times"/>
        </w:rPr>
        <w:t>’s hearing is impaired?</w:t>
      </w:r>
    </w:p>
    <w:p w14:paraId="1E2D8D61" w14:textId="15151D71" w:rsidR="007623F7" w:rsidRPr="00D21E4F" w:rsidRDefault="007623F7" w:rsidP="003E2CBB">
      <w:pPr>
        <w:pStyle w:val="ListParagraph"/>
        <w:numPr>
          <w:ilvl w:val="0"/>
          <w:numId w:val="10"/>
        </w:numPr>
        <w:rPr>
          <w:rFonts w:ascii="Times" w:hAnsi="Times"/>
        </w:rPr>
      </w:pPr>
      <w:r w:rsidRPr="00D21E4F">
        <w:rPr>
          <w:rFonts w:ascii="Times" w:hAnsi="Times"/>
        </w:rPr>
        <w:t>Has your child had many ear infections?</w:t>
      </w:r>
    </w:p>
    <w:p w14:paraId="66172980" w14:textId="72C889C9" w:rsidR="00B9342B" w:rsidRPr="00D21E4F" w:rsidRDefault="00B9342B" w:rsidP="00B9342B">
      <w:pPr>
        <w:pStyle w:val="ListParagraph"/>
        <w:numPr>
          <w:ilvl w:val="1"/>
          <w:numId w:val="10"/>
        </w:numPr>
        <w:rPr>
          <w:rFonts w:ascii="Times" w:hAnsi="Times"/>
        </w:rPr>
      </w:pPr>
      <w:r w:rsidRPr="00D21E4F">
        <w:rPr>
          <w:rFonts w:ascii="Times" w:hAnsi="Times"/>
        </w:rPr>
        <w:t>Yes</w:t>
      </w:r>
    </w:p>
    <w:p w14:paraId="67D434BD" w14:textId="77777777" w:rsidR="00AF58DD" w:rsidRPr="00D21E4F" w:rsidRDefault="00A11269" w:rsidP="00A11269">
      <w:pPr>
        <w:pStyle w:val="ListParagraph"/>
        <w:numPr>
          <w:ilvl w:val="2"/>
          <w:numId w:val="10"/>
        </w:numPr>
        <w:rPr>
          <w:rFonts w:ascii="Times" w:hAnsi="Times"/>
        </w:rPr>
      </w:pPr>
      <w:r w:rsidRPr="00D21E4F">
        <w:rPr>
          <w:rFonts w:ascii="Times" w:hAnsi="Times"/>
        </w:rPr>
        <w:t>If so, how many</w:t>
      </w:r>
      <w:r w:rsidR="00AF58DD" w:rsidRPr="00D21E4F">
        <w:rPr>
          <w:rFonts w:ascii="Times" w:hAnsi="Times"/>
        </w:rPr>
        <w:t xml:space="preserve"> in the past year?</w:t>
      </w:r>
    </w:p>
    <w:p w14:paraId="4E8213DF" w14:textId="77777777" w:rsidR="00AF58DD" w:rsidRPr="00D21E4F" w:rsidRDefault="00AF58DD" w:rsidP="00AF58DD">
      <w:pPr>
        <w:pStyle w:val="ListParagraph"/>
        <w:numPr>
          <w:ilvl w:val="1"/>
          <w:numId w:val="10"/>
        </w:numPr>
        <w:rPr>
          <w:rFonts w:ascii="Times" w:hAnsi="Times"/>
        </w:rPr>
      </w:pPr>
      <w:r w:rsidRPr="00D21E4F">
        <w:rPr>
          <w:rFonts w:ascii="Times" w:hAnsi="Times"/>
        </w:rPr>
        <w:t>No</w:t>
      </w:r>
    </w:p>
    <w:p w14:paraId="336B947C" w14:textId="7C190FB8" w:rsidR="00AF58DD" w:rsidRPr="00D21E4F" w:rsidRDefault="00BC6DBC" w:rsidP="00AF58DD">
      <w:pPr>
        <w:pStyle w:val="ListParagraph"/>
        <w:numPr>
          <w:ilvl w:val="0"/>
          <w:numId w:val="10"/>
        </w:numPr>
        <w:rPr>
          <w:rFonts w:ascii="Times" w:hAnsi="Times"/>
        </w:rPr>
      </w:pPr>
      <w:r w:rsidRPr="00D21E4F">
        <w:rPr>
          <w:rFonts w:ascii="Times" w:hAnsi="Times"/>
        </w:rPr>
        <w:t>Has</w:t>
      </w:r>
      <w:r w:rsidR="00AF58DD" w:rsidRPr="00D21E4F">
        <w:rPr>
          <w:rFonts w:ascii="Times" w:hAnsi="Times"/>
        </w:rPr>
        <w:t xml:space="preserve"> your </w:t>
      </w:r>
      <w:r w:rsidR="00B97354" w:rsidRPr="00D21E4F">
        <w:rPr>
          <w:rFonts w:ascii="Times" w:hAnsi="Times"/>
        </w:rPr>
        <w:t xml:space="preserve">child </w:t>
      </w:r>
      <w:r w:rsidRPr="00D21E4F">
        <w:rPr>
          <w:rFonts w:ascii="Times" w:hAnsi="Times"/>
        </w:rPr>
        <w:t>had</w:t>
      </w:r>
      <w:r w:rsidR="00AF58DD" w:rsidRPr="00D21E4F">
        <w:rPr>
          <w:rFonts w:ascii="Times" w:hAnsi="Times"/>
        </w:rPr>
        <w:t xml:space="preserve"> foul-smelling fluid</w:t>
      </w:r>
      <w:r w:rsidR="00B97354" w:rsidRPr="00D21E4F">
        <w:rPr>
          <w:rFonts w:ascii="Times" w:hAnsi="Times"/>
        </w:rPr>
        <w:t xml:space="preserve"> draining from the ears</w:t>
      </w:r>
      <w:r w:rsidR="00AF58DD" w:rsidRPr="00D21E4F">
        <w:rPr>
          <w:rFonts w:ascii="Times" w:hAnsi="Times"/>
        </w:rPr>
        <w:t>?</w:t>
      </w:r>
    </w:p>
    <w:p w14:paraId="31B32B09" w14:textId="77777777" w:rsidR="00AF58DD" w:rsidRPr="00D21E4F" w:rsidRDefault="00AF58DD" w:rsidP="00AF58DD">
      <w:pPr>
        <w:pStyle w:val="ListParagraph"/>
        <w:numPr>
          <w:ilvl w:val="1"/>
          <w:numId w:val="10"/>
        </w:numPr>
        <w:rPr>
          <w:rFonts w:ascii="Times" w:hAnsi="Times"/>
        </w:rPr>
      </w:pPr>
      <w:r w:rsidRPr="00D21E4F">
        <w:rPr>
          <w:rFonts w:ascii="Times" w:hAnsi="Times"/>
        </w:rPr>
        <w:t>Yes</w:t>
      </w:r>
    </w:p>
    <w:p w14:paraId="392EFBC0" w14:textId="77777777" w:rsidR="00AF58DD" w:rsidRPr="00D21E4F" w:rsidRDefault="00AF58DD" w:rsidP="00AF58DD">
      <w:pPr>
        <w:pStyle w:val="ListParagraph"/>
        <w:numPr>
          <w:ilvl w:val="1"/>
          <w:numId w:val="10"/>
        </w:numPr>
        <w:rPr>
          <w:rFonts w:ascii="Times" w:hAnsi="Times"/>
        </w:rPr>
      </w:pPr>
      <w:r w:rsidRPr="00D21E4F">
        <w:rPr>
          <w:rFonts w:ascii="Times" w:hAnsi="Times"/>
        </w:rPr>
        <w:t>No</w:t>
      </w:r>
    </w:p>
    <w:p w14:paraId="3839791D" w14:textId="68AED7A6" w:rsidR="00AF58DD" w:rsidRPr="00D21E4F" w:rsidRDefault="00BC6DBC" w:rsidP="00AF58DD">
      <w:pPr>
        <w:pStyle w:val="ListParagraph"/>
        <w:numPr>
          <w:ilvl w:val="0"/>
          <w:numId w:val="10"/>
        </w:numPr>
        <w:rPr>
          <w:rFonts w:ascii="Times" w:hAnsi="Times"/>
        </w:rPr>
      </w:pPr>
      <w:r w:rsidRPr="00D21E4F">
        <w:rPr>
          <w:rFonts w:ascii="Times" w:hAnsi="Times"/>
        </w:rPr>
        <w:t>Has</w:t>
      </w:r>
      <w:r w:rsidR="00AF58DD" w:rsidRPr="00D21E4F">
        <w:rPr>
          <w:rFonts w:ascii="Times" w:hAnsi="Times"/>
        </w:rPr>
        <w:t xml:space="preserve"> your child</w:t>
      </w:r>
      <w:r w:rsidR="00AB40F7" w:rsidRPr="00D21E4F">
        <w:rPr>
          <w:rFonts w:ascii="Times" w:hAnsi="Times"/>
        </w:rPr>
        <w:t xml:space="preserve"> said that his/her</w:t>
      </w:r>
      <w:r w:rsidR="00AF58DD" w:rsidRPr="00D21E4F">
        <w:rPr>
          <w:rFonts w:ascii="Times" w:hAnsi="Times"/>
        </w:rPr>
        <w:t xml:space="preserve"> ear</w:t>
      </w:r>
      <w:r w:rsidR="00AB40F7" w:rsidRPr="00D21E4F">
        <w:rPr>
          <w:rFonts w:ascii="Times" w:hAnsi="Times"/>
        </w:rPr>
        <w:t>s</w:t>
      </w:r>
      <w:r w:rsidR="00AF58DD" w:rsidRPr="00D21E4F">
        <w:rPr>
          <w:rFonts w:ascii="Times" w:hAnsi="Times"/>
        </w:rPr>
        <w:t xml:space="preserve"> hurt?</w:t>
      </w:r>
    </w:p>
    <w:p w14:paraId="63DE1490" w14:textId="77777777" w:rsidR="00AF58DD" w:rsidRPr="00D21E4F" w:rsidRDefault="00AF58DD" w:rsidP="00AF58DD">
      <w:pPr>
        <w:pStyle w:val="ListParagraph"/>
        <w:numPr>
          <w:ilvl w:val="1"/>
          <w:numId w:val="10"/>
        </w:numPr>
        <w:rPr>
          <w:rFonts w:ascii="Times" w:hAnsi="Times"/>
        </w:rPr>
      </w:pPr>
      <w:r w:rsidRPr="00D21E4F">
        <w:rPr>
          <w:rFonts w:ascii="Times" w:hAnsi="Times"/>
        </w:rPr>
        <w:t>Yes</w:t>
      </w:r>
    </w:p>
    <w:p w14:paraId="1E5DA254" w14:textId="77777777" w:rsidR="00AF58DD" w:rsidRPr="00D21E4F" w:rsidRDefault="00AF58DD" w:rsidP="00AF58DD">
      <w:pPr>
        <w:pStyle w:val="ListParagraph"/>
        <w:numPr>
          <w:ilvl w:val="1"/>
          <w:numId w:val="10"/>
        </w:numPr>
        <w:rPr>
          <w:rFonts w:ascii="Times" w:hAnsi="Times"/>
        </w:rPr>
      </w:pPr>
      <w:r w:rsidRPr="00D21E4F">
        <w:rPr>
          <w:rFonts w:ascii="Times" w:hAnsi="Times"/>
        </w:rPr>
        <w:t>No</w:t>
      </w:r>
    </w:p>
    <w:p w14:paraId="7AC815C2" w14:textId="1904A8F2" w:rsidR="00234CC2" w:rsidRPr="00D21E4F" w:rsidRDefault="00234CC2" w:rsidP="00AF58DD">
      <w:pPr>
        <w:pStyle w:val="ListParagraph"/>
        <w:numPr>
          <w:ilvl w:val="0"/>
          <w:numId w:val="10"/>
        </w:numPr>
        <w:rPr>
          <w:rFonts w:ascii="Times" w:hAnsi="Times"/>
        </w:rPr>
      </w:pPr>
      <w:r w:rsidRPr="00D21E4F">
        <w:rPr>
          <w:rFonts w:ascii="Times" w:hAnsi="Times"/>
        </w:rPr>
        <w:t>Has your child ever had a hearing aid?</w:t>
      </w:r>
    </w:p>
    <w:p w14:paraId="7D420380" w14:textId="77777777" w:rsidR="00234CC2" w:rsidRPr="00D21E4F" w:rsidRDefault="00234CC2" w:rsidP="00234CC2">
      <w:pPr>
        <w:pStyle w:val="ListParagraph"/>
        <w:numPr>
          <w:ilvl w:val="1"/>
          <w:numId w:val="10"/>
        </w:numPr>
        <w:rPr>
          <w:rFonts w:ascii="Times" w:hAnsi="Times"/>
        </w:rPr>
      </w:pPr>
      <w:r w:rsidRPr="00D21E4F">
        <w:rPr>
          <w:rFonts w:ascii="Times" w:hAnsi="Times"/>
        </w:rPr>
        <w:t>Yes</w:t>
      </w:r>
    </w:p>
    <w:p w14:paraId="75340D2F" w14:textId="77777777" w:rsidR="00234CC2" w:rsidRPr="00D21E4F" w:rsidRDefault="00234CC2" w:rsidP="00234CC2">
      <w:pPr>
        <w:pStyle w:val="ListParagraph"/>
        <w:numPr>
          <w:ilvl w:val="1"/>
          <w:numId w:val="10"/>
        </w:numPr>
        <w:rPr>
          <w:rFonts w:ascii="Times" w:hAnsi="Times"/>
        </w:rPr>
      </w:pPr>
      <w:r w:rsidRPr="00D21E4F">
        <w:rPr>
          <w:rFonts w:ascii="Times" w:hAnsi="Times"/>
        </w:rPr>
        <w:t>No</w:t>
      </w:r>
    </w:p>
    <w:p w14:paraId="0128C331" w14:textId="77777777" w:rsidR="00234CC2" w:rsidRPr="00D21E4F" w:rsidRDefault="00234CC2" w:rsidP="00234CC2">
      <w:pPr>
        <w:pStyle w:val="ListParagraph"/>
        <w:numPr>
          <w:ilvl w:val="0"/>
          <w:numId w:val="10"/>
        </w:numPr>
        <w:rPr>
          <w:rFonts w:ascii="Times" w:hAnsi="Times"/>
        </w:rPr>
      </w:pPr>
      <w:r w:rsidRPr="00D21E4F">
        <w:rPr>
          <w:rFonts w:ascii="Times" w:hAnsi="Times"/>
        </w:rPr>
        <w:t>Has your child ever had ear surgery?</w:t>
      </w:r>
    </w:p>
    <w:p w14:paraId="052C0AEB" w14:textId="77777777" w:rsidR="00234CC2" w:rsidRPr="00D21E4F" w:rsidRDefault="00234CC2" w:rsidP="00234CC2">
      <w:pPr>
        <w:pStyle w:val="ListParagraph"/>
        <w:numPr>
          <w:ilvl w:val="1"/>
          <w:numId w:val="10"/>
        </w:numPr>
        <w:rPr>
          <w:rFonts w:ascii="Times" w:hAnsi="Times"/>
        </w:rPr>
      </w:pPr>
      <w:r w:rsidRPr="00D21E4F">
        <w:rPr>
          <w:rFonts w:ascii="Times" w:hAnsi="Times"/>
        </w:rPr>
        <w:t>Yes</w:t>
      </w:r>
    </w:p>
    <w:p w14:paraId="071B7FD8" w14:textId="77777777" w:rsidR="00234CC2" w:rsidRPr="00D21E4F" w:rsidRDefault="00234CC2" w:rsidP="00234CC2">
      <w:pPr>
        <w:pStyle w:val="ListParagraph"/>
        <w:numPr>
          <w:ilvl w:val="1"/>
          <w:numId w:val="10"/>
        </w:numPr>
        <w:rPr>
          <w:rFonts w:ascii="Times" w:hAnsi="Times"/>
        </w:rPr>
      </w:pPr>
      <w:r w:rsidRPr="00D21E4F">
        <w:rPr>
          <w:rFonts w:ascii="Times" w:hAnsi="Times"/>
        </w:rPr>
        <w:t>No</w:t>
      </w:r>
    </w:p>
    <w:p w14:paraId="41836C48" w14:textId="33B4B57E" w:rsidR="00234CC2" w:rsidRPr="00D21E4F" w:rsidRDefault="00234CC2" w:rsidP="00234CC2">
      <w:pPr>
        <w:pStyle w:val="ListParagraph"/>
        <w:numPr>
          <w:ilvl w:val="0"/>
          <w:numId w:val="10"/>
        </w:numPr>
        <w:rPr>
          <w:rFonts w:ascii="Times" w:hAnsi="Times"/>
        </w:rPr>
      </w:pPr>
      <w:r w:rsidRPr="00D21E4F">
        <w:rPr>
          <w:rFonts w:ascii="Times" w:hAnsi="Times"/>
        </w:rPr>
        <w:t xml:space="preserve">Does </w:t>
      </w:r>
      <w:r w:rsidR="00824FC2" w:rsidRPr="00D21E4F">
        <w:rPr>
          <w:rFonts w:ascii="Times" w:hAnsi="Times"/>
        </w:rPr>
        <w:t>anyone in your</w:t>
      </w:r>
      <w:r w:rsidRPr="00D21E4F">
        <w:rPr>
          <w:rFonts w:ascii="Times" w:hAnsi="Times"/>
        </w:rPr>
        <w:t xml:space="preserve"> child’s family have problems with hearing loss?</w:t>
      </w:r>
    </w:p>
    <w:p w14:paraId="2F08916E" w14:textId="77777777" w:rsidR="00234CC2" w:rsidRPr="00D21E4F" w:rsidRDefault="00234CC2" w:rsidP="00234CC2">
      <w:pPr>
        <w:pStyle w:val="ListParagraph"/>
        <w:numPr>
          <w:ilvl w:val="1"/>
          <w:numId w:val="10"/>
        </w:numPr>
        <w:rPr>
          <w:rFonts w:ascii="Times" w:hAnsi="Times"/>
        </w:rPr>
      </w:pPr>
      <w:r w:rsidRPr="00D21E4F">
        <w:rPr>
          <w:rFonts w:ascii="Times" w:hAnsi="Times"/>
        </w:rPr>
        <w:t>Yes</w:t>
      </w:r>
    </w:p>
    <w:p w14:paraId="125AE0C7" w14:textId="0EFEF319" w:rsidR="00A11269" w:rsidRPr="00D21E4F" w:rsidRDefault="00234CC2" w:rsidP="00234CC2">
      <w:pPr>
        <w:pStyle w:val="ListParagraph"/>
        <w:numPr>
          <w:ilvl w:val="1"/>
          <w:numId w:val="10"/>
        </w:numPr>
        <w:rPr>
          <w:rFonts w:ascii="Times" w:hAnsi="Times"/>
        </w:rPr>
      </w:pPr>
      <w:r w:rsidRPr="00D21E4F">
        <w:rPr>
          <w:rFonts w:ascii="Times" w:hAnsi="Times"/>
        </w:rPr>
        <w:t>No</w:t>
      </w:r>
      <w:r w:rsidR="00A11269" w:rsidRPr="00D21E4F">
        <w:rPr>
          <w:rFonts w:ascii="Times" w:hAnsi="Times"/>
        </w:rPr>
        <w:t xml:space="preserve"> </w:t>
      </w:r>
      <w:r w:rsidR="00F06A58" w:rsidRPr="00D21E4F">
        <w:rPr>
          <w:rFonts w:ascii="Times" w:hAnsi="Times"/>
        </w:rPr>
        <w:t xml:space="preserve"> </w:t>
      </w:r>
    </w:p>
    <w:sectPr w:rsidR="00A11269" w:rsidRPr="00D21E4F" w:rsidSect="00BF2CED">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0D491" w14:textId="77777777" w:rsidR="003E4BCA" w:rsidRDefault="003E4BCA" w:rsidP="000B5DC9">
      <w:r>
        <w:separator/>
      </w:r>
    </w:p>
  </w:endnote>
  <w:endnote w:type="continuationSeparator" w:id="0">
    <w:p w14:paraId="2615712F" w14:textId="77777777" w:rsidR="003E4BCA" w:rsidRDefault="003E4BCA" w:rsidP="000B5D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500000000020000"/>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610928"/>
      <w:docPartObj>
        <w:docPartGallery w:val="Page Numbers (Bottom of Page)"/>
        <w:docPartUnique/>
      </w:docPartObj>
    </w:sdtPr>
    <w:sdtEndPr>
      <w:rPr>
        <w:rStyle w:val="PageNumber"/>
      </w:rPr>
    </w:sdtEndPr>
    <w:sdtContent>
      <w:p w14:paraId="39B67258" w14:textId="632C892D" w:rsidR="002925DF" w:rsidRDefault="002925DF" w:rsidP="000B52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3F8AA3" w14:textId="77777777" w:rsidR="002925DF" w:rsidRDefault="002925DF" w:rsidP="00370B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230051"/>
      <w:docPartObj>
        <w:docPartGallery w:val="Page Numbers (Bottom of Page)"/>
        <w:docPartUnique/>
      </w:docPartObj>
    </w:sdtPr>
    <w:sdtEndPr>
      <w:rPr>
        <w:rStyle w:val="PageNumber"/>
      </w:rPr>
    </w:sdtEndPr>
    <w:sdtContent>
      <w:p w14:paraId="561C5DA6" w14:textId="71B7AC6F" w:rsidR="002925DF" w:rsidRDefault="002925DF" w:rsidP="000B52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514DA3" w14:textId="77777777" w:rsidR="002925DF" w:rsidRDefault="002925DF" w:rsidP="00370B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BF851" w14:textId="77777777" w:rsidR="003E4BCA" w:rsidRDefault="003E4BCA" w:rsidP="000B5DC9">
      <w:r>
        <w:separator/>
      </w:r>
    </w:p>
  </w:footnote>
  <w:footnote w:type="continuationSeparator" w:id="0">
    <w:p w14:paraId="0B9BC5A2" w14:textId="77777777" w:rsidR="003E4BCA" w:rsidRDefault="003E4BCA" w:rsidP="000B5D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2404D"/>
    <w:multiLevelType w:val="hybridMultilevel"/>
    <w:tmpl w:val="2E607E58"/>
    <w:lvl w:ilvl="0" w:tplc="9F6C68CE">
      <w:start w:val="4"/>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734AF"/>
    <w:multiLevelType w:val="hybridMultilevel"/>
    <w:tmpl w:val="91026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17203"/>
    <w:multiLevelType w:val="hybridMultilevel"/>
    <w:tmpl w:val="95705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45C79"/>
    <w:multiLevelType w:val="hybridMultilevel"/>
    <w:tmpl w:val="A2E60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C14C9F"/>
    <w:multiLevelType w:val="hybridMultilevel"/>
    <w:tmpl w:val="88361684"/>
    <w:lvl w:ilvl="0" w:tplc="263A066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542EBA"/>
    <w:multiLevelType w:val="hybridMultilevel"/>
    <w:tmpl w:val="BD5ADD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46273F"/>
    <w:multiLevelType w:val="hybridMultilevel"/>
    <w:tmpl w:val="D1DEB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2567CE"/>
    <w:multiLevelType w:val="hybridMultilevel"/>
    <w:tmpl w:val="3AB4726E"/>
    <w:lvl w:ilvl="0" w:tplc="9C48D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534DB0"/>
    <w:multiLevelType w:val="hybridMultilevel"/>
    <w:tmpl w:val="FE36E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4733A4"/>
    <w:multiLevelType w:val="hybridMultilevel"/>
    <w:tmpl w:val="34CE4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6"/>
  </w:num>
  <w:num w:numId="4">
    <w:abstractNumId w:val="1"/>
  </w:num>
  <w:num w:numId="5">
    <w:abstractNumId w:val="5"/>
  </w:num>
  <w:num w:numId="6">
    <w:abstractNumId w:val="7"/>
  </w:num>
  <w:num w:numId="7">
    <w:abstractNumId w:val="8"/>
  </w:num>
  <w:num w:numId="8">
    <w:abstractNumId w:val="0"/>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z0epzsaf0d907e2dw9pzf5dz2f2f0sp5r5w&quot;&gt;AnkitaEndnoteLibrary&lt;record-ids&gt;&lt;item&gt;91&lt;/item&gt;&lt;item&gt;177&lt;/item&gt;&lt;item&gt;178&lt;/item&gt;&lt;/record-ids&gt;&lt;/item&gt;&lt;/Libraries&gt;"/>
  </w:docVars>
  <w:rsids>
    <w:rsidRoot w:val="00060EA8"/>
    <w:rsid w:val="00000CAF"/>
    <w:rsid w:val="00000DA7"/>
    <w:rsid w:val="00000FF6"/>
    <w:rsid w:val="0000432B"/>
    <w:rsid w:val="00004890"/>
    <w:rsid w:val="00004940"/>
    <w:rsid w:val="000069A6"/>
    <w:rsid w:val="00006F95"/>
    <w:rsid w:val="00010E06"/>
    <w:rsid w:val="00011698"/>
    <w:rsid w:val="000118E7"/>
    <w:rsid w:val="000122A4"/>
    <w:rsid w:val="00012517"/>
    <w:rsid w:val="0001364B"/>
    <w:rsid w:val="00013EC0"/>
    <w:rsid w:val="00015404"/>
    <w:rsid w:val="000165CA"/>
    <w:rsid w:val="00017845"/>
    <w:rsid w:val="00017CBD"/>
    <w:rsid w:val="0002002C"/>
    <w:rsid w:val="00020053"/>
    <w:rsid w:val="00020323"/>
    <w:rsid w:val="0002037B"/>
    <w:rsid w:val="00023E43"/>
    <w:rsid w:val="00025A3F"/>
    <w:rsid w:val="00026C0F"/>
    <w:rsid w:val="000277B0"/>
    <w:rsid w:val="0003029F"/>
    <w:rsid w:val="00033EAE"/>
    <w:rsid w:val="000345C5"/>
    <w:rsid w:val="00036997"/>
    <w:rsid w:val="00040FF8"/>
    <w:rsid w:val="0004190A"/>
    <w:rsid w:val="00043020"/>
    <w:rsid w:val="00043035"/>
    <w:rsid w:val="00043DA9"/>
    <w:rsid w:val="000441E8"/>
    <w:rsid w:val="00044310"/>
    <w:rsid w:val="00044980"/>
    <w:rsid w:val="000505E7"/>
    <w:rsid w:val="00050A44"/>
    <w:rsid w:val="00050C06"/>
    <w:rsid w:val="00050C71"/>
    <w:rsid w:val="00052609"/>
    <w:rsid w:val="0005346F"/>
    <w:rsid w:val="0005396E"/>
    <w:rsid w:val="00054825"/>
    <w:rsid w:val="0005588B"/>
    <w:rsid w:val="00057453"/>
    <w:rsid w:val="00057BAD"/>
    <w:rsid w:val="00060EA8"/>
    <w:rsid w:val="00063290"/>
    <w:rsid w:val="00063621"/>
    <w:rsid w:val="000640A0"/>
    <w:rsid w:val="000659A5"/>
    <w:rsid w:val="00065C89"/>
    <w:rsid w:val="00066285"/>
    <w:rsid w:val="000673DD"/>
    <w:rsid w:val="0006794A"/>
    <w:rsid w:val="00070CBA"/>
    <w:rsid w:val="00070DE3"/>
    <w:rsid w:val="0007235B"/>
    <w:rsid w:val="00072576"/>
    <w:rsid w:val="0007305B"/>
    <w:rsid w:val="00074CAD"/>
    <w:rsid w:val="00075028"/>
    <w:rsid w:val="0008070B"/>
    <w:rsid w:val="00080B72"/>
    <w:rsid w:val="00080C7D"/>
    <w:rsid w:val="00081C03"/>
    <w:rsid w:val="00082B65"/>
    <w:rsid w:val="00082C62"/>
    <w:rsid w:val="00082EB9"/>
    <w:rsid w:val="00083FCA"/>
    <w:rsid w:val="0008531B"/>
    <w:rsid w:val="00085E4E"/>
    <w:rsid w:val="00086249"/>
    <w:rsid w:val="00086330"/>
    <w:rsid w:val="00086572"/>
    <w:rsid w:val="000869B9"/>
    <w:rsid w:val="00086CB4"/>
    <w:rsid w:val="00090C4F"/>
    <w:rsid w:val="00091637"/>
    <w:rsid w:val="00092470"/>
    <w:rsid w:val="0009338A"/>
    <w:rsid w:val="00096065"/>
    <w:rsid w:val="00097E70"/>
    <w:rsid w:val="000A0E75"/>
    <w:rsid w:val="000A120D"/>
    <w:rsid w:val="000A2BED"/>
    <w:rsid w:val="000A2CEE"/>
    <w:rsid w:val="000A69CC"/>
    <w:rsid w:val="000A741F"/>
    <w:rsid w:val="000A7810"/>
    <w:rsid w:val="000B0BCC"/>
    <w:rsid w:val="000B0E17"/>
    <w:rsid w:val="000B3282"/>
    <w:rsid w:val="000B3D31"/>
    <w:rsid w:val="000B4B14"/>
    <w:rsid w:val="000B4B9E"/>
    <w:rsid w:val="000B5263"/>
    <w:rsid w:val="000B5DC9"/>
    <w:rsid w:val="000B67DE"/>
    <w:rsid w:val="000B7929"/>
    <w:rsid w:val="000C08FB"/>
    <w:rsid w:val="000C0ABD"/>
    <w:rsid w:val="000C3434"/>
    <w:rsid w:val="000C362B"/>
    <w:rsid w:val="000C4B2D"/>
    <w:rsid w:val="000C6A89"/>
    <w:rsid w:val="000C6B0B"/>
    <w:rsid w:val="000C78D1"/>
    <w:rsid w:val="000C7DD5"/>
    <w:rsid w:val="000D090C"/>
    <w:rsid w:val="000D1348"/>
    <w:rsid w:val="000D1A80"/>
    <w:rsid w:val="000D3715"/>
    <w:rsid w:val="000D50B3"/>
    <w:rsid w:val="000E0604"/>
    <w:rsid w:val="000E0879"/>
    <w:rsid w:val="000E0973"/>
    <w:rsid w:val="000E25E3"/>
    <w:rsid w:val="000E3D48"/>
    <w:rsid w:val="000E3E12"/>
    <w:rsid w:val="000E430E"/>
    <w:rsid w:val="000E575C"/>
    <w:rsid w:val="000E5F07"/>
    <w:rsid w:val="000E6408"/>
    <w:rsid w:val="000E71EF"/>
    <w:rsid w:val="000E7E46"/>
    <w:rsid w:val="000E7E99"/>
    <w:rsid w:val="000F3D9F"/>
    <w:rsid w:val="000F480A"/>
    <w:rsid w:val="000F57E1"/>
    <w:rsid w:val="000F69A0"/>
    <w:rsid w:val="000F6D45"/>
    <w:rsid w:val="000F78DE"/>
    <w:rsid w:val="00100142"/>
    <w:rsid w:val="00100312"/>
    <w:rsid w:val="001030B0"/>
    <w:rsid w:val="0010401D"/>
    <w:rsid w:val="001048FB"/>
    <w:rsid w:val="00104C57"/>
    <w:rsid w:val="0010752A"/>
    <w:rsid w:val="00111372"/>
    <w:rsid w:val="00111ADB"/>
    <w:rsid w:val="00111D33"/>
    <w:rsid w:val="00112A24"/>
    <w:rsid w:val="00113743"/>
    <w:rsid w:val="00114D73"/>
    <w:rsid w:val="00117FE6"/>
    <w:rsid w:val="0012026E"/>
    <w:rsid w:val="00122B68"/>
    <w:rsid w:val="00122E65"/>
    <w:rsid w:val="00126EA5"/>
    <w:rsid w:val="0013004A"/>
    <w:rsid w:val="001302ED"/>
    <w:rsid w:val="00130629"/>
    <w:rsid w:val="00131D47"/>
    <w:rsid w:val="0013249F"/>
    <w:rsid w:val="001336C8"/>
    <w:rsid w:val="00133B39"/>
    <w:rsid w:val="00133E17"/>
    <w:rsid w:val="00136182"/>
    <w:rsid w:val="00136646"/>
    <w:rsid w:val="00136A22"/>
    <w:rsid w:val="00140586"/>
    <w:rsid w:val="00141AA8"/>
    <w:rsid w:val="00142094"/>
    <w:rsid w:val="001424D8"/>
    <w:rsid w:val="00143A5C"/>
    <w:rsid w:val="00144AA7"/>
    <w:rsid w:val="00144D46"/>
    <w:rsid w:val="001450A4"/>
    <w:rsid w:val="0014659E"/>
    <w:rsid w:val="00147457"/>
    <w:rsid w:val="0014762A"/>
    <w:rsid w:val="00147841"/>
    <w:rsid w:val="00147968"/>
    <w:rsid w:val="00147F82"/>
    <w:rsid w:val="001500A5"/>
    <w:rsid w:val="001508DE"/>
    <w:rsid w:val="00153317"/>
    <w:rsid w:val="00153C20"/>
    <w:rsid w:val="001555AD"/>
    <w:rsid w:val="0015593B"/>
    <w:rsid w:val="00155B1F"/>
    <w:rsid w:val="00160505"/>
    <w:rsid w:val="0016145C"/>
    <w:rsid w:val="00161881"/>
    <w:rsid w:val="00161C43"/>
    <w:rsid w:val="00162176"/>
    <w:rsid w:val="00162E0D"/>
    <w:rsid w:val="001639E0"/>
    <w:rsid w:val="00165286"/>
    <w:rsid w:val="00165B0C"/>
    <w:rsid w:val="00165BAA"/>
    <w:rsid w:val="001660D5"/>
    <w:rsid w:val="0017000E"/>
    <w:rsid w:val="00170245"/>
    <w:rsid w:val="00170E06"/>
    <w:rsid w:val="0017115B"/>
    <w:rsid w:val="0017115C"/>
    <w:rsid w:val="001711B0"/>
    <w:rsid w:val="00172603"/>
    <w:rsid w:val="00173863"/>
    <w:rsid w:val="00174825"/>
    <w:rsid w:val="0017726F"/>
    <w:rsid w:val="001805E9"/>
    <w:rsid w:val="001814A5"/>
    <w:rsid w:val="001833E2"/>
    <w:rsid w:val="001838C7"/>
    <w:rsid w:val="00183D14"/>
    <w:rsid w:val="00184590"/>
    <w:rsid w:val="00184B24"/>
    <w:rsid w:val="00184D22"/>
    <w:rsid w:val="00185FE4"/>
    <w:rsid w:val="00186B71"/>
    <w:rsid w:val="00187AAA"/>
    <w:rsid w:val="00191010"/>
    <w:rsid w:val="00191170"/>
    <w:rsid w:val="00191193"/>
    <w:rsid w:val="00191823"/>
    <w:rsid w:val="00191A3B"/>
    <w:rsid w:val="00192913"/>
    <w:rsid w:val="001939FD"/>
    <w:rsid w:val="00194151"/>
    <w:rsid w:val="0019624E"/>
    <w:rsid w:val="00196F75"/>
    <w:rsid w:val="001A19E1"/>
    <w:rsid w:val="001A319F"/>
    <w:rsid w:val="001A5218"/>
    <w:rsid w:val="001A6ED7"/>
    <w:rsid w:val="001A7AA0"/>
    <w:rsid w:val="001B05C2"/>
    <w:rsid w:val="001B1001"/>
    <w:rsid w:val="001B3B9B"/>
    <w:rsid w:val="001B3D6C"/>
    <w:rsid w:val="001B4D9A"/>
    <w:rsid w:val="001B5959"/>
    <w:rsid w:val="001B60B4"/>
    <w:rsid w:val="001B6CAB"/>
    <w:rsid w:val="001B7C47"/>
    <w:rsid w:val="001C2AA5"/>
    <w:rsid w:val="001C39AE"/>
    <w:rsid w:val="001C3A08"/>
    <w:rsid w:val="001C471A"/>
    <w:rsid w:val="001C4B80"/>
    <w:rsid w:val="001C5259"/>
    <w:rsid w:val="001C5699"/>
    <w:rsid w:val="001C574A"/>
    <w:rsid w:val="001C74E5"/>
    <w:rsid w:val="001D1D43"/>
    <w:rsid w:val="001D4275"/>
    <w:rsid w:val="001D700C"/>
    <w:rsid w:val="001D7358"/>
    <w:rsid w:val="001E0C49"/>
    <w:rsid w:val="001E3601"/>
    <w:rsid w:val="001E54B9"/>
    <w:rsid w:val="001E5CB0"/>
    <w:rsid w:val="001E75DC"/>
    <w:rsid w:val="001E761D"/>
    <w:rsid w:val="001E7A66"/>
    <w:rsid w:val="001F102B"/>
    <w:rsid w:val="001F2D26"/>
    <w:rsid w:val="001F2F31"/>
    <w:rsid w:val="001F4F41"/>
    <w:rsid w:val="001F5AC0"/>
    <w:rsid w:val="001F5DF7"/>
    <w:rsid w:val="0020109C"/>
    <w:rsid w:val="002012DC"/>
    <w:rsid w:val="00201FFE"/>
    <w:rsid w:val="00202398"/>
    <w:rsid w:val="00203D5A"/>
    <w:rsid w:val="0020439D"/>
    <w:rsid w:val="002049B3"/>
    <w:rsid w:val="00205A42"/>
    <w:rsid w:val="00205BEE"/>
    <w:rsid w:val="002065B8"/>
    <w:rsid w:val="00206A8F"/>
    <w:rsid w:val="00206B1B"/>
    <w:rsid w:val="002070DA"/>
    <w:rsid w:val="002075D2"/>
    <w:rsid w:val="002106E9"/>
    <w:rsid w:val="00210AE2"/>
    <w:rsid w:val="00213B1A"/>
    <w:rsid w:val="00214B36"/>
    <w:rsid w:val="0021610B"/>
    <w:rsid w:val="00216172"/>
    <w:rsid w:val="002200F2"/>
    <w:rsid w:val="002208AE"/>
    <w:rsid w:val="002211BA"/>
    <w:rsid w:val="00221F44"/>
    <w:rsid w:val="00223462"/>
    <w:rsid w:val="00223604"/>
    <w:rsid w:val="00223A50"/>
    <w:rsid w:val="0022408D"/>
    <w:rsid w:val="002247DD"/>
    <w:rsid w:val="00225265"/>
    <w:rsid w:val="00226347"/>
    <w:rsid w:val="00226529"/>
    <w:rsid w:val="00226572"/>
    <w:rsid w:val="00226C22"/>
    <w:rsid w:val="00230F32"/>
    <w:rsid w:val="00231A6D"/>
    <w:rsid w:val="00232049"/>
    <w:rsid w:val="00232069"/>
    <w:rsid w:val="00232115"/>
    <w:rsid w:val="0023247B"/>
    <w:rsid w:val="00234CC2"/>
    <w:rsid w:val="00235D01"/>
    <w:rsid w:val="002372B4"/>
    <w:rsid w:val="00237A68"/>
    <w:rsid w:val="00237FB3"/>
    <w:rsid w:val="002412A6"/>
    <w:rsid w:val="00241CBD"/>
    <w:rsid w:val="002423E8"/>
    <w:rsid w:val="00242D5E"/>
    <w:rsid w:val="00243BD5"/>
    <w:rsid w:val="002453B5"/>
    <w:rsid w:val="00246289"/>
    <w:rsid w:val="002475E7"/>
    <w:rsid w:val="00247A14"/>
    <w:rsid w:val="002503CB"/>
    <w:rsid w:val="002508F5"/>
    <w:rsid w:val="00250A2A"/>
    <w:rsid w:val="00251859"/>
    <w:rsid w:val="00251A27"/>
    <w:rsid w:val="0025201E"/>
    <w:rsid w:val="00252379"/>
    <w:rsid w:val="00254DFA"/>
    <w:rsid w:val="002561BD"/>
    <w:rsid w:val="002607BB"/>
    <w:rsid w:val="00261219"/>
    <w:rsid w:val="00262AF7"/>
    <w:rsid w:val="0026468C"/>
    <w:rsid w:val="00264F3A"/>
    <w:rsid w:val="0026600A"/>
    <w:rsid w:val="00266D32"/>
    <w:rsid w:val="002672B1"/>
    <w:rsid w:val="0027045E"/>
    <w:rsid w:val="00270C89"/>
    <w:rsid w:val="00271073"/>
    <w:rsid w:val="0027222C"/>
    <w:rsid w:val="002723AC"/>
    <w:rsid w:val="00273D9F"/>
    <w:rsid w:val="0027665E"/>
    <w:rsid w:val="002767A4"/>
    <w:rsid w:val="00277BE4"/>
    <w:rsid w:val="00280118"/>
    <w:rsid w:val="00280271"/>
    <w:rsid w:val="00281E56"/>
    <w:rsid w:val="00281EA0"/>
    <w:rsid w:val="002825DA"/>
    <w:rsid w:val="0028278F"/>
    <w:rsid w:val="0028323D"/>
    <w:rsid w:val="00283369"/>
    <w:rsid w:val="00284A3A"/>
    <w:rsid w:val="00285163"/>
    <w:rsid w:val="00285591"/>
    <w:rsid w:val="00287033"/>
    <w:rsid w:val="00287BE1"/>
    <w:rsid w:val="00290A82"/>
    <w:rsid w:val="00290B64"/>
    <w:rsid w:val="002925DF"/>
    <w:rsid w:val="00293B7E"/>
    <w:rsid w:val="002963AC"/>
    <w:rsid w:val="0029696D"/>
    <w:rsid w:val="002979A1"/>
    <w:rsid w:val="002A088A"/>
    <w:rsid w:val="002A2B32"/>
    <w:rsid w:val="002A517D"/>
    <w:rsid w:val="002A5886"/>
    <w:rsid w:val="002B00F0"/>
    <w:rsid w:val="002B021E"/>
    <w:rsid w:val="002B0224"/>
    <w:rsid w:val="002B24F2"/>
    <w:rsid w:val="002B298C"/>
    <w:rsid w:val="002B2F15"/>
    <w:rsid w:val="002B44A2"/>
    <w:rsid w:val="002B58DE"/>
    <w:rsid w:val="002B7503"/>
    <w:rsid w:val="002C025C"/>
    <w:rsid w:val="002C0376"/>
    <w:rsid w:val="002C04B0"/>
    <w:rsid w:val="002C1028"/>
    <w:rsid w:val="002C1459"/>
    <w:rsid w:val="002C26A2"/>
    <w:rsid w:val="002C4563"/>
    <w:rsid w:val="002C464F"/>
    <w:rsid w:val="002C4FBC"/>
    <w:rsid w:val="002C581F"/>
    <w:rsid w:val="002C5B83"/>
    <w:rsid w:val="002C5EC6"/>
    <w:rsid w:val="002C6D33"/>
    <w:rsid w:val="002D0545"/>
    <w:rsid w:val="002D105E"/>
    <w:rsid w:val="002D1FD7"/>
    <w:rsid w:val="002D2BA3"/>
    <w:rsid w:val="002D3A70"/>
    <w:rsid w:val="002D5DF6"/>
    <w:rsid w:val="002D607D"/>
    <w:rsid w:val="002D6933"/>
    <w:rsid w:val="002E1506"/>
    <w:rsid w:val="002E22F5"/>
    <w:rsid w:val="002E2A01"/>
    <w:rsid w:val="002E3D68"/>
    <w:rsid w:val="002E4863"/>
    <w:rsid w:val="002E58BC"/>
    <w:rsid w:val="002E7A4C"/>
    <w:rsid w:val="002F0A86"/>
    <w:rsid w:val="002F168E"/>
    <w:rsid w:val="002F3556"/>
    <w:rsid w:val="002F387A"/>
    <w:rsid w:val="002F42F9"/>
    <w:rsid w:val="002F47AB"/>
    <w:rsid w:val="002F5B2E"/>
    <w:rsid w:val="003000CC"/>
    <w:rsid w:val="00301C46"/>
    <w:rsid w:val="0030226E"/>
    <w:rsid w:val="0030265E"/>
    <w:rsid w:val="00303D7B"/>
    <w:rsid w:val="00303F7F"/>
    <w:rsid w:val="00304D03"/>
    <w:rsid w:val="00306BF6"/>
    <w:rsid w:val="00310115"/>
    <w:rsid w:val="00310128"/>
    <w:rsid w:val="00310530"/>
    <w:rsid w:val="00311073"/>
    <w:rsid w:val="00311DB3"/>
    <w:rsid w:val="00312C02"/>
    <w:rsid w:val="00312E31"/>
    <w:rsid w:val="00313809"/>
    <w:rsid w:val="00313F55"/>
    <w:rsid w:val="003146BF"/>
    <w:rsid w:val="00314745"/>
    <w:rsid w:val="00316094"/>
    <w:rsid w:val="003165E4"/>
    <w:rsid w:val="003168E0"/>
    <w:rsid w:val="003178B7"/>
    <w:rsid w:val="00317C9A"/>
    <w:rsid w:val="00321B08"/>
    <w:rsid w:val="003227FC"/>
    <w:rsid w:val="00324EA3"/>
    <w:rsid w:val="0032687E"/>
    <w:rsid w:val="00326969"/>
    <w:rsid w:val="003270D8"/>
    <w:rsid w:val="0032733A"/>
    <w:rsid w:val="00327FE7"/>
    <w:rsid w:val="0033051B"/>
    <w:rsid w:val="00330D82"/>
    <w:rsid w:val="003310CA"/>
    <w:rsid w:val="00332D25"/>
    <w:rsid w:val="003330B8"/>
    <w:rsid w:val="00333F09"/>
    <w:rsid w:val="0033485A"/>
    <w:rsid w:val="00335AC0"/>
    <w:rsid w:val="00335F68"/>
    <w:rsid w:val="003403F6"/>
    <w:rsid w:val="0034069A"/>
    <w:rsid w:val="00340862"/>
    <w:rsid w:val="00341E95"/>
    <w:rsid w:val="00341FB7"/>
    <w:rsid w:val="00342358"/>
    <w:rsid w:val="003439D4"/>
    <w:rsid w:val="00343EA0"/>
    <w:rsid w:val="00346A0D"/>
    <w:rsid w:val="00346BD1"/>
    <w:rsid w:val="0034746C"/>
    <w:rsid w:val="0034783D"/>
    <w:rsid w:val="00350053"/>
    <w:rsid w:val="00350B70"/>
    <w:rsid w:val="00350D4E"/>
    <w:rsid w:val="00350E86"/>
    <w:rsid w:val="00352933"/>
    <w:rsid w:val="0035403D"/>
    <w:rsid w:val="00354389"/>
    <w:rsid w:val="0035578B"/>
    <w:rsid w:val="00356CE3"/>
    <w:rsid w:val="0036039F"/>
    <w:rsid w:val="00361470"/>
    <w:rsid w:val="0036194B"/>
    <w:rsid w:val="003619EC"/>
    <w:rsid w:val="0036268D"/>
    <w:rsid w:val="00362976"/>
    <w:rsid w:val="0036298B"/>
    <w:rsid w:val="00362A77"/>
    <w:rsid w:val="00364357"/>
    <w:rsid w:val="00365707"/>
    <w:rsid w:val="00370725"/>
    <w:rsid w:val="00370B32"/>
    <w:rsid w:val="00370FC5"/>
    <w:rsid w:val="003716D5"/>
    <w:rsid w:val="0037200A"/>
    <w:rsid w:val="00372143"/>
    <w:rsid w:val="00373527"/>
    <w:rsid w:val="003749C5"/>
    <w:rsid w:val="00374C11"/>
    <w:rsid w:val="00375F42"/>
    <w:rsid w:val="003770E2"/>
    <w:rsid w:val="0037754D"/>
    <w:rsid w:val="00377E39"/>
    <w:rsid w:val="00377F25"/>
    <w:rsid w:val="00380B4A"/>
    <w:rsid w:val="00380CFD"/>
    <w:rsid w:val="00381602"/>
    <w:rsid w:val="00381A26"/>
    <w:rsid w:val="0038238F"/>
    <w:rsid w:val="00383055"/>
    <w:rsid w:val="00383530"/>
    <w:rsid w:val="00385EFE"/>
    <w:rsid w:val="0038655F"/>
    <w:rsid w:val="003917EE"/>
    <w:rsid w:val="003918CA"/>
    <w:rsid w:val="00392DC9"/>
    <w:rsid w:val="00392FE6"/>
    <w:rsid w:val="00393FE4"/>
    <w:rsid w:val="0039496F"/>
    <w:rsid w:val="00395091"/>
    <w:rsid w:val="00395672"/>
    <w:rsid w:val="00395ADC"/>
    <w:rsid w:val="003971B9"/>
    <w:rsid w:val="003973ED"/>
    <w:rsid w:val="003A0ADE"/>
    <w:rsid w:val="003A180D"/>
    <w:rsid w:val="003A47FE"/>
    <w:rsid w:val="003A509A"/>
    <w:rsid w:val="003A7C08"/>
    <w:rsid w:val="003B002B"/>
    <w:rsid w:val="003B04B3"/>
    <w:rsid w:val="003B0C37"/>
    <w:rsid w:val="003B1372"/>
    <w:rsid w:val="003B24CD"/>
    <w:rsid w:val="003B2DB8"/>
    <w:rsid w:val="003B30EF"/>
    <w:rsid w:val="003B3377"/>
    <w:rsid w:val="003B3660"/>
    <w:rsid w:val="003B4CD6"/>
    <w:rsid w:val="003B7A94"/>
    <w:rsid w:val="003C155E"/>
    <w:rsid w:val="003C3901"/>
    <w:rsid w:val="003C5FF6"/>
    <w:rsid w:val="003C6050"/>
    <w:rsid w:val="003C65FD"/>
    <w:rsid w:val="003C6AC0"/>
    <w:rsid w:val="003D06B7"/>
    <w:rsid w:val="003D0C25"/>
    <w:rsid w:val="003D2224"/>
    <w:rsid w:val="003D57DE"/>
    <w:rsid w:val="003E02D3"/>
    <w:rsid w:val="003E0EFB"/>
    <w:rsid w:val="003E1B9E"/>
    <w:rsid w:val="003E2153"/>
    <w:rsid w:val="003E2CBB"/>
    <w:rsid w:val="003E463F"/>
    <w:rsid w:val="003E4BCA"/>
    <w:rsid w:val="003E4E92"/>
    <w:rsid w:val="003E582F"/>
    <w:rsid w:val="003E5B2D"/>
    <w:rsid w:val="003E63D9"/>
    <w:rsid w:val="003E6F07"/>
    <w:rsid w:val="003E7AD2"/>
    <w:rsid w:val="003E7CEB"/>
    <w:rsid w:val="003E7F18"/>
    <w:rsid w:val="003F0D2F"/>
    <w:rsid w:val="003F1362"/>
    <w:rsid w:val="003F17BD"/>
    <w:rsid w:val="003F280B"/>
    <w:rsid w:val="003F3811"/>
    <w:rsid w:val="003F5D6C"/>
    <w:rsid w:val="003F6B91"/>
    <w:rsid w:val="003F7284"/>
    <w:rsid w:val="004001E4"/>
    <w:rsid w:val="00400825"/>
    <w:rsid w:val="00401167"/>
    <w:rsid w:val="0040276D"/>
    <w:rsid w:val="004028B5"/>
    <w:rsid w:val="00402E9F"/>
    <w:rsid w:val="00403F0F"/>
    <w:rsid w:val="00404296"/>
    <w:rsid w:val="004065C0"/>
    <w:rsid w:val="00407723"/>
    <w:rsid w:val="00407B85"/>
    <w:rsid w:val="004101B9"/>
    <w:rsid w:val="00410329"/>
    <w:rsid w:val="0041099D"/>
    <w:rsid w:val="00411628"/>
    <w:rsid w:val="00412ECF"/>
    <w:rsid w:val="00413FFC"/>
    <w:rsid w:val="00414022"/>
    <w:rsid w:val="0041530E"/>
    <w:rsid w:val="00421544"/>
    <w:rsid w:val="00422438"/>
    <w:rsid w:val="00425C74"/>
    <w:rsid w:val="00427FB5"/>
    <w:rsid w:val="00430F07"/>
    <w:rsid w:val="00432559"/>
    <w:rsid w:val="004328B5"/>
    <w:rsid w:val="00432F51"/>
    <w:rsid w:val="00437AD1"/>
    <w:rsid w:val="00440143"/>
    <w:rsid w:val="004404EA"/>
    <w:rsid w:val="0044093E"/>
    <w:rsid w:val="00440EEA"/>
    <w:rsid w:val="00442EDC"/>
    <w:rsid w:val="0044328E"/>
    <w:rsid w:val="0044337D"/>
    <w:rsid w:val="00443CE8"/>
    <w:rsid w:val="00444AEE"/>
    <w:rsid w:val="00444C97"/>
    <w:rsid w:val="0044579A"/>
    <w:rsid w:val="00445905"/>
    <w:rsid w:val="00445CE1"/>
    <w:rsid w:val="00445ECE"/>
    <w:rsid w:val="00447CEC"/>
    <w:rsid w:val="00447D5C"/>
    <w:rsid w:val="004500EA"/>
    <w:rsid w:val="004505D0"/>
    <w:rsid w:val="00450867"/>
    <w:rsid w:val="00450EFA"/>
    <w:rsid w:val="00452620"/>
    <w:rsid w:val="004527FE"/>
    <w:rsid w:val="00452E28"/>
    <w:rsid w:val="0045396A"/>
    <w:rsid w:val="0045406F"/>
    <w:rsid w:val="0045442F"/>
    <w:rsid w:val="00454C9C"/>
    <w:rsid w:val="00456C6B"/>
    <w:rsid w:val="00457A3C"/>
    <w:rsid w:val="00457A6E"/>
    <w:rsid w:val="004614F4"/>
    <w:rsid w:val="004621F3"/>
    <w:rsid w:val="00462E07"/>
    <w:rsid w:val="00463442"/>
    <w:rsid w:val="004642D4"/>
    <w:rsid w:val="004645A8"/>
    <w:rsid w:val="0046573D"/>
    <w:rsid w:val="00466485"/>
    <w:rsid w:val="00470B07"/>
    <w:rsid w:val="00471487"/>
    <w:rsid w:val="004723BB"/>
    <w:rsid w:val="00474550"/>
    <w:rsid w:val="00474B95"/>
    <w:rsid w:val="00475A4A"/>
    <w:rsid w:val="0048159E"/>
    <w:rsid w:val="004835CB"/>
    <w:rsid w:val="00483C4D"/>
    <w:rsid w:val="0048427F"/>
    <w:rsid w:val="00485DF6"/>
    <w:rsid w:val="00486732"/>
    <w:rsid w:val="00486BFB"/>
    <w:rsid w:val="004878C0"/>
    <w:rsid w:val="00493012"/>
    <w:rsid w:val="004945EB"/>
    <w:rsid w:val="00495DC1"/>
    <w:rsid w:val="00496134"/>
    <w:rsid w:val="00496F9C"/>
    <w:rsid w:val="00496FE2"/>
    <w:rsid w:val="004971DE"/>
    <w:rsid w:val="004A1A44"/>
    <w:rsid w:val="004A2E87"/>
    <w:rsid w:val="004A318D"/>
    <w:rsid w:val="004A5144"/>
    <w:rsid w:val="004A5322"/>
    <w:rsid w:val="004A57E3"/>
    <w:rsid w:val="004A64AA"/>
    <w:rsid w:val="004A77C2"/>
    <w:rsid w:val="004A795D"/>
    <w:rsid w:val="004B0042"/>
    <w:rsid w:val="004B1DAD"/>
    <w:rsid w:val="004B1E2B"/>
    <w:rsid w:val="004B294E"/>
    <w:rsid w:val="004B3082"/>
    <w:rsid w:val="004B374A"/>
    <w:rsid w:val="004B3A74"/>
    <w:rsid w:val="004B41DE"/>
    <w:rsid w:val="004B5666"/>
    <w:rsid w:val="004C0306"/>
    <w:rsid w:val="004C0743"/>
    <w:rsid w:val="004C0CCD"/>
    <w:rsid w:val="004C2404"/>
    <w:rsid w:val="004C25DA"/>
    <w:rsid w:val="004C2944"/>
    <w:rsid w:val="004C4345"/>
    <w:rsid w:val="004C79B0"/>
    <w:rsid w:val="004D65D9"/>
    <w:rsid w:val="004D68C9"/>
    <w:rsid w:val="004D6ACA"/>
    <w:rsid w:val="004D6EBE"/>
    <w:rsid w:val="004D7959"/>
    <w:rsid w:val="004E0F21"/>
    <w:rsid w:val="004E3358"/>
    <w:rsid w:val="004E3E4D"/>
    <w:rsid w:val="004E53CC"/>
    <w:rsid w:val="004E5719"/>
    <w:rsid w:val="004E5B0C"/>
    <w:rsid w:val="004E5E40"/>
    <w:rsid w:val="004E7DF2"/>
    <w:rsid w:val="004E7FF4"/>
    <w:rsid w:val="004F0040"/>
    <w:rsid w:val="004F03E1"/>
    <w:rsid w:val="004F2798"/>
    <w:rsid w:val="004F2F7F"/>
    <w:rsid w:val="004F6C81"/>
    <w:rsid w:val="004F7AFA"/>
    <w:rsid w:val="004F7DC6"/>
    <w:rsid w:val="005001EA"/>
    <w:rsid w:val="00500464"/>
    <w:rsid w:val="005009F0"/>
    <w:rsid w:val="00500E0C"/>
    <w:rsid w:val="00502ABC"/>
    <w:rsid w:val="00502C12"/>
    <w:rsid w:val="00503839"/>
    <w:rsid w:val="00503A6E"/>
    <w:rsid w:val="00503DFA"/>
    <w:rsid w:val="00504B11"/>
    <w:rsid w:val="00504C08"/>
    <w:rsid w:val="00506651"/>
    <w:rsid w:val="00506883"/>
    <w:rsid w:val="00506E24"/>
    <w:rsid w:val="00507B2F"/>
    <w:rsid w:val="0051005C"/>
    <w:rsid w:val="00511863"/>
    <w:rsid w:val="0051362E"/>
    <w:rsid w:val="00514F66"/>
    <w:rsid w:val="0052027A"/>
    <w:rsid w:val="00520473"/>
    <w:rsid w:val="0052075A"/>
    <w:rsid w:val="005207B4"/>
    <w:rsid w:val="00520CEB"/>
    <w:rsid w:val="00521635"/>
    <w:rsid w:val="00523AC9"/>
    <w:rsid w:val="00523BDF"/>
    <w:rsid w:val="00523E5F"/>
    <w:rsid w:val="005242BC"/>
    <w:rsid w:val="005258E5"/>
    <w:rsid w:val="00526631"/>
    <w:rsid w:val="005268CB"/>
    <w:rsid w:val="00527BE1"/>
    <w:rsid w:val="00527BEA"/>
    <w:rsid w:val="00527CA2"/>
    <w:rsid w:val="00532446"/>
    <w:rsid w:val="00532665"/>
    <w:rsid w:val="00533415"/>
    <w:rsid w:val="00533F18"/>
    <w:rsid w:val="0053659D"/>
    <w:rsid w:val="00537518"/>
    <w:rsid w:val="005408A8"/>
    <w:rsid w:val="00541FFD"/>
    <w:rsid w:val="005426E4"/>
    <w:rsid w:val="005430C5"/>
    <w:rsid w:val="005447A5"/>
    <w:rsid w:val="00546898"/>
    <w:rsid w:val="005476C0"/>
    <w:rsid w:val="00551EE1"/>
    <w:rsid w:val="005520A8"/>
    <w:rsid w:val="00552A08"/>
    <w:rsid w:val="00554402"/>
    <w:rsid w:val="00554D2D"/>
    <w:rsid w:val="00560E83"/>
    <w:rsid w:val="00560E94"/>
    <w:rsid w:val="005611C7"/>
    <w:rsid w:val="00561AF6"/>
    <w:rsid w:val="00561D93"/>
    <w:rsid w:val="00561FA6"/>
    <w:rsid w:val="005645FE"/>
    <w:rsid w:val="005646CE"/>
    <w:rsid w:val="00566F34"/>
    <w:rsid w:val="00572554"/>
    <w:rsid w:val="005744DA"/>
    <w:rsid w:val="00575696"/>
    <w:rsid w:val="0057658D"/>
    <w:rsid w:val="00576C09"/>
    <w:rsid w:val="00576EF7"/>
    <w:rsid w:val="0057798E"/>
    <w:rsid w:val="00580298"/>
    <w:rsid w:val="00580350"/>
    <w:rsid w:val="005808F1"/>
    <w:rsid w:val="00581167"/>
    <w:rsid w:val="005828EC"/>
    <w:rsid w:val="00582AA0"/>
    <w:rsid w:val="005853DD"/>
    <w:rsid w:val="00585E59"/>
    <w:rsid w:val="005861FA"/>
    <w:rsid w:val="005872B7"/>
    <w:rsid w:val="00592957"/>
    <w:rsid w:val="00594427"/>
    <w:rsid w:val="00594E32"/>
    <w:rsid w:val="005952FC"/>
    <w:rsid w:val="00595749"/>
    <w:rsid w:val="0059574D"/>
    <w:rsid w:val="00595BF4"/>
    <w:rsid w:val="0059616A"/>
    <w:rsid w:val="00596C81"/>
    <w:rsid w:val="00596FC8"/>
    <w:rsid w:val="005A03A9"/>
    <w:rsid w:val="005A08FA"/>
    <w:rsid w:val="005A0A82"/>
    <w:rsid w:val="005A10D4"/>
    <w:rsid w:val="005A238F"/>
    <w:rsid w:val="005A29CB"/>
    <w:rsid w:val="005A4160"/>
    <w:rsid w:val="005A4AB6"/>
    <w:rsid w:val="005A4F1C"/>
    <w:rsid w:val="005B0251"/>
    <w:rsid w:val="005B1B58"/>
    <w:rsid w:val="005B53D2"/>
    <w:rsid w:val="005C2DF7"/>
    <w:rsid w:val="005C3CEB"/>
    <w:rsid w:val="005C41F3"/>
    <w:rsid w:val="005C5E95"/>
    <w:rsid w:val="005D1205"/>
    <w:rsid w:val="005D206A"/>
    <w:rsid w:val="005D2686"/>
    <w:rsid w:val="005D2BC9"/>
    <w:rsid w:val="005D65DA"/>
    <w:rsid w:val="005D7E6C"/>
    <w:rsid w:val="005D7E9C"/>
    <w:rsid w:val="005E0348"/>
    <w:rsid w:val="005E0835"/>
    <w:rsid w:val="005E0FA7"/>
    <w:rsid w:val="005E1339"/>
    <w:rsid w:val="005E1546"/>
    <w:rsid w:val="005E157D"/>
    <w:rsid w:val="005E1581"/>
    <w:rsid w:val="005E1DD7"/>
    <w:rsid w:val="005E26AD"/>
    <w:rsid w:val="005E2A2B"/>
    <w:rsid w:val="005E4047"/>
    <w:rsid w:val="005E4B9F"/>
    <w:rsid w:val="005E6E41"/>
    <w:rsid w:val="005E7040"/>
    <w:rsid w:val="005F11DB"/>
    <w:rsid w:val="005F1387"/>
    <w:rsid w:val="005F1981"/>
    <w:rsid w:val="005F214B"/>
    <w:rsid w:val="005F360C"/>
    <w:rsid w:val="005F3D76"/>
    <w:rsid w:val="005F42AB"/>
    <w:rsid w:val="005F66D8"/>
    <w:rsid w:val="005F6945"/>
    <w:rsid w:val="005F7827"/>
    <w:rsid w:val="005F7C48"/>
    <w:rsid w:val="00601824"/>
    <w:rsid w:val="00601AED"/>
    <w:rsid w:val="00601B11"/>
    <w:rsid w:val="0060262C"/>
    <w:rsid w:val="00602BA1"/>
    <w:rsid w:val="00602EF5"/>
    <w:rsid w:val="00603054"/>
    <w:rsid w:val="0060391E"/>
    <w:rsid w:val="00604ADE"/>
    <w:rsid w:val="0060648E"/>
    <w:rsid w:val="006066E2"/>
    <w:rsid w:val="00606772"/>
    <w:rsid w:val="00607D2D"/>
    <w:rsid w:val="00610580"/>
    <w:rsid w:val="0061063F"/>
    <w:rsid w:val="006108AC"/>
    <w:rsid w:val="006123DD"/>
    <w:rsid w:val="00612DFB"/>
    <w:rsid w:val="00614C75"/>
    <w:rsid w:val="006150A8"/>
    <w:rsid w:val="00615465"/>
    <w:rsid w:val="00615492"/>
    <w:rsid w:val="006216F9"/>
    <w:rsid w:val="00623C10"/>
    <w:rsid w:val="00624E90"/>
    <w:rsid w:val="00625110"/>
    <w:rsid w:val="00625D3F"/>
    <w:rsid w:val="00626B5D"/>
    <w:rsid w:val="00627216"/>
    <w:rsid w:val="00630084"/>
    <w:rsid w:val="00633DDB"/>
    <w:rsid w:val="00633E93"/>
    <w:rsid w:val="00634E8B"/>
    <w:rsid w:val="006353A8"/>
    <w:rsid w:val="006356B1"/>
    <w:rsid w:val="00636A1A"/>
    <w:rsid w:val="00636DC0"/>
    <w:rsid w:val="0063709F"/>
    <w:rsid w:val="00637F8A"/>
    <w:rsid w:val="00641C17"/>
    <w:rsid w:val="00642B08"/>
    <w:rsid w:val="006433EA"/>
    <w:rsid w:val="006435A8"/>
    <w:rsid w:val="006439FD"/>
    <w:rsid w:val="00643E31"/>
    <w:rsid w:val="00645312"/>
    <w:rsid w:val="006527D5"/>
    <w:rsid w:val="00652F10"/>
    <w:rsid w:val="006533C2"/>
    <w:rsid w:val="00655189"/>
    <w:rsid w:val="00655FE4"/>
    <w:rsid w:val="00656858"/>
    <w:rsid w:val="00656D53"/>
    <w:rsid w:val="006607C9"/>
    <w:rsid w:val="0066125C"/>
    <w:rsid w:val="0066308F"/>
    <w:rsid w:val="00663DF3"/>
    <w:rsid w:val="00664B8F"/>
    <w:rsid w:val="006658A5"/>
    <w:rsid w:val="006662DE"/>
    <w:rsid w:val="0066674C"/>
    <w:rsid w:val="006676BB"/>
    <w:rsid w:val="00667C90"/>
    <w:rsid w:val="00672381"/>
    <w:rsid w:val="00672E52"/>
    <w:rsid w:val="006737EA"/>
    <w:rsid w:val="00673909"/>
    <w:rsid w:val="00674903"/>
    <w:rsid w:val="00675378"/>
    <w:rsid w:val="00675567"/>
    <w:rsid w:val="0067717E"/>
    <w:rsid w:val="0068029A"/>
    <w:rsid w:val="00681473"/>
    <w:rsid w:val="00681933"/>
    <w:rsid w:val="00681F06"/>
    <w:rsid w:val="00682933"/>
    <w:rsid w:val="00683654"/>
    <w:rsid w:val="00683D93"/>
    <w:rsid w:val="00684572"/>
    <w:rsid w:val="00684DCF"/>
    <w:rsid w:val="006909F9"/>
    <w:rsid w:val="00690A71"/>
    <w:rsid w:val="00691789"/>
    <w:rsid w:val="00691E34"/>
    <w:rsid w:val="00692AAA"/>
    <w:rsid w:val="00692F62"/>
    <w:rsid w:val="006930D8"/>
    <w:rsid w:val="0069335E"/>
    <w:rsid w:val="006939FE"/>
    <w:rsid w:val="00693B6E"/>
    <w:rsid w:val="00694956"/>
    <w:rsid w:val="0069524F"/>
    <w:rsid w:val="006952BE"/>
    <w:rsid w:val="00696512"/>
    <w:rsid w:val="00696C98"/>
    <w:rsid w:val="00697095"/>
    <w:rsid w:val="006A02A6"/>
    <w:rsid w:val="006A04DE"/>
    <w:rsid w:val="006A15F1"/>
    <w:rsid w:val="006A21BA"/>
    <w:rsid w:val="006A2362"/>
    <w:rsid w:val="006A27AE"/>
    <w:rsid w:val="006A2A4D"/>
    <w:rsid w:val="006A4EB2"/>
    <w:rsid w:val="006A5400"/>
    <w:rsid w:val="006A5F3F"/>
    <w:rsid w:val="006A7806"/>
    <w:rsid w:val="006A7902"/>
    <w:rsid w:val="006A7CA5"/>
    <w:rsid w:val="006A7F20"/>
    <w:rsid w:val="006B1BB6"/>
    <w:rsid w:val="006B213D"/>
    <w:rsid w:val="006B2B60"/>
    <w:rsid w:val="006B32FA"/>
    <w:rsid w:val="006B33F5"/>
    <w:rsid w:val="006B3A75"/>
    <w:rsid w:val="006B438A"/>
    <w:rsid w:val="006B484B"/>
    <w:rsid w:val="006B7356"/>
    <w:rsid w:val="006C0610"/>
    <w:rsid w:val="006C0C41"/>
    <w:rsid w:val="006C0EF7"/>
    <w:rsid w:val="006C1FE8"/>
    <w:rsid w:val="006C2309"/>
    <w:rsid w:val="006C36FE"/>
    <w:rsid w:val="006C3F11"/>
    <w:rsid w:val="006C42EC"/>
    <w:rsid w:val="006C51C5"/>
    <w:rsid w:val="006C5E37"/>
    <w:rsid w:val="006C63A4"/>
    <w:rsid w:val="006C662B"/>
    <w:rsid w:val="006C7088"/>
    <w:rsid w:val="006C795C"/>
    <w:rsid w:val="006C7ED3"/>
    <w:rsid w:val="006D08C3"/>
    <w:rsid w:val="006D0A12"/>
    <w:rsid w:val="006D109E"/>
    <w:rsid w:val="006D1107"/>
    <w:rsid w:val="006D4AB4"/>
    <w:rsid w:val="006D4E76"/>
    <w:rsid w:val="006D59C8"/>
    <w:rsid w:val="006D77CC"/>
    <w:rsid w:val="006D786A"/>
    <w:rsid w:val="006D79DE"/>
    <w:rsid w:val="006D7D55"/>
    <w:rsid w:val="006E0F16"/>
    <w:rsid w:val="006E11A3"/>
    <w:rsid w:val="006E11F1"/>
    <w:rsid w:val="006E1209"/>
    <w:rsid w:val="006E41C9"/>
    <w:rsid w:val="006E51F7"/>
    <w:rsid w:val="006E55F6"/>
    <w:rsid w:val="006E63CB"/>
    <w:rsid w:val="006E785A"/>
    <w:rsid w:val="006E7D40"/>
    <w:rsid w:val="006F0B67"/>
    <w:rsid w:val="006F0BE9"/>
    <w:rsid w:val="006F1186"/>
    <w:rsid w:val="006F1B09"/>
    <w:rsid w:val="006F1C5F"/>
    <w:rsid w:val="006F2015"/>
    <w:rsid w:val="006F2EF7"/>
    <w:rsid w:val="006F319C"/>
    <w:rsid w:val="006F391D"/>
    <w:rsid w:val="006F44AF"/>
    <w:rsid w:val="006F5AE5"/>
    <w:rsid w:val="006F6D68"/>
    <w:rsid w:val="006F7B60"/>
    <w:rsid w:val="0070096E"/>
    <w:rsid w:val="007020A9"/>
    <w:rsid w:val="00703072"/>
    <w:rsid w:val="0070362F"/>
    <w:rsid w:val="007041B6"/>
    <w:rsid w:val="00706D33"/>
    <w:rsid w:val="007071C2"/>
    <w:rsid w:val="00710349"/>
    <w:rsid w:val="00712047"/>
    <w:rsid w:val="00712B50"/>
    <w:rsid w:val="00712F7D"/>
    <w:rsid w:val="00713190"/>
    <w:rsid w:val="007165A0"/>
    <w:rsid w:val="00717681"/>
    <w:rsid w:val="007176B1"/>
    <w:rsid w:val="00721081"/>
    <w:rsid w:val="00721AFE"/>
    <w:rsid w:val="00721CBB"/>
    <w:rsid w:val="00722044"/>
    <w:rsid w:val="0072279A"/>
    <w:rsid w:val="007228A0"/>
    <w:rsid w:val="00723044"/>
    <w:rsid w:val="00724ACD"/>
    <w:rsid w:val="00724FCF"/>
    <w:rsid w:val="007259A5"/>
    <w:rsid w:val="00726B7A"/>
    <w:rsid w:val="00726ED4"/>
    <w:rsid w:val="00727B2F"/>
    <w:rsid w:val="00730B9A"/>
    <w:rsid w:val="0073117F"/>
    <w:rsid w:val="00732349"/>
    <w:rsid w:val="00732446"/>
    <w:rsid w:val="0073303A"/>
    <w:rsid w:val="00734497"/>
    <w:rsid w:val="00734982"/>
    <w:rsid w:val="00735C41"/>
    <w:rsid w:val="00735EF5"/>
    <w:rsid w:val="00735FC7"/>
    <w:rsid w:val="0073612F"/>
    <w:rsid w:val="00736FF1"/>
    <w:rsid w:val="00737454"/>
    <w:rsid w:val="00737BC7"/>
    <w:rsid w:val="00740340"/>
    <w:rsid w:val="00741A56"/>
    <w:rsid w:val="00741F0D"/>
    <w:rsid w:val="007428EE"/>
    <w:rsid w:val="0074334C"/>
    <w:rsid w:val="00743F53"/>
    <w:rsid w:val="00744003"/>
    <w:rsid w:val="00744093"/>
    <w:rsid w:val="007442D7"/>
    <w:rsid w:val="007458CB"/>
    <w:rsid w:val="00745D6B"/>
    <w:rsid w:val="007461BA"/>
    <w:rsid w:val="00746C8C"/>
    <w:rsid w:val="007473CB"/>
    <w:rsid w:val="00747B2F"/>
    <w:rsid w:val="00747FE7"/>
    <w:rsid w:val="00750150"/>
    <w:rsid w:val="00750FCF"/>
    <w:rsid w:val="00752402"/>
    <w:rsid w:val="00753A24"/>
    <w:rsid w:val="00753EDF"/>
    <w:rsid w:val="0075571F"/>
    <w:rsid w:val="00757F63"/>
    <w:rsid w:val="00760482"/>
    <w:rsid w:val="007620D7"/>
    <w:rsid w:val="007623F7"/>
    <w:rsid w:val="007624DC"/>
    <w:rsid w:val="00762710"/>
    <w:rsid w:val="00764818"/>
    <w:rsid w:val="00764D16"/>
    <w:rsid w:val="00764FFF"/>
    <w:rsid w:val="00765B85"/>
    <w:rsid w:val="00770586"/>
    <w:rsid w:val="00772CF6"/>
    <w:rsid w:val="00772F1F"/>
    <w:rsid w:val="0077473C"/>
    <w:rsid w:val="007759B5"/>
    <w:rsid w:val="007776A5"/>
    <w:rsid w:val="00780876"/>
    <w:rsid w:val="00781113"/>
    <w:rsid w:val="007817B2"/>
    <w:rsid w:val="00782783"/>
    <w:rsid w:val="00783DC1"/>
    <w:rsid w:val="0078478E"/>
    <w:rsid w:val="00785725"/>
    <w:rsid w:val="00787267"/>
    <w:rsid w:val="00787466"/>
    <w:rsid w:val="0079109F"/>
    <w:rsid w:val="00791193"/>
    <w:rsid w:val="00792D06"/>
    <w:rsid w:val="00792E23"/>
    <w:rsid w:val="007950BA"/>
    <w:rsid w:val="007950F0"/>
    <w:rsid w:val="0079513C"/>
    <w:rsid w:val="00796A9A"/>
    <w:rsid w:val="0079733F"/>
    <w:rsid w:val="007A0113"/>
    <w:rsid w:val="007A0EC7"/>
    <w:rsid w:val="007A16F8"/>
    <w:rsid w:val="007A1886"/>
    <w:rsid w:val="007A1D69"/>
    <w:rsid w:val="007A444D"/>
    <w:rsid w:val="007A5196"/>
    <w:rsid w:val="007A7163"/>
    <w:rsid w:val="007B09D9"/>
    <w:rsid w:val="007B0B68"/>
    <w:rsid w:val="007B1840"/>
    <w:rsid w:val="007B2CC6"/>
    <w:rsid w:val="007B3744"/>
    <w:rsid w:val="007B38B7"/>
    <w:rsid w:val="007B3D98"/>
    <w:rsid w:val="007B5E35"/>
    <w:rsid w:val="007B6355"/>
    <w:rsid w:val="007B6EEC"/>
    <w:rsid w:val="007B7667"/>
    <w:rsid w:val="007C0176"/>
    <w:rsid w:val="007C1C1A"/>
    <w:rsid w:val="007C35F7"/>
    <w:rsid w:val="007C5D52"/>
    <w:rsid w:val="007C6C0A"/>
    <w:rsid w:val="007D1A21"/>
    <w:rsid w:val="007D1B6C"/>
    <w:rsid w:val="007D202E"/>
    <w:rsid w:val="007D27FD"/>
    <w:rsid w:val="007D394D"/>
    <w:rsid w:val="007D597B"/>
    <w:rsid w:val="007D6E19"/>
    <w:rsid w:val="007E051F"/>
    <w:rsid w:val="007E1307"/>
    <w:rsid w:val="007E2A53"/>
    <w:rsid w:val="007E3D61"/>
    <w:rsid w:val="007E47E1"/>
    <w:rsid w:val="007E5179"/>
    <w:rsid w:val="007E55CF"/>
    <w:rsid w:val="007E64E1"/>
    <w:rsid w:val="007E6C38"/>
    <w:rsid w:val="007E7072"/>
    <w:rsid w:val="007F0A37"/>
    <w:rsid w:val="007F139D"/>
    <w:rsid w:val="007F1E8A"/>
    <w:rsid w:val="007F42FE"/>
    <w:rsid w:val="007F4B02"/>
    <w:rsid w:val="007F54BD"/>
    <w:rsid w:val="007F55D8"/>
    <w:rsid w:val="007F6DC4"/>
    <w:rsid w:val="007F7F95"/>
    <w:rsid w:val="008008D1"/>
    <w:rsid w:val="00800FE7"/>
    <w:rsid w:val="008010CB"/>
    <w:rsid w:val="008014E8"/>
    <w:rsid w:val="0080395C"/>
    <w:rsid w:val="00804DC1"/>
    <w:rsid w:val="008123EB"/>
    <w:rsid w:val="0081383A"/>
    <w:rsid w:val="00813C3B"/>
    <w:rsid w:val="00813EBB"/>
    <w:rsid w:val="008151ED"/>
    <w:rsid w:val="008157C4"/>
    <w:rsid w:val="0081619B"/>
    <w:rsid w:val="008170B8"/>
    <w:rsid w:val="0081717E"/>
    <w:rsid w:val="008176AC"/>
    <w:rsid w:val="00821E15"/>
    <w:rsid w:val="0082247F"/>
    <w:rsid w:val="00822ED4"/>
    <w:rsid w:val="00824AB3"/>
    <w:rsid w:val="00824D7A"/>
    <w:rsid w:val="00824FC2"/>
    <w:rsid w:val="00825EE1"/>
    <w:rsid w:val="008301B4"/>
    <w:rsid w:val="008309B5"/>
    <w:rsid w:val="00830A39"/>
    <w:rsid w:val="00830E7D"/>
    <w:rsid w:val="00831857"/>
    <w:rsid w:val="00832959"/>
    <w:rsid w:val="00832F36"/>
    <w:rsid w:val="00835936"/>
    <w:rsid w:val="00835FBF"/>
    <w:rsid w:val="00836684"/>
    <w:rsid w:val="00836EFE"/>
    <w:rsid w:val="00836F92"/>
    <w:rsid w:val="00837187"/>
    <w:rsid w:val="00837457"/>
    <w:rsid w:val="008414EC"/>
    <w:rsid w:val="008416F1"/>
    <w:rsid w:val="008419BB"/>
    <w:rsid w:val="00841A42"/>
    <w:rsid w:val="00841BD2"/>
    <w:rsid w:val="00843166"/>
    <w:rsid w:val="00843A74"/>
    <w:rsid w:val="0084401A"/>
    <w:rsid w:val="008449AE"/>
    <w:rsid w:val="00845F12"/>
    <w:rsid w:val="00846072"/>
    <w:rsid w:val="0084649B"/>
    <w:rsid w:val="008466AC"/>
    <w:rsid w:val="00851EC7"/>
    <w:rsid w:val="00852368"/>
    <w:rsid w:val="008531B6"/>
    <w:rsid w:val="008544D5"/>
    <w:rsid w:val="00855D63"/>
    <w:rsid w:val="0086477B"/>
    <w:rsid w:val="0086530A"/>
    <w:rsid w:val="00867A81"/>
    <w:rsid w:val="00871AD6"/>
    <w:rsid w:val="00871FFB"/>
    <w:rsid w:val="00872319"/>
    <w:rsid w:val="00874751"/>
    <w:rsid w:val="008752FD"/>
    <w:rsid w:val="00875CAE"/>
    <w:rsid w:val="0087626E"/>
    <w:rsid w:val="008763AC"/>
    <w:rsid w:val="008800D7"/>
    <w:rsid w:val="00880920"/>
    <w:rsid w:val="0088115F"/>
    <w:rsid w:val="0088145E"/>
    <w:rsid w:val="00881974"/>
    <w:rsid w:val="0088384D"/>
    <w:rsid w:val="0088468B"/>
    <w:rsid w:val="0088474D"/>
    <w:rsid w:val="00885F0D"/>
    <w:rsid w:val="008864EB"/>
    <w:rsid w:val="008866B2"/>
    <w:rsid w:val="00886856"/>
    <w:rsid w:val="008875F4"/>
    <w:rsid w:val="00890EA4"/>
    <w:rsid w:val="0089182F"/>
    <w:rsid w:val="00891EE2"/>
    <w:rsid w:val="0089237D"/>
    <w:rsid w:val="0089333D"/>
    <w:rsid w:val="00895C50"/>
    <w:rsid w:val="00896DEF"/>
    <w:rsid w:val="00896ECF"/>
    <w:rsid w:val="0089723B"/>
    <w:rsid w:val="008A064B"/>
    <w:rsid w:val="008A0B07"/>
    <w:rsid w:val="008A1552"/>
    <w:rsid w:val="008A1F07"/>
    <w:rsid w:val="008A2FF2"/>
    <w:rsid w:val="008A33A6"/>
    <w:rsid w:val="008A6143"/>
    <w:rsid w:val="008B0C3C"/>
    <w:rsid w:val="008B3F52"/>
    <w:rsid w:val="008B444A"/>
    <w:rsid w:val="008B5E3F"/>
    <w:rsid w:val="008B78A4"/>
    <w:rsid w:val="008C02BD"/>
    <w:rsid w:val="008C26D1"/>
    <w:rsid w:val="008C4361"/>
    <w:rsid w:val="008C4921"/>
    <w:rsid w:val="008C4B89"/>
    <w:rsid w:val="008C5ACC"/>
    <w:rsid w:val="008C5D35"/>
    <w:rsid w:val="008C5F8E"/>
    <w:rsid w:val="008C7820"/>
    <w:rsid w:val="008C791F"/>
    <w:rsid w:val="008C7DF3"/>
    <w:rsid w:val="008D0597"/>
    <w:rsid w:val="008D0890"/>
    <w:rsid w:val="008D0C0F"/>
    <w:rsid w:val="008D0C6C"/>
    <w:rsid w:val="008D0E4B"/>
    <w:rsid w:val="008D1494"/>
    <w:rsid w:val="008D3294"/>
    <w:rsid w:val="008D4A16"/>
    <w:rsid w:val="008D4CCC"/>
    <w:rsid w:val="008D67C0"/>
    <w:rsid w:val="008D686C"/>
    <w:rsid w:val="008D69BA"/>
    <w:rsid w:val="008D7CB9"/>
    <w:rsid w:val="008D7DC2"/>
    <w:rsid w:val="008D7DDB"/>
    <w:rsid w:val="008E06C6"/>
    <w:rsid w:val="008E2365"/>
    <w:rsid w:val="008E2BB5"/>
    <w:rsid w:val="008E6337"/>
    <w:rsid w:val="008E6C79"/>
    <w:rsid w:val="008E75A2"/>
    <w:rsid w:val="008F0048"/>
    <w:rsid w:val="008F0172"/>
    <w:rsid w:val="008F0983"/>
    <w:rsid w:val="008F0F08"/>
    <w:rsid w:val="008F1334"/>
    <w:rsid w:val="008F16BA"/>
    <w:rsid w:val="008F175D"/>
    <w:rsid w:val="008F24B8"/>
    <w:rsid w:val="008F260F"/>
    <w:rsid w:val="008F388B"/>
    <w:rsid w:val="008F452E"/>
    <w:rsid w:val="008F4B3D"/>
    <w:rsid w:val="008F6509"/>
    <w:rsid w:val="008F78B7"/>
    <w:rsid w:val="008F78F8"/>
    <w:rsid w:val="0090141D"/>
    <w:rsid w:val="00901456"/>
    <w:rsid w:val="00901789"/>
    <w:rsid w:val="00901F50"/>
    <w:rsid w:val="00903395"/>
    <w:rsid w:val="009036FE"/>
    <w:rsid w:val="00903A64"/>
    <w:rsid w:val="00904281"/>
    <w:rsid w:val="00905665"/>
    <w:rsid w:val="00906905"/>
    <w:rsid w:val="00906E48"/>
    <w:rsid w:val="00910F33"/>
    <w:rsid w:val="0091119B"/>
    <w:rsid w:val="00911B98"/>
    <w:rsid w:val="009120DB"/>
    <w:rsid w:val="00912DB5"/>
    <w:rsid w:val="00912E5F"/>
    <w:rsid w:val="009131F5"/>
    <w:rsid w:val="00913677"/>
    <w:rsid w:val="009143C2"/>
    <w:rsid w:val="009143D9"/>
    <w:rsid w:val="00914B67"/>
    <w:rsid w:val="00914EF1"/>
    <w:rsid w:val="0091578F"/>
    <w:rsid w:val="009158B0"/>
    <w:rsid w:val="009205F9"/>
    <w:rsid w:val="00920C28"/>
    <w:rsid w:val="00920E93"/>
    <w:rsid w:val="009217C4"/>
    <w:rsid w:val="00921F5B"/>
    <w:rsid w:val="00922CCB"/>
    <w:rsid w:val="009239DD"/>
    <w:rsid w:val="009244C3"/>
    <w:rsid w:val="00925C6A"/>
    <w:rsid w:val="0092671A"/>
    <w:rsid w:val="0092687A"/>
    <w:rsid w:val="00930274"/>
    <w:rsid w:val="009335D8"/>
    <w:rsid w:val="00933DC6"/>
    <w:rsid w:val="00936933"/>
    <w:rsid w:val="00937120"/>
    <w:rsid w:val="00937B2E"/>
    <w:rsid w:val="0094151C"/>
    <w:rsid w:val="00942AC9"/>
    <w:rsid w:val="00943686"/>
    <w:rsid w:val="00943C75"/>
    <w:rsid w:val="00944481"/>
    <w:rsid w:val="00944C92"/>
    <w:rsid w:val="00945BED"/>
    <w:rsid w:val="00946663"/>
    <w:rsid w:val="009476A5"/>
    <w:rsid w:val="00950B70"/>
    <w:rsid w:val="0095452A"/>
    <w:rsid w:val="0096013E"/>
    <w:rsid w:val="00961227"/>
    <w:rsid w:val="009612F9"/>
    <w:rsid w:val="009613D9"/>
    <w:rsid w:val="00961549"/>
    <w:rsid w:val="00961AB4"/>
    <w:rsid w:val="009639CA"/>
    <w:rsid w:val="00963BB1"/>
    <w:rsid w:val="00964C03"/>
    <w:rsid w:val="00966276"/>
    <w:rsid w:val="00966AB1"/>
    <w:rsid w:val="00967499"/>
    <w:rsid w:val="00970DD0"/>
    <w:rsid w:val="00970F89"/>
    <w:rsid w:val="00974218"/>
    <w:rsid w:val="00976DE0"/>
    <w:rsid w:val="009772BC"/>
    <w:rsid w:val="0097753E"/>
    <w:rsid w:val="009814E7"/>
    <w:rsid w:val="00981B73"/>
    <w:rsid w:val="00982064"/>
    <w:rsid w:val="009829B4"/>
    <w:rsid w:val="00987704"/>
    <w:rsid w:val="009902DC"/>
    <w:rsid w:val="009902F7"/>
    <w:rsid w:val="0099037E"/>
    <w:rsid w:val="009910BF"/>
    <w:rsid w:val="00992DBD"/>
    <w:rsid w:val="00993033"/>
    <w:rsid w:val="00993A6C"/>
    <w:rsid w:val="00994679"/>
    <w:rsid w:val="009959A9"/>
    <w:rsid w:val="00996563"/>
    <w:rsid w:val="0099678A"/>
    <w:rsid w:val="00997002"/>
    <w:rsid w:val="009A0E4F"/>
    <w:rsid w:val="009A12D1"/>
    <w:rsid w:val="009A192E"/>
    <w:rsid w:val="009A1F42"/>
    <w:rsid w:val="009A3456"/>
    <w:rsid w:val="009A4821"/>
    <w:rsid w:val="009A4EB0"/>
    <w:rsid w:val="009A5416"/>
    <w:rsid w:val="009A5938"/>
    <w:rsid w:val="009A6307"/>
    <w:rsid w:val="009B10BB"/>
    <w:rsid w:val="009B15F8"/>
    <w:rsid w:val="009B25DF"/>
    <w:rsid w:val="009B264C"/>
    <w:rsid w:val="009B4B75"/>
    <w:rsid w:val="009B5220"/>
    <w:rsid w:val="009B543D"/>
    <w:rsid w:val="009B5C73"/>
    <w:rsid w:val="009B61BB"/>
    <w:rsid w:val="009B6640"/>
    <w:rsid w:val="009B6F7C"/>
    <w:rsid w:val="009C1081"/>
    <w:rsid w:val="009C153F"/>
    <w:rsid w:val="009C3E7F"/>
    <w:rsid w:val="009C556A"/>
    <w:rsid w:val="009C5591"/>
    <w:rsid w:val="009C573F"/>
    <w:rsid w:val="009C5B8A"/>
    <w:rsid w:val="009C620F"/>
    <w:rsid w:val="009C6733"/>
    <w:rsid w:val="009C6805"/>
    <w:rsid w:val="009C6BA3"/>
    <w:rsid w:val="009D0FA4"/>
    <w:rsid w:val="009D157F"/>
    <w:rsid w:val="009D3A7C"/>
    <w:rsid w:val="009D4BA5"/>
    <w:rsid w:val="009D4FA1"/>
    <w:rsid w:val="009D60AC"/>
    <w:rsid w:val="009D7A15"/>
    <w:rsid w:val="009E15F5"/>
    <w:rsid w:val="009E1A02"/>
    <w:rsid w:val="009E1A5A"/>
    <w:rsid w:val="009E226C"/>
    <w:rsid w:val="009E23C4"/>
    <w:rsid w:val="009E23FE"/>
    <w:rsid w:val="009E272E"/>
    <w:rsid w:val="009E32BC"/>
    <w:rsid w:val="009E337E"/>
    <w:rsid w:val="009E3E68"/>
    <w:rsid w:val="009E44CD"/>
    <w:rsid w:val="009E45BE"/>
    <w:rsid w:val="009E4B77"/>
    <w:rsid w:val="009F0436"/>
    <w:rsid w:val="009F0ADE"/>
    <w:rsid w:val="009F10A1"/>
    <w:rsid w:val="009F1226"/>
    <w:rsid w:val="009F19AB"/>
    <w:rsid w:val="009F1C3A"/>
    <w:rsid w:val="009F61BB"/>
    <w:rsid w:val="009F6270"/>
    <w:rsid w:val="009F78E7"/>
    <w:rsid w:val="00A00033"/>
    <w:rsid w:val="00A00452"/>
    <w:rsid w:val="00A01A30"/>
    <w:rsid w:val="00A01EEE"/>
    <w:rsid w:val="00A0333F"/>
    <w:rsid w:val="00A049E9"/>
    <w:rsid w:val="00A071D4"/>
    <w:rsid w:val="00A072CD"/>
    <w:rsid w:val="00A10CB9"/>
    <w:rsid w:val="00A11269"/>
    <w:rsid w:val="00A15400"/>
    <w:rsid w:val="00A15612"/>
    <w:rsid w:val="00A202A9"/>
    <w:rsid w:val="00A2145B"/>
    <w:rsid w:val="00A224D2"/>
    <w:rsid w:val="00A24397"/>
    <w:rsid w:val="00A243AE"/>
    <w:rsid w:val="00A26D1E"/>
    <w:rsid w:val="00A27630"/>
    <w:rsid w:val="00A2792C"/>
    <w:rsid w:val="00A3051F"/>
    <w:rsid w:val="00A30E49"/>
    <w:rsid w:val="00A30F43"/>
    <w:rsid w:val="00A32EA7"/>
    <w:rsid w:val="00A34700"/>
    <w:rsid w:val="00A358A0"/>
    <w:rsid w:val="00A35D54"/>
    <w:rsid w:val="00A35FE4"/>
    <w:rsid w:val="00A360CA"/>
    <w:rsid w:val="00A36F0C"/>
    <w:rsid w:val="00A37B1F"/>
    <w:rsid w:val="00A37C10"/>
    <w:rsid w:val="00A401E8"/>
    <w:rsid w:val="00A41C5B"/>
    <w:rsid w:val="00A42E1A"/>
    <w:rsid w:val="00A464C6"/>
    <w:rsid w:val="00A471B2"/>
    <w:rsid w:val="00A47343"/>
    <w:rsid w:val="00A509A6"/>
    <w:rsid w:val="00A518F8"/>
    <w:rsid w:val="00A5205E"/>
    <w:rsid w:val="00A528DA"/>
    <w:rsid w:val="00A52F47"/>
    <w:rsid w:val="00A5382F"/>
    <w:rsid w:val="00A55FCC"/>
    <w:rsid w:val="00A5684F"/>
    <w:rsid w:val="00A62C13"/>
    <w:rsid w:val="00A6327F"/>
    <w:rsid w:val="00A63C70"/>
    <w:rsid w:val="00A64559"/>
    <w:rsid w:val="00A6558B"/>
    <w:rsid w:val="00A66A0E"/>
    <w:rsid w:val="00A67AF2"/>
    <w:rsid w:val="00A729B8"/>
    <w:rsid w:val="00A7507A"/>
    <w:rsid w:val="00A75750"/>
    <w:rsid w:val="00A760E6"/>
    <w:rsid w:val="00A76E13"/>
    <w:rsid w:val="00A77793"/>
    <w:rsid w:val="00A77D9B"/>
    <w:rsid w:val="00A81024"/>
    <w:rsid w:val="00A82140"/>
    <w:rsid w:val="00A82A43"/>
    <w:rsid w:val="00A82BA3"/>
    <w:rsid w:val="00A839BE"/>
    <w:rsid w:val="00A842E0"/>
    <w:rsid w:val="00A84F60"/>
    <w:rsid w:val="00A850D3"/>
    <w:rsid w:val="00A851DD"/>
    <w:rsid w:val="00A87948"/>
    <w:rsid w:val="00A902BF"/>
    <w:rsid w:val="00A90BC5"/>
    <w:rsid w:val="00A91096"/>
    <w:rsid w:val="00A93908"/>
    <w:rsid w:val="00A954F6"/>
    <w:rsid w:val="00A9551E"/>
    <w:rsid w:val="00A96AA2"/>
    <w:rsid w:val="00A973D1"/>
    <w:rsid w:val="00A977AF"/>
    <w:rsid w:val="00AA1A29"/>
    <w:rsid w:val="00AA30C0"/>
    <w:rsid w:val="00AA35F1"/>
    <w:rsid w:val="00AA3856"/>
    <w:rsid w:val="00AA5BFC"/>
    <w:rsid w:val="00AA6E6F"/>
    <w:rsid w:val="00AB0AE6"/>
    <w:rsid w:val="00AB0D65"/>
    <w:rsid w:val="00AB1752"/>
    <w:rsid w:val="00AB18FB"/>
    <w:rsid w:val="00AB2BB0"/>
    <w:rsid w:val="00AB3457"/>
    <w:rsid w:val="00AB3676"/>
    <w:rsid w:val="00AB40F7"/>
    <w:rsid w:val="00AB41C8"/>
    <w:rsid w:val="00AB516D"/>
    <w:rsid w:val="00AB677A"/>
    <w:rsid w:val="00AC0838"/>
    <w:rsid w:val="00AC0C66"/>
    <w:rsid w:val="00AC1223"/>
    <w:rsid w:val="00AC17B8"/>
    <w:rsid w:val="00AC1A74"/>
    <w:rsid w:val="00AC1AAC"/>
    <w:rsid w:val="00AC388C"/>
    <w:rsid w:val="00AC3A09"/>
    <w:rsid w:val="00AC4DEA"/>
    <w:rsid w:val="00AC6C36"/>
    <w:rsid w:val="00AC7CC6"/>
    <w:rsid w:val="00AD0BF4"/>
    <w:rsid w:val="00AD181C"/>
    <w:rsid w:val="00AD2266"/>
    <w:rsid w:val="00AD2F31"/>
    <w:rsid w:val="00AD30B1"/>
    <w:rsid w:val="00AD3B42"/>
    <w:rsid w:val="00AD4739"/>
    <w:rsid w:val="00AD4BAA"/>
    <w:rsid w:val="00AD652C"/>
    <w:rsid w:val="00AD70CE"/>
    <w:rsid w:val="00AD7A80"/>
    <w:rsid w:val="00AE0E1E"/>
    <w:rsid w:val="00AE0E38"/>
    <w:rsid w:val="00AE16ED"/>
    <w:rsid w:val="00AE43B9"/>
    <w:rsid w:val="00AE4F7F"/>
    <w:rsid w:val="00AE7576"/>
    <w:rsid w:val="00AE7A5A"/>
    <w:rsid w:val="00AF1B05"/>
    <w:rsid w:val="00AF1FB3"/>
    <w:rsid w:val="00AF35A4"/>
    <w:rsid w:val="00AF3D00"/>
    <w:rsid w:val="00AF42A0"/>
    <w:rsid w:val="00AF51B4"/>
    <w:rsid w:val="00AF58DD"/>
    <w:rsid w:val="00AF5C99"/>
    <w:rsid w:val="00AF5F5F"/>
    <w:rsid w:val="00AF6AAC"/>
    <w:rsid w:val="00AF71F0"/>
    <w:rsid w:val="00B00D11"/>
    <w:rsid w:val="00B01292"/>
    <w:rsid w:val="00B014FA"/>
    <w:rsid w:val="00B0163E"/>
    <w:rsid w:val="00B13631"/>
    <w:rsid w:val="00B14691"/>
    <w:rsid w:val="00B148B7"/>
    <w:rsid w:val="00B153D3"/>
    <w:rsid w:val="00B206A8"/>
    <w:rsid w:val="00B20A54"/>
    <w:rsid w:val="00B221B2"/>
    <w:rsid w:val="00B2283C"/>
    <w:rsid w:val="00B23044"/>
    <w:rsid w:val="00B23D9D"/>
    <w:rsid w:val="00B2435C"/>
    <w:rsid w:val="00B250ED"/>
    <w:rsid w:val="00B25E13"/>
    <w:rsid w:val="00B277A1"/>
    <w:rsid w:val="00B2781B"/>
    <w:rsid w:val="00B3008B"/>
    <w:rsid w:val="00B301A3"/>
    <w:rsid w:val="00B306BB"/>
    <w:rsid w:val="00B3096C"/>
    <w:rsid w:val="00B30A67"/>
    <w:rsid w:val="00B31B0F"/>
    <w:rsid w:val="00B31C3D"/>
    <w:rsid w:val="00B31F6A"/>
    <w:rsid w:val="00B32C5F"/>
    <w:rsid w:val="00B33C6C"/>
    <w:rsid w:val="00B343E8"/>
    <w:rsid w:val="00B34450"/>
    <w:rsid w:val="00B346E6"/>
    <w:rsid w:val="00B34757"/>
    <w:rsid w:val="00B34B53"/>
    <w:rsid w:val="00B362EC"/>
    <w:rsid w:val="00B37539"/>
    <w:rsid w:val="00B37BC1"/>
    <w:rsid w:val="00B41D7A"/>
    <w:rsid w:val="00B425C7"/>
    <w:rsid w:val="00B428AE"/>
    <w:rsid w:val="00B431C9"/>
    <w:rsid w:val="00B44A6F"/>
    <w:rsid w:val="00B45226"/>
    <w:rsid w:val="00B4577E"/>
    <w:rsid w:val="00B45C80"/>
    <w:rsid w:val="00B45EAE"/>
    <w:rsid w:val="00B461B4"/>
    <w:rsid w:val="00B46FB9"/>
    <w:rsid w:val="00B47144"/>
    <w:rsid w:val="00B504CE"/>
    <w:rsid w:val="00B515AA"/>
    <w:rsid w:val="00B52EC0"/>
    <w:rsid w:val="00B53259"/>
    <w:rsid w:val="00B54199"/>
    <w:rsid w:val="00B555F8"/>
    <w:rsid w:val="00B600D0"/>
    <w:rsid w:val="00B609F7"/>
    <w:rsid w:val="00B617E7"/>
    <w:rsid w:val="00B63043"/>
    <w:rsid w:val="00B63F74"/>
    <w:rsid w:val="00B64FCD"/>
    <w:rsid w:val="00B65332"/>
    <w:rsid w:val="00B65A7E"/>
    <w:rsid w:val="00B6784A"/>
    <w:rsid w:val="00B6788C"/>
    <w:rsid w:val="00B67C9E"/>
    <w:rsid w:val="00B70073"/>
    <w:rsid w:val="00B732EF"/>
    <w:rsid w:val="00B73C2F"/>
    <w:rsid w:val="00B73F92"/>
    <w:rsid w:val="00B742DA"/>
    <w:rsid w:val="00B7446F"/>
    <w:rsid w:val="00B750F3"/>
    <w:rsid w:val="00B77D2B"/>
    <w:rsid w:val="00B80FFC"/>
    <w:rsid w:val="00B81A2B"/>
    <w:rsid w:val="00B82114"/>
    <w:rsid w:val="00B82632"/>
    <w:rsid w:val="00B828C0"/>
    <w:rsid w:val="00B836AC"/>
    <w:rsid w:val="00B83DB0"/>
    <w:rsid w:val="00B8436D"/>
    <w:rsid w:val="00B84F10"/>
    <w:rsid w:val="00B85632"/>
    <w:rsid w:val="00B87549"/>
    <w:rsid w:val="00B87D8D"/>
    <w:rsid w:val="00B90305"/>
    <w:rsid w:val="00B911F9"/>
    <w:rsid w:val="00B91248"/>
    <w:rsid w:val="00B91876"/>
    <w:rsid w:val="00B92595"/>
    <w:rsid w:val="00B93159"/>
    <w:rsid w:val="00B9342B"/>
    <w:rsid w:val="00B95A8D"/>
    <w:rsid w:val="00B95F9E"/>
    <w:rsid w:val="00B963B8"/>
    <w:rsid w:val="00B967B0"/>
    <w:rsid w:val="00B96A2A"/>
    <w:rsid w:val="00B9705E"/>
    <w:rsid w:val="00B97354"/>
    <w:rsid w:val="00B97D81"/>
    <w:rsid w:val="00BA067E"/>
    <w:rsid w:val="00BA0DFC"/>
    <w:rsid w:val="00BA25C6"/>
    <w:rsid w:val="00BA3441"/>
    <w:rsid w:val="00BA3CCF"/>
    <w:rsid w:val="00BA3D63"/>
    <w:rsid w:val="00BA4511"/>
    <w:rsid w:val="00BA5BB0"/>
    <w:rsid w:val="00BA6239"/>
    <w:rsid w:val="00BA6356"/>
    <w:rsid w:val="00BA6A93"/>
    <w:rsid w:val="00BA6F6F"/>
    <w:rsid w:val="00BA75BA"/>
    <w:rsid w:val="00BB01B4"/>
    <w:rsid w:val="00BB0D0F"/>
    <w:rsid w:val="00BB2004"/>
    <w:rsid w:val="00BB2319"/>
    <w:rsid w:val="00BB2557"/>
    <w:rsid w:val="00BB4D71"/>
    <w:rsid w:val="00BB6416"/>
    <w:rsid w:val="00BB6915"/>
    <w:rsid w:val="00BB73AD"/>
    <w:rsid w:val="00BB7738"/>
    <w:rsid w:val="00BB78DC"/>
    <w:rsid w:val="00BC0788"/>
    <w:rsid w:val="00BC0D2F"/>
    <w:rsid w:val="00BC1CE8"/>
    <w:rsid w:val="00BC6ABF"/>
    <w:rsid w:val="00BC6DA1"/>
    <w:rsid w:val="00BC6DBC"/>
    <w:rsid w:val="00BC74D7"/>
    <w:rsid w:val="00BD2D28"/>
    <w:rsid w:val="00BD47BC"/>
    <w:rsid w:val="00BE017C"/>
    <w:rsid w:val="00BE0658"/>
    <w:rsid w:val="00BE18B7"/>
    <w:rsid w:val="00BE332B"/>
    <w:rsid w:val="00BE3857"/>
    <w:rsid w:val="00BE4167"/>
    <w:rsid w:val="00BE45E0"/>
    <w:rsid w:val="00BE46EC"/>
    <w:rsid w:val="00BE4FBB"/>
    <w:rsid w:val="00BE692D"/>
    <w:rsid w:val="00BE7324"/>
    <w:rsid w:val="00BE7A21"/>
    <w:rsid w:val="00BF1A4D"/>
    <w:rsid w:val="00BF225B"/>
    <w:rsid w:val="00BF29B4"/>
    <w:rsid w:val="00BF2CED"/>
    <w:rsid w:val="00BF342D"/>
    <w:rsid w:val="00BF4A47"/>
    <w:rsid w:val="00BF50E1"/>
    <w:rsid w:val="00BF62CA"/>
    <w:rsid w:val="00C011B1"/>
    <w:rsid w:val="00C012FE"/>
    <w:rsid w:val="00C017FA"/>
    <w:rsid w:val="00C01F94"/>
    <w:rsid w:val="00C03A71"/>
    <w:rsid w:val="00C03A7D"/>
    <w:rsid w:val="00C051A3"/>
    <w:rsid w:val="00C0550B"/>
    <w:rsid w:val="00C05D70"/>
    <w:rsid w:val="00C071BA"/>
    <w:rsid w:val="00C07D87"/>
    <w:rsid w:val="00C1061E"/>
    <w:rsid w:val="00C113AA"/>
    <w:rsid w:val="00C11718"/>
    <w:rsid w:val="00C11DAE"/>
    <w:rsid w:val="00C11E51"/>
    <w:rsid w:val="00C125BB"/>
    <w:rsid w:val="00C12BB2"/>
    <w:rsid w:val="00C1321A"/>
    <w:rsid w:val="00C13482"/>
    <w:rsid w:val="00C1353C"/>
    <w:rsid w:val="00C13615"/>
    <w:rsid w:val="00C14C98"/>
    <w:rsid w:val="00C15062"/>
    <w:rsid w:val="00C15292"/>
    <w:rsid w:val="00C15A6B"/>
    <w:rsid w:val="00C16410"/>
    <w:rsid w:val="00C164B1"/>
    <w:rsid w:val="00C164B2"/>
    <w:rsid w:val="00C17B4B"/>
    <w:rsid w:val="00C17C37"/>
    <w:rsid w:val="00C17CB4"/>
    <w:rsid w:val="00C2161E"/>
    <w:rsid w:val="00C216B3"/>
    <w:rsid w:val="00C24700"/>
    <w:rsid w:val="00C25062"/>
    <w:rsid w:val="00C25391"/>
    <w:rsid w:val="00C27DA7"/>
    <w:rsid w:val="00C307E2"/>
    <w:rsid w:val="00C3164E"/>
    <w:rsid w:val="00C31D8C"/>
    <w:rsid w:val="00C342F5"/>
    <w:rsid w:val="00C34B8C"/>
    <w:rsid w:val="00C354F6"/>
    <w:rsid w:val="00C36C65"/>
    <w:rsid w:val="00C37C2F"/>
    <w:rsid w:val="00C41ED0"/>
    <w:rsid w:val="00C4272B"/>
    <w:rsid w:val="00C4318D"/>
    <w:rsid w:val="00C4437B"/>
    <w:rsid w:val="00C44C5F"/>
    <w:rsid w:val="00C46AE2"/>
    <w:rsid w:val="00C46AE8"/>
    <w:rsid w:val="00C472BD"/>
    <w:rsid w:val="00C47792"/>
    <w:rsid w:val="00C505F3"/>
    <w:rsid w:val="00C5279D"/>
    <w:rsid w:val="00C53336"/>
    <w:rsid w:val="00C53514"/>
    <w:rsid w:val="00C53A20"/>
    <w:rsid w:val="00C552F6"/>
    <w:rsid w:val="00C55AFD"/>
    <w:rsid w:val="00C56480"/>
    <w:rsid w:val="00C56F65"/>
    <w:rsid w:val="00C57095"/>
    <w:rsid w:val="00C57306"/>
    <w:rsid w:val="00C623E1"/>
    <w:rsid w:val="00C627B7"/>
    <w:rsid w:val="00C64B20"/>
    <w:rsid w:val="00C66AFE"/>
    <w:rsid w:val="00C67A9D"/>
    <w:rsid w:val="00C730DA"/>
    <w:rsid w:val="00C75C58"/>
    <w:rsid w:val="00C767EF"/>
    <w:rsid w:val="00C76FAD"/>
    <w:rsid w:val="00C7765D"/>
    <w:rsid w:val="00C815BB"/>
    <w:rsid w:val="00C83299"/>
    <w:rsid w:val="00C84512"/>
    <w:rsid w:val="00C845A0"/>
    <w:rsid w:val="00C84A38"/>
    <w:rsid w:val="00C8526F"/>
    <w:rsid w:val="00C86537"/>
    <w:rsid w:val="00C8683E"/>
    <w:rsid w:val="00C86DA4"/>
    <w:rsid w:val="00C90A76"/>
    <w:rsid w:val="00C9357F"/>
    <w:rsid w:val="00C93C74"/>
    <w:rsid w:val="00C93EAE"/>
    <w:rsid w:val="00C94934"/>
    <w:rsid w:val="00C94D77"/>
    <w:rsid w:val="00C95F6A"/>
    <w:rsid w:val="00C9719B"/>
    <w:rsid w:val="00C97A16"/>
    <w:rsid w:val="00C97DD3"/>
    <w:rsid w:val="00CA0B61"/>
    <w:rsid w:val="00CA1F06"/>
    <w:rsid w:val="00CA355D"/>
    <w:rsid w:val="00CA35F5"/>
    <w:rsid w:val="00CA3722"/>
    <w:rsid w:val="00CA4215"/>
    <w:rsid w:val="00CA43DA"/>
    <w:rsid w:val="00CA4AC4"/>
    <w:rsid w:val="00CA5313"/>
    <w:rsid w:val="00CA5F4F"/>
    <w:rsid w:val="00CA6B8A"/>
    <w:rsid w:val="00CA6FC4"/>
    <w:rsid w:val="00CB1A28"/>
    <w:rsid w:val="00CB39DC"/>
    <w:rsid w:val="00CB3B85"/>
    <w:rsid w:val="00CB4833"/>
    <w:rsid w:val="00CB5F93"/>
    <w:rsid w:val="00CB644D"/>
    <w:rsid w:val="00CB68A6"/>
    <w:rsid w:val="00CC05F6"/>
    <w:rsid w:val="00CC1149"/>
    <w:rsid w:val="00CC1480"/>
    <w:rsid w:val="00CC2BA2"/>
    <w:rsid w:val="00CC7020"/>
    <w:rsid w:val="00CC7175"/>
    <w:rsid w:val="00CC7408"/>
    <w:rsid w:val="00CC764E"/>
    <w:rsid w:val="00CC7C06"/>
    <w:rsid w:val="00CC7C8F"/>
    <w:rsid w:val="00CD2B3A"/>
    <w:rsid w:val="00CD3A87"/>
    <w:rsid w:val="00CD3A9F"/>
    <w:rsid w:val="00CD4A69"/>
    <w:rsid w:val="00CD4DE5"/>
    <w:rsid w:val="00CD598A"/>
    <w:rsid w:val="00CD6E88"/>
    <w:rsid w:val="00CD7290"/>
    <w:rsid w:val="00CD74B7"/>
    <w:rsid w:val="00CD7EC2"/>
    <w:rsid w:val="00CE1AEC"/>
    <w:rsid w:val="00CE2901"/>
    <w:rsid w:val="00CE423E"/>
    <w:rsid w:val="00CE4396"/>
    <w:rsid w:val="00CE4BE5"/>
    <w:rsid w:val="00CE5594"/>
    <w:rsid w:val="00CE5E89"/>
    <w:rsid w:val="00CE6A45"/>
    <w:rsid w:val="00CE73B6"/>
    <w:rsid w:val="00CF081D"/>
    <w:rsid w:val="00CF0841"/>
    <w:rsid w:val="00CF0964"/>
    <w:rsid w:val="00CF0C46"/>
    <w:rsid w:val="00CF163E"/>
    <w:rsid w:val="00CF164D"/>
    <w:rsid w:val="00CF3716"/>
    <w:rsid w:val="00CF4A2B"/>
    <w:rsid w:val="00CF6B05"/>
    <w:rsid w:val="00CF7A64"/>
    <w:rsid w:val="00D012BA"/>
    <w:rsid w:val="00D026FD"/>
    <w:rsid w:val="00D02AAF"/>
    <w:rsid w:val="00D02C16"/>
    <w:rsid w:val="00D03473"/>
    <w:rsid w:val="00D06FA2"/>
    <w:rsid w:val="00D07A8E"/>
    <w:rsid w:val="00D113B3"/>
    <w:rsid w:val="00D11727"/>
    <w:rsid w:val="00D1264F"/>
    <w:rsid w:val="00D13679"/>
    <w:rsid w:val="00D13A8B"/>
    <w:rsid w:val="00D15E14"/>
    <w:rsid w:val="00D16483"/>
    <w:rsid w:val="00D2146E"/>
    <w:rsid w:val="00D216C6"/>
    <w:rsid w:val="00D21E4F"/>
    <w:rsid w:val="00D2202E"/>
    <w:rsid w:val="00D22442"/>
    <w:rsid w:val="00D227AC"/>
    <w:rsid w:val="00D2576A"/>
    <w:rsid w:val="00D26E68"/>
    <w:rsid w:val="00D27D1C"/>
    <w:rsid w:val="00D27F0D"/>
    <w:rsid w:val="00D30397"/>
    <w:rsid w:val="00D30ABB"/>
    <w:rsid w:val="00D311D4"/>
    <w:rsid w:val="00D315C0"/>
    <w:rsid w:val="00D3405C"/>
    <w:rsid w:val="00D347B2"/>
    <w:rsid w:val="00D371C0"/>
    <w:rsid w:val="00D40116"/>
    <w:rsid w:val="00D405A3"/>
    <w:rsid w:val="00D41898"/>
    <w:rsid w:val="00D42FF2"/>
    <w:rsid w:val="00D4323C"/>
    <w:rsid w:val="00D437AE"/>
    <w:rsid w:val="00D43AEC"/>
    <w:rsid w:val="00D453B3"/>
    <w:rsid w:val="00D45E7C"/>
    <w:rsid w:val="00D4647D"/>
    <w:rsid w:val="00D47310"/>
    <w:rsid w:val="00D47DF5"/>
    <w:rsid w:val="00D506A9"/>
    <w:rsid w:val="00D51827"/>
    <w:rsid w:val="00D51C99"/>
    <w:rsid w:val="00D520B8"/>
    <w:rsid w:val="00D521EB"/>
    <w:rsid w:val="00D53BBD"/>
    <w:rsid w:val="00D53C4F"/>
    <w:rsid w:val="00D53F80"/>
    <w:rsid w:val="00D54787"/>
    <w:rsid w:val="00D554C0"/>
    <w:rsid w:val="00D55F3C"/>
    <w:rsid w:val="00D57F3C"/>
    <w:rsid w:val="00D601BD"/>
    <w:rsid w:val="00D6407B"/>
    <w:rsid w:val="00D67827"/>
    <w:rsid w:val="00D67CF3"/>
    <w:rsid w:val="00D71E42"/>
    <w:rsid w:val="00D71F55"/>
    <w:rsid w:val="00D72A42"/>
    <w:rsid w:val="00D732CD"/>
    <w:rsid w:val="00D73D92"/>
    <w:rsid w:val="00D74284"/>
    <w:rsid w:val="00D761D3"/>
    <w:rsid w:val="00D76C9F"/>
    <w:rsid w:val="00D76F36"/>
    <w:rsid w:val="00D808BA"/>
    <w:rsid w:val="00D82BDB"/>
    <w:rsid w:val="00D844CF"/>
    <w:rsid w:val="00D8455F"/>
    <w:rsid w:val="00D845EC"/>
    <w:rsid w:val="00D847F3"/>
    <w:rsid w:val="00D857A3"/>
    <w:rsid w:val="00D87865"/>
    <w:rsid w:val="00D902B2"/>
    <w:rsid w:val="00D90855"/>
    <w:rsid w:val="00D910C1"/>
    <w:rsid w:val="00D9115D"/>
    <w:rsid w:val="00D9185B"/>
    <w:rsid w:val="00D91967"/>
    <w:rsid w:val="00D91E31"/>
    <w:rsid w:val="00DA18F0"/>
    <w:rsid w:val="00DA21D4"/>
    <w:rsid w:val="00DA4156"/>
    <w:rsid w:val="00DA541D"/>
    <w:rsid w:val="00DB0722"/>
    <w:rsid w:val="00DB1793"/>
    <w:rsid w:val="00DB1946"/>
    <w:rsid w:val="00DB1E17"/>
    <w:rsid w:val="00DB1F69"/>
    <w:rsid w:val="00DB2A56"/>
    <w:rsid w:val="00DB40A8"/>
    <w:rsid w:val="00DB41DB"/>
    <w:rsid w:val="00DB4490"/>
    <w:rsid w:val="00DB48F6"/>
    <w:rsid w:val="00DB4D30"/>
    <w:rsid w:val="00DB4F8F"/>
    <w:rsid w:val="00DB5ACB"/>
    <w:rsid w:val="00DB6105"/>
    <w:rsid w:val="00DB6181"/>
    <w:rsid w:val="00DB6725"/>
    <w:rsid w:val="00DB7230"/>
    <w:rsid w:val="00DC1EA8"/>
    <w:rsid w:val="00DC1F1E"/>
    <w:rsid w:val="00DC2AC7"/>
    <w:rsid w:val="00DC374B"/>
    <w:rsid w:val="00DC3D03"/>
    <w:rsid w:val="00DC4984"/>
    <w:rsid w:val="00DC5053"/>
    <w:rsid w:val="00DC5599"/>
    <w:rsid w:val="00DC648E"/>
    <w:rsid w:val="00DC79A4"/>
    <w:rsid w:val="00DD0440"/>
    <w:rsid w:val="00DD0746"/>
    <w:rsid w:val="00DD1F1E"/>
    <w:rsid w:val="00DD2247"/>
    <w:rsid w:val="00DD30D7"/>
    <w:rsid w:val="00DD3B6F"/>
    <w:rsid w:val="00DD3CF6"/>
    <w:rsid w:val="00DD44D0"/>
    <w:rsid w:val="00DD4DFE"/>
    <w:rsid w:val="00DD5707"/>
    <w:rsid w:val="00DD5F1D"/>
    <w:rsid w:val="00DD6BD8"/>
    <w:rsid w:val="00DD6D12"/>
    <w:rsid w:val="00DD7E6E"/>
    <w:rsid w:val="00DE1668"/>
    <w:rsid w:val="00DE2B13"/>
    <w:rsid w:val="00DE4BC8"/>
    <w:rsid w:val="00DE5156"/>
    <w:rsid w:val="00DE5EBC"/>
    <w:rsid w:val="00DE66D2"/>
    <w:rsid w:val="00DE69E2"/>
    <w:rsid w:val="00DE7D02"/>
    <w:rsid w:val="00DF04E7"/>
    <w:rsid w:val="00DF1080"/>
    <w:rsid w:val="00DF2C7B"/>
    <w:rsid w:val="00DF3B44"/>
    <w:rsid w:val="00DF4224"/>
    <w:rsid w:val="00DF42CB"/>
    <w:rsid w:val="00DF4D1D"/>
    <w:rsid w:val="00DF6241"/>
    <w:rsid w:val="00DF63D3"/>
    <w:rsid w:val="00DF6486"/>
    <w:rsid w:val="00DF776E"/>
    <w:rsid w:val="00E004A9"/>
    <w:rsid w:val="00E00D4F"/>
    <w:rsid w:val="00E02E42"/>
    <w:rsid w:val="00E03B7E"/>
    <w:rsid w:val="00E04DD8"/>
    <w:rsid w:val="00E04EC4"/>
    <w:rsid w:val="00E06AF0"/>
    <w:rsid w:val="00E06E23"/>
    <w:rsid w:val="00E0729E"/>
    <w:rsid w:val="00E10531"/>
    <w:rsid w:val="00E1056D"/>
    <w:rsid w:val="00E10A6E"/>
    <w:rsid w:val="00E113AB"/>
    <w:rsid w:val="00E11520"/>
    <w:rsid w:val="00E1156E"/>
    <w:rsid w:val="00E12A03"/>
    <w:rsid w:val="00E14575"/>
    <w:rsid w:val="00E15AE6"/>
    <w:rsid w:val="00E16095"/>
    <w:rsid w:val="00E205FB"/>
    <w:rsid w:val="00E207F4"/>
    <w:rsid w:val="00E20A40"/>
    <w:rsid w:val="00E2157D"/>
    <w:rsid w:val="00E2171D"/>
    <w:rsid w:val="00E2215E"/>
    <w:rsid w:val="00E22AC7"/>
    <w:rsid w:val="00E245EA"/>
    <w:rsid w:val="00E24AAB"/>
    <w:rsid w:val="00E254B0"/>
    <w:rsid w:val="00E30A7E"/>
    <w:rsid w:val="00E30F32"/>
    <w:rsid w:val="00E31D62"/>
    <w:rsid w:val="00E32808"/>
    <w:rsid w:val="00E32D0E"/>
    <w:rsid w:val="00E330E9"/>
    <w:rsid w:val="00E34CE8"/>
    <w:rsid w:val="00E35F78"/>
    <w:rsid w:val="00E360C4"/>
    <w:rsid w:val="00E37029"/>
    <w:rsid w:val="00E4015C"/>
    <w:rsid w:val="00E42BC6"/>
    <w:rsid w:val="00E42D3A"/>
    <w:rsid w:val="00E43655"/>
    <w:rsid w:val="00E439CB"/>
    <w:rsid w:val="00E46FD7"/>
    <w:rsid w:val="00E47889"/>
    <w:rsid w:val="00E506DA"/>
    <w:rsid w:val="00E50F5F"/>
    <w:rsid w:val="00E5104B"/>
    <w:rsid w:val="00E51218"/>
    <w:rsid w:val="00E51C4E"/>
    <w:rsid w:val="00E525D2"/>
    <w:rsid w:val="00E52C59"/>
    <w:rsid w:val="00E53C61"/>
    <w:rsid w:val="00E5519F"/>
    <w:rsid w:val="00E551F8"/>
    <w:rsid w:val="00E557BF"/>
    <w:rsid w:val="00E563F5"/>
    <w:rsid w:val="00E57401"/>
    <w:rsid w:val="00E601B3"/>
    <w:rsid w:val="00E6031C"/>
    <w:rsid w:val="00E605B5"/>
    <w:rsid w:val="00E62277"/>
    <w:rsid w:val="00E62617"/>
    <w:rsid w:val="00E65869"/>
    <w:rsid w:val="00E675E0"/>
    <w:rsid w:val="00E67AC6"/>
    <w:rsid w:val="00E70192"/>
    <w:rsid w:val="00E72E41"/>
    <w:rsid w:val="00E74A56"/>
    <w:rsid w:val="00E74B08"/>
    <w:rsid w:val="00E74F9C"/>
    <w:rsid w:val="00E757C0"/>
    <w:rsid w:val="00E75CA4"/>
    <w:rsid w:val="00E7670C"/>
    <w:rsid w:val="00E7680A"/>
    <w:rsid w:val="00E76EE7"/>
    <w:rsid w:val="00E808B0"/>
    <w:rsid w:val="00E83997"/>
    <w:rsid w:val="00E83F1A"/>
    <w:rsid w:val="00E8511F"/>
    <w:rsid w:val="00E85DB7"/>
    <w:rsid w:val="00E862CE"/>
    <w:rsid w:val="00E87B21"/>
    <w:rsid w:val="00E90875"/>
    <w:rsid w:val="00E91994"/>
    <w:rsid w:val="00E91FD7"/>
    <w:rsid w:val="00E92BBF"/>
    <w:rsid w:val="00E92E29"/>
    <w:rsid w:val="00E9360F"/>
    <w:rsid w:val="00E93A08"/>
    <w:rsid w:val="00E95383"/>
    <w:rsid w:val="00E96879"/>
    <w:rsid w:val="00E96E66"/>
    <w:rsid w:val="00E96FE4"/>
    <w:rsid w:val="00E9747A"/>
    <w:rsid w:val="00EA0B06"/>
    <w:rsid w:val="00EA1158"/>
    <w:rsid w:val="00EA1279"/>
    <w:rsid w:val="00EA1B15"/>
    <w:rsid w:val="00EA1E09"/>
    <w:rsid w:val="00EA1F4F"/>
    <w:rsid w:val="00EA2AFC"/>
    <w:rsid w:val="00EA3113"/>
    <w:rsid w:val="00EA4EC9"/>
    <w:rsid w:val="00EA51D1"/>
    <w:rsid w:val="00EA5A34"/>
    <w:rsid w:val="00EA6E7D"/>
    <w:rsid w:val="00EA6EBA"/>
    <w:rsid w:val="00EB0A92"/>
    <w:rsid w:val="00EB10EB"/>
    <w:rsid w:val="00EB2A8C"/>
    <w:rsid w:val="00EB35C1"/>
    <w:rsid w:val="00EB3AF7"/>
    <w:rsid w:val="00EB43F7"/>
    <w:rsid w:val="00EB4F8A"/>
    <w:rsid w:val="00EB5EFF"/>
    <w:rsid w:val="00EB74CE"/>
    <w:rsid w:val="00EC0F52"/>
    <w:rsid w:val="00EC101B"/>
    <w:rsid w:val="00EC1BDD"/>
    <w:rsid w:val="00EC268A"/>
    <w:rsid w:val="00EC2CD1"/>
    <w:rsid w:val="00EC2F51"/>
    <w:rsid w:val="00EC41D9"/>
    <w:rsid w:val="00EC46AD"/>
    <w:rsid w:val="00EC6E3E"/>
    <w:rsid w:val="00EC7E70"/>
    <w:rsid w:val="00ED0328"/>
    <w:rsid w:val="00ED25AC"/>
    <w:rsid w:val="00ED4413"/>
    <w:rsid w:val="00ED6892"/>
    <w:rsid w:val="00ED6A4C"/>
    <w:rsid w:val="00ED72C6"/>
    <w:rsid w:val="00ED7CAD"/>
    <w:rsid w:val="00ED7DD3"/>
    <w:rsid w:val="00EE00D6"/>
    <w:rsid w:val="00EE0510"/>
    <w:rsid w:val="00EE08B7"/>
    <w:rsid w:val="00EE0A2B"/>
    <w:rsid w:val="00EE2343"/>
    <w:rsid w:val="00EE3928"/>
    <w:rsid w:val="00EE3E65"/>
    <w:rsid w:val="00EE49A8"/>
    <w:rsid w:val="00EE56C0"/>
    <w:rsid w:val="00EF0C4A"/>
    <w:rsid w:val="00EF134F"/>
    <w:rsid w:val="00EF13B0"/>
    <w:rsid w:val="00EF1827"/>
    <w:rsid w:val="00EF1B21"/>
    <w:rsid w:val="00EF1E92"/>
    <w:rsid w:val="00EF1FA1"/>
    <w:rsid w:val="00EF488C"/>
    <w:rsid w:val="00EF5DBB"/>
    <w:rsid w:val="00EF767A"/>
    <w:rsid w:val="00F00A22"/>
    <w:rsid w:val="00F01105"/>
    <w:rsid w:val="00F01805"/>
    <w:rsid w:val="00F02BB1"/>
    <w:rsid w:val="00F04349"/>
    <w:rsid w:val="00F06A58"/>
    <w:rsid w:val="00F0754E"/>
    <w:rsid w:val="00F109B4"/>
    <w:rsid w:val="00F1109B"/>
    <w:rsid w:val="00F117D8"/>
    <w:rsid w:val="00F13798"/>
    <w:rsid w:val="00F13D1D"/>
    <w:rsid w:val="00F13D7B"/>
    <w:rsid w:val="00F13D85"/>
    <w:rsid w:val="00F1496B"/>
    <w:rsid w:val="00F17C88"/>
    <w:rsid w:val="00F22F72"/>
    <w:rsid w:val="00F231AC"/>
    <w:rsid w:val="00F23788"/>
    <w:rsid w:val="00F2407A"/>
    <w:rsid w:val="00F24C58"/>
    <w:rsid w:val="00F26A6B"/>
    <w:rsid w:val="00F30886"/>
    <w:rsid w:val="00F30D3A"/>
    <w:rsid w:val="00F31D2A"/>
    <w:rsid w:val="00F31F9A"/>
    <w:rsid w:val="00F320E0"/>
    <w:rsid w:val="00F32DE0"/>
    <w:rsid w:val="00F3496A"/>
    <w:rsid w:val="00F35EC7"/>
    <w:rsid w:val="00F36198"/>
    <w:rsid w:val="00F36758"/>
    <w:rsid w:val="00F3717D"/>
    <w:rsid w:val="00F378AE"/>
    <w:rsid w:val="00F4129F"/>
    <w:rsid w:val="00F43B8B"/>
    <w:rsid w:val="00F43EF6"/>
    <w:rsid w:val="00F45357"/>
    <w:rsid w:val="00F47D42"/>
    <w:rsid w:val="00F501C5"/>
    <w:rsid w:val="00F50A4C"/>
    <w:rsid w:val="00F51CF5"/>
    <w:rsid w:val="00F52B55"/>
    <w:rsid w:val="00F53838"/>
    <w:rsid w:val="00F557B5"/>
    <w:rsid w:val="00F557B9"/>
    <w:rsid w:val="00F562EA"/>
    <w:rsid w:val="00F5662B"/>
    <w:rsid w:val="00F57AE4"/>
    <w:rsid w:val="00F600F2"/>
    <w:rsid w:val="00F60175"/>
    <w:rsid w:val="00F6212C"/>
    <w:rsid w:val="00F6256B"/>
    <w:rsid w:val="00F65FB7"/>
    <w:rsid w:val="00F672A3"/>
    <w:rsid w:val="00F673DF"/>
    <w:rsid w:val="00F706ED"/>
    <w:rsid w:val="00F70C30"/>
    <w:rsid w:val="00F71495"/>
    <w:rsid w:val="00F71500"/>
    <w:rsid w:val="00F73F91"/>
    <w:rsid w:val="00F76FAC"/>
    <w:rsid w:val="00F8083D"/>
    <w:rsid w:val="00F82152"/>
    <w:rsid w:val="00F82D1C"/>
    <w:rsid w:val="00F834A0"/>
    <w:rsid w:val="00F8362E"/>
    <w:rsid w:val="00F83765"/>
    <w:rsid w:val="00F842A1"/>
    <w:rsid w:val="00F850A7"/>
    <w:rsid w:val="00F851CE"/>
    <w:rsid w:val="00F853F5"/>
    <w:rsid w:val="00F85E00"/>
    <w:rsid w:val="00F85EBF"/>
    <w:rsid w:val="00F86F8B"/>
    <w:rsid w:val="00F90B3B"/>
    <w:rsid w:val="00F90D1F"/>
    <w:rsid w:val="00F914C6"/>
    <w:rsid w:val="00F91564"/>
    <w:rsid w:val="00F95727"/>
    <w:rsid w:val="00F959D9"/>
    <w:rsid w:val="00F965F3"/>
    <w:rsid w:val="00F96921"/>
    <w:rsid w:val="00FA089C"/>
    <w:rsid w:val="00FA08E1"/>
    <w:rsid w:val="00FA267B"/>
    <w:rsid w:val="00FA2C2A"/>
    <w:rsid w:val="00FA3800"/>
    <w:rsid w:val="00FA3874"/>
    <w:rsid w:val="00FA41D8"/>
    <w:rsid w:val="00FA47CF"/>
    <w:rsid w:val="00FA54C8"/>
    <w:rsid w:val="00FA6311"/>
    <w:rsid w:val="00FB0396"/>
    <w:rsid w:val="00FB0CD1"/>
    <w:rsid w:val="00FB21CA"/>
    <w:rsid w:val="00FB36A7"/>
    <w:rsid w:val="00FB3AEA"/>
    <w:rsid w:val="00FB3E7D"/>
    <w:rsid w:val="00FB461F"/>
    <w:rsid w:val="00FB496C"/>
    <w:rsid w:val="00FB529D"/>
    <w:rsid w:val="00FB63F8"/>
    <w:rsid w:val="00FB7C58"/>
    <w:rsid w:val="00FB7CE9"/>
    <w:rsid w:val="00FC1136"/>
    <w:rsid w:val="00FC1EE8"/>
    <w:rsid w:val="00FC44B8"/>
    <w:rsid w:val="00FC452A"/>
    <w:rsid w:val="00FC4C5B"/>
    <w:rsid w:val="00FC5450"/>
    <w:rsid w:val="00FC676C"/>
    <w:rsid w:val="00FC6A43"/>
    <w:rsid w:val="00FC7CF1"/>
    <w:rsid w:val="00FD0372"/>
    <w:rsid w:val="00FD077C"/>
    <w:rsid w:val="00FD080F"/>
    <w:rsid w:val="00FD0DF7"/>
    <w:rsid w:val="00FD2976"/>
    <w:rsid w:val="00FD2980"/>
    <w:rsid w:val="00FD3423"/>
    <w:rsid w:val="00FD4EC0"/>
    <w:rsid w:val="00FD6C2A"/>
    <w:rsid w:val="00FD7802"/>
    <w:rsid w:val="00FD78FA"/>
    <w:rsid w:val="00FE00AD"/>
    <w:rsid w:val="00FE1711"/>
    <w:rsid w:val="00FE1A2C"/>
    <w:rsid w:val="00FE1AEB"/>
    <w:rsid w:val="00FE1E42"/>
    <w:rsid w:val="00FE1EB8"/>
    <w:rsid w:val="00FE63F8"/>
    <w:rsid w:val="00FE7B74"/>
    <w:rsid w:val="00FF1422"/>
    <w:rsid w:val="00FF1AE0"/>
    <w:rsid w:val="00FF41A5"/>
    <w:rsid w:val="00FF47EE"/>
    <w:rsid w:val="00FF6349"/>
    <w:rsid w:val="00FF7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1AC61"/>
  <w15:chartTrackingRefBased/>
  <w15:docId w15:val="{3A516B8D-2A9A-7541-ACE6-713584C07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70C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0192"/>
    <w:pPr>
      <w:ind w:left="720"/>
      <w:contextualSpacing/>
    </w:pPr>
  </w:style>
  <w:style w:type="paragraph" w:styleId="Header">
    <w:name w:val="header"/>
    <w:basedOn w:val="Normal"/>
    <w:link w:val="HeaderChar"/>
    <w:uiPriority w:val="99"/>
    <w:unhideWhenUsed/>
    <w:rsid w:val="000B5DC9"/>
    <w:pPr>
      <w:tabs>
        <w:tab w:val="center" w:pos="4680"/>
        <w:tab w:val="right" w:pos="9360"/>
      </w:tabs>
    </w:pPr>
  </w:style>
  <w:style w:type="character" w:customStyle="1" w:styleId="HeaderChar">
    <w:name w:val="Header Char"/>
    <w:basedOn w:val="DefaultParagraphFont"/>
    <w:link w:val="Header"/>
    <w:uiPriority w:val="99"/>
    <w:rsid w:val="000B5DC9"/>
    <w:rPr>
      <w:rFonts w:ascii="Times New Roman" w:eastAsia="Times New Roman" w:hAnsi="Times New Roman" w:cs="Times New Roman"/>
    </w:rPr>
  </w:style>
  <w:style w:type="paragraph" w:styleId="Footer">
    <w:name w:val="footer"/>
    <w:basedOn w:val="Normal"/>
    <w:link w:val="FooterChar"/>
    <w:uiPriority w:val="99"/>
    <w:unhideWhenUsed/>
    <w:rsid w:val="000B5DC9"/>
    <w:pPr>
      <w:tabs>
        <w:tab w:val="center" w:pos="4680"/>
        <w:tab w:val="right" w:pos="9360"/>
      </w:tabs>
    </w:pPr>
  </w:style>
  <w:style w:type="character" w:customStyle="1" w:styleId="FooterChar">
    <w:name w:val="Footer Char"/>
    <w:basedOn w:val="DefaultParagraphFont"/>
    <w:link w:val="Footer"/>
    <w:uiPriority w:val="99"/>
    <w:rsid w:val="000B5DC9"/>
    <w:rPr>
      <w:rFonts w:ascii="Times New Roman" w:eastAsia="Times New Roman" w:hAnsi="Times New Roman" w:cs="Times New Roman"/>
    </w:rPr>
  </w:style>
  <w:style w:type="paragraph" w:styleId="NormalWeb">
    <w:name w:val="Normal (Web)"/>
    <w:basedOn w:val="Normal"/>
    <w:uiPriority w:val="99"/>
    <w:semiHidden/>
    <w:unhideWhenUsed/>
    <w:rsid w:val="00791193"/>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A41C5B"/>
    <w:rPr>
      <w:sz w:val="16"/>
      <w:szCs w:val="16"/>
    </w:rPr>
  </w:style>
  <w:style w:type="paragraph" w:styleId="CommentText">
    <w:name w:val="annotation text"/>
    <w:basedOn w:val="Normal"/>
    <w:link w:val="CommentTextChar"/>
    <w:uiPriority w:val="99"/>
    <w:semiHidden/>
    <w:unhideWhenUsed/>
    <w:rsid w:val="00A41C5B"/>
    <w:rPr>
      <w:sz w:val="20"/>
      <w:szCs w:val="20"/>
    </w:rPr>
  </w:style>
  <w:style w:type="character" w:customStyle="1" w:styleId="CommentTextChar">
    <w:name w:val="Comment Text Char"/>
    <w:basedOn w:val="DefaultParagraphFont"/>
    <w:link w:val="CommentText"/>
    <w:uiPriority w:val="99"/>
    <w:semiHidden/>
    <w:rsid w:val="00A41C5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41C5B"/>
    <w:rPr>
      <w:b/>
      <w:bCs/>
    </w:rPr>
  </w:style>
  <w:style w:type="character" w:customStyle="1" w:styleId="CommentSubjectChar">
    <w:name w:val="Comment Subject Char"/>
    <w:basedOn w:val="CommentTextChar"/>
    <w:link w:val="CommentSubject"/>
    <w:uiPriority w:val="99"/>
    <w:semiHidden/>
    <w:rsid w:val="00A41C5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41C5B"/>
    <w:rPr>
      <w:sz w:val="18"/>
      <w:szCs w:val="18"/>
    </w:rPr>
  </w:style>
  <w:style w:type="character" w:customStyle="1" w:styleId="BalloonTextChar">
    <w:name w:val="Balloon Text Char"/>
    <w:basedOn w:val="DefaultParagraphFont"/>
    <w:link w:val="BalloonText"/>
    <w:uiPriority w:val="99"/>
    <w:semiHidden/>
    <w:rsid w:val="00A41C5B"/>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4B5666"/>
    <w:pPr>
      <w:jc w:val="center"/>
    </w:pPr>
  </w:style>
  <w:style w:type="character" w:customStyle="1" w:styleId="EndNoteBibliographyTitleChar">
    <w:name w:val="EndNote Bibliography Title Char"/>
    <w:basedOn w:val="DefaultParagraphFont"/>
    <w:link w:val="EndNoteBibliographyTitle"/>
    <w:rsid w:val="004B5666"/>
    <w:rPr>
      <w:rFonts w:ascii="Times New Roman" w:eastAsia="Times New Roman" w:hAnsi="Times New Roman" w:cs="Times New Roman"/>
    </w:rPr>
  </w:style>
  <w:style w:type="paragraph" w:customStyle="1" w:styleId="EndNoteBibliography">
    <w:name w:val="EndNote Bibliography"/>
    <w:basedOn w:val="Normal"/>
    <w:link w:val="EndNoteBibliographyChar"/>
    <w:rsid w:val="004B5666"/>
    <w:pPr>
      <w:spacing w:line="480" w:lineRule="auto"/>
    </w:pPr>
  </w:style>
  <w:style w:type="character" w:customStyle="1" w:styleId="EndNoteBibliographyChar">
    <w:name w:val="EndNote Bibliography Char"/>
    <w:basedOn w:val="DefaultParagraphFont"/>
    <w:link w:val="EndNoteBibliography"/>
    <w:rsid w:val="004B5666"/>
    <w:rPr>
      <w:rFonts w:ascii="Times New Roman" w:eastAsia="Times New Roman" w:hAnsi="Times New Roman" w:cs="Times New Roman"/>
    </w:rPr>
  </w:style>
  <w:style w:type="character" w:styleId="Hyperlink">
    <w:name w:val="Hyperlink"/>
    <w:basedOn w:val="DefaultParagraphFont"/>
    <w:uiPriority w:val="99"/>
    <w:unhideWhenUsed/>
    <w:rsid w:val="0089333D"/>
    <w:rPr>
      <w:color w:val="0563C1" w:themeColor="hyperlink"/>
      <w:u w:val="single"/>
    </w:rPr>
  </w:style>
  <w:style w:type="character" w:styleId="UnresolvedMention">
    <w:name w:val="Unresolved Mention"/>
    <w:basedOn w:val="DefaultParagraphFont"/>
    <w:uiPriority w:val="99"/>
    <w:semiHidden/>
    <w:unhideWhenUsed/>
    <w:rsid w:val="0089333D"/>
    <w:rPr>
      <w:color w:val="605E5C"/>
      <w:shd w:val="clear" w:color="auto" w:fill="E1DFDD"/>
    </w:rPr>
  </w:style>
  <w:style w:type="character" w:styleId="FollowedHyperlink">
    <w:name w:val="FollowedHyperlink"/>
    <w:basedOn w:val="DefaultParagraphFont"/>
    <w:uiPriority w:val="99"/>
    <w:semiHidden/>
    <w:unhideWhenUsed/>
    <w:rsid w:val="004C79B0"/>
    <w:rPr>
      <w:color w:val="954F72" w:themeColor="followedHyperlink"/>
      <w:u w:val="single"/>
    </w:rPr>
  </w:style>
  <w:style w:type="character" w:styleId="PageNumber">
    <w:name w:val="page number"/>
    <w:basedOn w:val="DefaultParagraphFont"/>
    <w:uiPriority w:val="99"/>
    <w:semiHidden/>
    <w:unhideWhenUsed/>
    <w:rsid w:val="00370B32"/>
  </w:style>
  <w:style w:type="character" w:styleId="LineNumber">
    <w:name w:val="line number"/>
    <w:basedOn w:val="DefaultParagraphFont"/>
    <w:uiPriority w:val="99"/>
    <w:semiHidden/>
    <w:unhideWhenUsed/>
    <w:rsid w:val="008D0C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94534">
      <w:bodyDiv w:val="1"/>
      <w:marLeft w:val="0"/>
      <w:marRight w:val="0"/>
      <w:marTop w:val="0"/>
      <w:marBottom w:val="0"/>
      <w:divBdr>
        <w:top w:val="none" w:sz="0" w:space="0" w:color="auto"/>
        <w:left w:val="none" w:sz="0" w:space="0" w:color="auto"/>
        <w:bottom w:val="none" w:sz="0" w:space="0" w:color="auto"/>
        <w:right w:val="none" w:sz="0" w:space="0" w:color="auto"/>
      </w:divBdr>
    </w:div>
    <w:div w:id="338698358">
      <w:bodyDiv w:val="1"/>
      <w:marLeft w:val="0"/>
      <w:marRight w:val="0"/>
      <w:marTop w:val="0"/>
      <w:marBottom w:val="0"/>
      <w:divBdr>
        <w:top w:val="none" w:sz="0" w:space="0" w:color="auto"/>
        <w:left w:val="none" w:sz="0" w:space="0" w:color="auto"/>
        <w:bottom w:val="none" w:sz="0" w:space="0" w:color="auto"/>
        <w:right w:val="none" w:sz="0" w:space="0" w:color="auto"/>
      </w:divBdr>
    </w:div>
    <w:div w:id="629094062">
      <w:bodyDiv w:val="1"/>
      <w:marLeft w:val="0"/>
      <w:marRight w:val="0"/>
      <w:marTop w:val="0"/>
      <w:marBottom w:val="0"/>
      <w:divBdr>
        <w:top w:val="none" w:sz="0" w:space="0" w:color="auto"/>
        <w:left w:val="none" w:sz="0" w:space="0" w:color="auto"/>
        <w:bottom w:val="none" w:sz="0" w:space="0" w:color="auto"/>
        <w:right w:val="none" w:sz="0" w:space="0" w:color="auto"/>
      </w:divBdr>
    </w:div>
    <w:div w:id="794641532">
      <w:bodyDiv w:val="1"/>
      <w:marLeft w:val="0"/>
      <w:marRight w:val="0"/>
      <w:marTop w:val="0"/>
      <w:marBottom w:val="0"/>
      <w:divBdr>
        <w:top w:val="none" w:sz="0" w:space="0" w:color="auto"/>
        <w:left w:val="none" w:sz="0" w:space="0" w:color="auto"/>
        <w:bottom w:val="none" w:sz="0" w:space="0" w:color="auto"/>
        <w:right w:val="none" w:sz="0" w:space="0" w:color="auto"/>
      </w:divBdr>
    </w:div>
    <w:div w:id="800339979">
      <w:bodyDiv w:val="1"/>
      <w:marLeft w:val="0"/>
      <w:marRight w:val="0"/>
      <w:marTop w:val="0"/>
      <w:marBottom w:val="0"/>
      <w:divBdr>
        <w:top w:val="none" w:sz="0" w:space="0" w:color="auto"/>
        <w:left w:val="none" w:sz="0" w:space="0" w:color="auto"/>
        <w:bottom w:val="none" w:sz="0" w:space="0" w:color="auto"/>
        <w:right w:val="none" w:sz="0" w:space="0" w:color="auto"/>
      </w:divBdr>
    </w:div>
    <w:div w:id="833762780">
      <w:bodyDiv w:val="1"/>
      <w:marLeft w:val="0"/>
      <w:marRight w:val="0"/>
      <w:marTop w:val="0"/>
      <w:marBottom w:val="0"/>
      <w:divBdr>
        <w:top w:val="none" w:sz="0" w:space="0" w:color="auto"/>
        <w:left w:val="none" w:sz="0" w:space="0" w:color="auto"/>
        <w:bottom w:val="none" w:sz="0" w:space="0" w:color="auto"/>
        <w:right w:val="none" w:sz="0" w:space="0" w:color="auto"/>
      </w:divBdr>
    </w:div>
    <w:div w:id="914509680">
      <w:bodyDiv w:val="1"/>
      <w:marLeft w:val="0"/>
      <w:marRight w:val="0"/>
      <w:marTop w:val="0"/>
      <w:marBottom w:val="0"/>
      <w:divBdr>
        <w:top w:val="none" w:sz="0" w:space="0" w:color="auto"/>
        <w:left w:val="none" w:sz="0" w:space="0" w:color="auto"/>
        <w:bottom w:val="none" w:sz="0" w:space="0" w:color="auto"/>
        <w:right w:val="none" w:sz="0" w:space="0" w:color="auto"/>
      </w:divBdr>
    </w:div>
    <w:div w:id="972565254">
      <w:bodyDiv w:val="1"/>
      <w:marLeft w:val="0"/>
      <w:marRight w:val="0"/>
      <w:marTop w:val="0"/>
      <w:marBottom w:val="0"/>
      <w:divBdr>
        <w:top w:val="none" w:sz="0" w:space="0" w:color="auto"/>
        <w:left w:val="none" w:sz="0" w:space="0" w:color="auto"/>
        <w:bottom w:val="none" w:sz="0" w:space="0" w:color="auto"/>
        <w:right w:val="none" w:sz="0" w:space="0" w:color="auto"/>
      </w:divBdr>
    </w:div>
    <w:div w:id="1026097655">
      <w:bodyDiv w:val="1"/>
      <w:marLeft w:val="0"/>
      <w:marRight w:val="0"/>
      <w:marTop w:val="0"/>
      <w:marBottom w:val="0"/>
      <w:divBdr>
        <w:top w:val="none" w:sz="0" w:space="0" w:color="auto"/>
        <w:left w:val="none" w:sz="0" w:space="0" w:color="auto"/>
        <w:bottom w:val="none" w:sz="0" w:space="0" w:color="auto"/>
        <w:right w:val="none" w:sz="0" w:space="0" w:color="auto"/>
      </w:divBdr>
    </w:div>
    <w:div w:id="1161695203">
      <w:bodyDiv w:val="1"/>
      <w:marLeft w:val="0"/>
      <w:marRight w:val="0"/>
      <w:marTop w:val="0"/>
      <w:marBottom w:val="0"/>
      <w:divBdr>
        <w:top w:val="none" w:sz="0" w:space="0" w:color="auto"/>
        <w:left w:val="none" w:sz="0" w:space="0" w:color="auto"/>
        <w:bottom w:val="none" w:sz="0" w:space="0" w:color="auto"/>
        <w:right w:val="none" w:sz="0" w:space="0" w:color="auto"/>
      </w:divBdr>
    </w:div>
    <w:div w:id="1210536600">
      <w:bodyDiv w:val="1"/>
      <w:marLeft w:val="0"/>
      <w:marRight w:val="0"/>
      <w:marTop w:val="0"/>
      <w:marBottom w:val="0"/>
      <w:divBdr>
        <w:top w:val="none" w:sz="0" w:space="0" w:color="auto"/>
        <w:left w:val="none" w:sz="0" w:space="0" w:color="auto"/>
        <w:bottom w:val="none" w:sz="0" w:space="0" w:color="auto"/>
        <w:right w:val="none" w:sz="0" w:space="0" w:color="auto"/>
      </w:divBdr>
    </w:div>
    <w:div w:id="1271354736">
      <w:bodyDiv w:val="1"/>
      <w:marLeft w:val="0"/>
      <w:marRight w:val="0"/>
      <w:marTop w:val="0"/>
      <w:marBottom w:val="0"/>
      <w:divBdr>
        <w:top w:val="none" w:sz="0" w:space="0" w:color="auto"/>
        <w:left w:val="none" w:sz="0" w:space="0" w:color="auto"/>
        <w:bottom w:val="none" w:sz="0" w:space="0" w:color="auto"/>
        <w:right w:val="none" w:sz="0" w:space="0" w:color="auto"/>
      </w:divBdr>
      <w:divsChild>
        <w:div w:id="971591678">
          <w:marLeft w:val="0"/>
          <w:marRight w:val="0"/>
          <w:marTop w:val="120"/>
          <w:marBottom w:val="0"/>
          <w:divBdr>
            <w:top w:val="none" w:sz="0" w:space="0" w:color="auto"/>
            <w:left w:val="none" w:sz="0" w:space="0" w:color="auto"/>
            <w:bottom w:val="none" w:sz="0" w:space="0" w:color="auto"/>
            <w:right w:val="none" w:sz="0" w:space="0" w:color="auto"/>
          </w:divBdr>
        </w:div>
        <w:div w:id="1603101438">
          <w:marLeft w:val="0"/>
          <w:marRight w:val="0"/>
          <w:marTop w:val="120"/>
          <w:marBottom w:val="0"/>
          <w:divBdr>
            <w:top w:val="none" w:sz="0" w:space="0" w:color="auto"/>
            <w:left w:val="none" w:sz="0" w:space="0" w:color="auto"/>
            <w:bottom w:val="none" w:sz="0" w:space="0" w:color="auto"/>
            <w:right w:val="none" w:sz="0" w:space="0" w:color="auto"/>
          </w:divBdr>
        </w:div>
      </w:divsChild>
    </w:div>
    <w:div w:id="1475101911">
      <w:bodyDiv w:val="1"/>
      <w:marLeft w:val="0"/>
      <w:marRight w:val="0"/>
      <w:marTop w:val="0"/>
      <w:marBottom w:val="0"/>
      <w:divBdr>
        <w:top w:val="none" w:sz="0" w:space="0" w:color="auto"/>
        <w:left w:val="none" w:sz="0" w:space="0" w:color="auto"/>
        <w:bottom w:val="none" w:sz="0" w:space="0" w:color="auto"/>
        <w:right w:val="none" w:sz="0" w:space="0" w:color="auto"/>
      </w:divBdr>
    </w:div>
    <w:div w:id="1546479325">
      <w:bodyDiv w:val="1"/>
      <w:marLeft w:val="0"/>
      <w:marRight w:val="0"/>
      <w:marTop w:val="0"/>
      <w:marBottom w:val="0"/>
      <w:divBdr>
        <w:top w:val="none" w:sz="0" w:space="0" w:color="auto"/>
        <w:left w:val="none" w:sz="0" w:space="0" w:color="auto"/>
        <w:bottom w:val="none" w:sz="0" w:space="0" w:color="auto"/>
        <w:right w:val="none" w:sz="0" w:space="0" w:color="auto"/>
      </w:divBdr>
    </w:div>
    <w:div w:id="1847399065">
      <w:bodyDiv w:val="1"/>
      <w:marLeft w:val="0"/>
      <w:marRight w:val="0"/>
      <w:marTop w:val="0"/>
      <w:marBottom w:val="0"/>
      <w:divBdr>
        <w:top w:val="none" w:sz="0" w:space="0" w:color="auto"/>
        <w:left w:val="none" w:sz="0" w:space="0" w:color="auto"/>
        <w:bottom w:val="none" w:sz="0" w:space="0" w:color="auto"/>
        <w:right w:val="none" w:sz="0" w:space="0" w:color="auto"/>
      </w:divBdr>
    </w:div>
    <w:div w:id="1985312073">
      <w:bodyDiv w:val="1"/>
      <w:marLeft w:val="0"/>
      <w:marRight w:val="0"/>
      <w:marTop w:val="0"/>
      <w:marBottom w:val="0"/>
      <w:divBdr>
        <w:top w:val="none" w:sz="0" w:space="0" w:color="auto"/>
        <w:left w:val="none" w:sz="0" w:space="0" w:color="auto"/>
        <w:bottom w:val="none" w:sz="0" w:space="0" w:color="auto"/>
        <w:right w:val="none" w:sz="0" w:space="0" w:color="auto"/>
      </w:divBdr>
    </w:div>
    <w:div w:id="199494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deafness-and-hearing-loss" TargetMode="External"/><Relationship Id="rId13" Type="http://schemas.openxmlformats.org/officeDocument/2006/relationships/hyperlink" Target="https://www.who.int/pbd/deafness/WHO_GE_HL.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iris/handle/10665/5883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risfoundation.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unaids.org/sites/default/files/media_asset/2021-global-aids-update_en.pdf" TargetMode="External"/><Relationship Id="rId4" Type="http://schemas.openxmlformats.org/officeDocument/2006/relationships/settings" Target="settings.xml"/><Relationship Id="rId9" Type="http://schemas.openxmlformats.org/officeDocument/2006/relationships/hyperlink" Target="https://www.who.int/pbd/deafness/world-hearing-day/CostOfUnaddressedHearingLossExecSummary.pdf"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C213E-96F2-1044-B7CE-5B947824F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TotalTime>
  <Pages>22</Pages>
  <Words>7451</Words>
  <Characters>4247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ita Patro</dc:creator>
  <cp:keywords/>
  <dc:description/>
  <cp:lastModifiedBy>Ankita Patro</cp:lastModifiedBy>
  <cp:revision>2224</cp:revision>
  <dcterms:created xsi:type="dcterms:W3CDTF">2021-06-23T16:34:00Z</dcterms:created>
  <dcterms:modified xsi:type="dcterms:W3CDTF">2022-09-26T01:29:00Z</dcterms:modified>
</cp:coreProperties>
</file>